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171C3A47" w14:textId="77777777" w:rsidR="00F40A41" w:rsidRPr="00247FB2" w:rsidRDefault="000B12E1" w:rsidP="00CE7DBC">
      <w:pPr>
        <w:spacing w:line="300" w:lineRule="auto"/>
        <w:ind w:firstLineChars="0" w:firstLine="0"/>
        <w:jc w:val="center"/>
        <w:rPr>
          <w:rFonts w:ascii="黑体" w:eastAsia="黑体" w:hAnsi="黑体"/>
          <w:sz w:val="32"/>
          <w:szCs w:val="32"/>
        </w:r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w:t>
      </w:r>
      <w:proofErr w:type="spellStart"/>
      <w:r w:rsidRPr="00247FB2">
        <w:rPr>
          <w:sz w:val="32"/>
          <w:szCs w:val="32"/>
        </w:rPr>
        <w:t>Pengcheng</w:t>
      </w:r>
      <w:proofErr w:type="spellEnd"/>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0B3BF9B3" w14:textId="77777777" w:rsidR="00F40A41" w:rsidRPr="00247FB2"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9508FD">
      <w:pPr>
        <w:pStyle w:val="10"/>
        <w:numPr>
          <w:ilvl w:val="0"/>
          <w:numId w:val="0"/>
        </w:numPr>
        <w:ind w:left="432"/>
        <w:jc w:val="both"/>
        <w:rPr>
          <w:color w:val="auto"/>
        </w:rPr>
      </w:pPr>
      <w:bookmarkStart w:id="13" w:name="_Toc484426529"/>
      <w:bookmarkStart w:id="14" w:name="_Toc510015411"/>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9508FD">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015412"/>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Pr="00247FB2"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w:t>
      </w:r>
      <w:proofErr w:type="gramStart"/>
      <w:r w:rsidRPr="00247FB2">
        <w:rPr>
          <w:rFonts w:hint="eastAsia"/>
        </w:rPr>
        <w:t>板</w:t>
      </w:r>
      <w:bookmarkEnd w:id="34"/>
      <w:r w:rsidRPr="00247FB2">
        <w:rPr>
          <w:rFonts w:hint="eastAsia"/>
        </w:rPr>
        <w:t>由于</w:t>
      </w:r>
      <w:proofErr w:type="gramEnd"/>
      <w:r w:rsidRPr="00247FB2">
        <w:rPr>
          <w:rFonts w:hint="eastAsia"/>
        </w:rPr>
        <w:t>其复杂的应力状态以及应力集中，会产生各种复杂的失效模式。能够准确的预测</w:t>
      </w:r>
      <w:bookmarkStart w:id="35" w:name="OLE_LINK2"/>
      <w:r w:rsidRPr="00247FB2">
        <w:rPr>
          <w:rFonts w:hint="eastAsia"/>
        </w:rPr>
        <w:t>大开孔的复合材料层合板</w:t>
      </w:r>
      <w:bookmarkEnd w:id="35"/>
      <w:r w:rsidRPr="00247FB2">
        <w:rPr>
          <w:rFonts w:hint="eastAsia"/>
        </w:rPr>
        <w:t>的损伤起始状态以及极限载荷，并且弄清其中的破坏机理，对于复合材料使用的安全性和可靠性来说是至关重要的。</w:t>
      </w:r>
    </w:p>
    <w:bookmarkEnd w:id="33"/>
    <w:p w14:paraId="163D3649" w14:textId="77777777" w:rsidR="00966C7C" w:rsidRPr="00247FB2" w:rsidRDefault="00966C7C" w:rsidP="00966C7C">
      <w:pPr>
        <w:ind w:firstLine="480"/>
      </w:pPr>
      <w:r w:rsidRPr="00247FB2">
        <w:rPr>
          <w:rFonts w:hint="eastAsia"/>
        </w:rPr>
        <w:t>针对大开孔</w:t>
      </w:r>
      <w:bookmarkStart w:id="36" w:name="OLE_LINK5"/>
      <w:r w:rsidRPr="00247FB2">
        <w:rPr>
          <w:rFonts w:hint="eastAsia"/>
        </w:rPr>
        <w:t>复合材料层合板</w:t>
      </w:r>
      <w:bookmarkEnd w:id="36"/>
      <w:r w:rsidRPr="00247FB2">
        <w:rPr>
          <w:rFonts w:hint="eastAsia"/>
        </w:rPr>
        <w:t>，我们选用了</w:t>
      </w:r>
      <w:r w:rsidRPr="00247FB2">
        <w:t>[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5</w:t>
      </w:r>
      <w:proofErr w:type="gramStart"/>
      <w:r w:rsidRPr="00247FB2">
        <w:rPr>
          <w:rFonts w:hint="eastAsia"/>
        </w:rPr>
        <w:t>三</w:t>
      </w:r>
      <w:proofErr w:type="gramEnd"/>
      <w:r w:rsidRPr="00247FB2">
        <w:rPr>
          <w:rFonts w:hint="eastAsia"/>
        </w:rPr>
        <w:t>种铺层的复合材料层合板，研究其在单向拉伸载荷作用下的损伤和破坏情况。为了研究孔径大小对破坏的影响，我们对每种铺层的层合板分别采用了</w:t>
      </w:r>
      <w:r w:rsidRPr="00247FB2">
        <w:rPr>
          <w:rFonts w:hint="eastAsia"/>
        </w:rPr>
        <w:t>60mm</w:t>
      </w:r>
      <w:r w:rsidRPr="00247FB2">
        <w:rPr>
          <w:rFonts w:hint="eastAsia"/>
        </w:rPr>
        <w:t>，</w:t>
      </w:r>
      <w:r w:rsidRPr="00247FB2">
        <w:rPr>
          <w:rFonts w:hint="eastAsia"/>
        </w:rPr>
        <w:t>80mm</w:t>
      </w:r>
      <w:r w:rsidRPr="00247FB2">
        <w:rPr>
          <w:rFonts w:hint="eastAsia"/>
        </w:rPr>
        <w:t>，</w:t>
      </w:r>
      <w:r w:rsidRPr="00247FB2">
        <w:rPr>
          <w:rFonts w:hint="eastAsia"/>
        </w:rPr>
        <w:t>100mm</w:t>
      </w:r>
      <w:r w:rsidRPr="00247FB2">
        <w:rPr>
          <w:rFonts w:hint="eastAsia"/>
        </w:rPr>
        <w:t>的三种不同大小的孔径。在试验中，采用了</w:t>
      </w:r>
      <w:r w:rsidRPr="00247FB2">
        <w:rPr>
          <w:rFonts w:hint="eastAsia"/>
        </w:rPr>
        <w:t>WDW-200KN</w:t>
      </w:r>
      <w:r w:rsidRPr="00247FB2">
        <w:rPr>
          <w:rFonts w:hint="eastAsia"/>
        </w:rPr>
        <w:t>型号的拉伸试验</w:t>
      </w:r>
      <w:proofErr w:type="gramStart"/>
      <w:r w:rsidRPr="00247FB2">
        <w:rPr>
          <w:rFonts w:hint="eastAsia"/>
        </w:rPr>
        <w:t>机对层合</w:t>
      </w:r>
      <w:proofErr w:type="gramEnd"/>
      <w:r w:rsidRPr="00247FB2">
        <w:rPr>
          <w:rFonts w:hint="eastAsia"/>
        </w:rPr>
        <w:t>板进行单向拉伸试验，使用</w:t>
      </w:r>
      <w:r w:rsidRPr="00247FB2">
        <w:rPr>
          <w:rFonts w:hint="eastAsia"/>
        </w:rPr>
        <w:t>DIC</w:t>
      </w:r>
      <w:r w:rsidRPr="00247FB2">
        <w:rPr>
          <w:rFonts w:hint="eastAsia"/>
        </w:rPr>
        <w:t>和应变仪两种方式测量拉伸过程中的应变，试验过程中记录了应力集中区域的应变以及位移载荷曲线，得到了极限拉伸载荷。</w:t>
      </w:r>
    </w:p>
    <w:p w14:paraId="455855ED" w14:textId="77777777" w:rsidR="00966C7C" w:rsidRPr="00247FB2" w:rsidRDefault="00966C7C" w:rsidP="00966C7C">
      <w:pPr>
        <w:ind w:firstLine="480"/>
      </w:pPr>
      <w:r w:rsidRPr="00247FB2">
        <w:rPr>
          <w:rFonts w:hint="eastAsia"/>
        </w:rPr>
        <w:t>对于</w:t>
      </w:r>
      <w:bookmarkStart w:id="37" w:name="OLE_LINK3"/>
      <w:r w:rsidRPr="00247FB2">
        <w:rPr>
          <w:rFonts w:hint="eastAsia"/>
        </w:rPr>
        <w:t>大开孔复合材料层合</w:t>
      </w:r>
      <w:proofErr w:type="gramStart"/>
      <w:r w:rsidRPr="00247FB2">
        <w:rPr>
          <w:rFonts w:hint="eastAsia"/>
        </w:rPr>
        <w:t>板</w:t>
      </w:r>
      <w:bookmarkEnd w:id="37"/>
      <w:r w:rsidRPr="00247FB2">
        <w:rPr>
          <w:rFonts w:hint="eastAsia"/>
        </w:rPr>
        <w:t>这种</w:t>
      </w:r>
      <w:proofErr w:type="gramEnd"/>
      <w:r w:rsidRPr="00247FB2">
        <w:rPr>
          <w:rFonts w:hint="eastAsia"/>
        </w:rPr>
        <w:t>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Pr="00247FB2" w:rsidRDefault="00966C7C" w:rsidP="00966C7C">
      <w:pPr>
        <w:ind w:firstLine="480"/>
      </w:pPr>
      <w:r w:rsidRPr="00247FB2">
        <w:rPr>
          <w:rFonts w:hint="eastAsia"/>
        </w:rPr>
        <w:t>具体来说，我们使用了</w:t>
      </w:r>
      <w:r w:rsidRPr="00247FB2">
        <w:rPr>
          <w:rFonts w:hint="eastAsia"/>
        </w:rPr>
        <w:t>Hashin</w:t>
      </w:r>
      <w:proofErr w:type="gramStart"/>
      <w:r w:rsidRPr="00247FB2">
        <w:rPr>
          <w:rFonts w:hint="eastAsia"/>
        </w:rPr>
        <w:t>准测来</w:t>
      </w:r>
      <w:proofErr w:type="gramEnd"/>
      <w:r w:rsidRPr="00247FB2">
        <w:rPr>
          <w:rFonts w:hint="eastAsia"/>
        </w:rPr>
        <w:t>判断复合材料失效的起始条件，</w:t>
      </w:r>
      <w:r w:rsidRPr="00247FB2">
        <w:rPr>
          <w:rFonts w:hint="eastAsia"/>
        </w:rPr>
        <w:t>Hashin</w:t>
      </w:r>
      <w:proofErr w:type="gramStart"/>
      <w:r w:rsidRPr="00247FB2">
        <w:rPr>
          <w:rFonts w:hint="eastAsia"/>
        </w:rPr>
        <w:t>准测将</w:t>
      </w:r>
      <w:proofErr w:type="gramEnd"/>
      <w:r w:rsidRPr="00247FB2">
        <w:rPr>
          <w:rFonts w:hint="eastAsia"/>
        </w:rPr>
        <w:t>复合材料的失效分为</w:t>
      </w:r>
      <w:bookmarkStart w:id="38" w:name="OLE_LINK4"/>
      <w:r w:rsidRPr="00247FB2">
        <w:rPr>
          <w:rFonts w:hint="eastAsia"/>
        </w:rPr>
        <w:t>纤维拉伸失效</w:t>
      </w:r>
      <w:bookmarkEnd w:id="38"/>
      <w:r w:rsidRPr="00247FB2">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sidRPr="00247FB2">
        <w:rPr>
          <w:rFonts w:hint="eastAsia"/>
        </w:rPr>
        <w:t>0</w:t>
      </w:r>
      <w:r w:rsidRPr="00247FB2">
        <w:rPr>
          <w:rFonts w:hint="eastAsia"/>
        </w:rPr>
        <w:t>趋近于完全失效时的</w:t>
      </w:r>
      <w:r w:rsidRPr="00247FB2">
        <w:rPr>
          <w:rFonts w:hint="eastAsia"/>
        </w:rPr>
        <w:t>1</w:t>
      </w:r>
      <w:r w:rsidRPr="00247FB2">
        <w:rPr>
          <w:rFonts w:hint="eastAsia"/>
        </w:rPr>
        <w:t>。针对应变</w:t>
      </w:r>
      <w:r w:rsidRPr="00247FB2">
        <w:rPr>
          <w:rFonts w:hint="eastAsia"/>
        </w:rPr>
        <w:t>-</w:t>
      </w:r>
      <w:r w:rsidRPr="00247FB2">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proofErr w:type="spellStart"/>
      <w:r w:rsidRPr="00247FB2">
        <w:t>Ramberg</w:t>
      </w:r>
      <w:proofErr w:type="spellEnd"/>
      <w:r w:rsidRPr="00247FB2">
        <w:t>-Osgood</w:t>
      </w:r>
      <w:r w:rsidRPr="00247FB2">
        <w:t>等式来定义材料的剪切非线性本构关系</w:t>
      </w:r>
      <w:r w:rsidRPr="00247FB2">
        <w:rPr>
          <w:rFonts w:hint="eastAsia"/>
        </w:rPr>
        <w:t>。</w:t>
      </w:r>
    </w:p>
    <w:p w14:paraId="3E44A801" w14:textId="77777777" w:rsidR="00966C7C" w:rsidRPr="00247FB2" w:rsidRDefault="00966C7C" w:rsidP="00966C7C">
      <w:pPr>
        <w:ind w:firstLine="480"/>
      </w:pPr>
      <w:r w:rsidRPr="00247FB2">
        <w:rPr>
          <w:rFonts w:hint="eastAsia"/>
        </w:rPr>
        <w:t>我们使用</w:t>
      </w:r>
      <w:r w:rsidRPr="00247FB2">
        <w:rPr>
          <w:rFonts w:hint="eastAsia"/>
        </w:rPr>
        <w:t>ABAQUS</w:t>
      </w:r>
      <w:r w:rsidRPr="00247FB2">
        <w:rPr>
          <w:rFonts w:hint="eastAsia"/>
        </w:rPr>
        <w:t>软件进行模拟，并且编写</w:t>
      </w:r>
      <w:r w:rsidRPr="00247FB2">
        <w:rPr>
          <w:rFonts w:hint="eastAsia"/>
        </w:rPr>
        <w:t>UMAT</w:t>
      </w:r>
      <w:r w:rsidRPr="00247FB2">
        <w:rPr>
          <w:rFonts w:hint="eastAsia"/>
        </w:rPr>
        <w:t>子程序实现了模拟计算。在模拟的过程中，使用特征长度</w:t>
      </w:r>
      <w:proofErr w:type="gramStart"/>
      <w:r w:rsidRPr="00247FB2">
        <w:rPr>
          <w:rFonts w:hint="eastAsia"/>
        </w:rPr>
        <w:t>法有效</w:t>
      </w:r>
      <w:proofErr w:type="gramEnd"/>
      <w:r w:rsidRPr="00247FB2">
        <w:rPr>
          <w:rFonts w:hint="eastAsia"/>
        </w:rPr>
        <w:t>的避免网格依赖性，同时，为了提高计算的收敛性，我们引入粘性系数在子程序中对损伤变量进行粘性正则化，并且通过使用动态隐式算法可以有效模拟层合</w:t>
      </w:r>
      <w:proofErr w:type="gramStart"/>
      <w:r w:rsidRPr="00247FB2">
        <w:rPr>
          <w:rFonts w:hint="eastAsia"/>
        </w:rPr>
        <w:t>板最终</w:t>
      </w:r>
      <w:proofErr w:type="gramEnd"/>
      <w:r w:rsidRPr="00247FB2">
        <w:rPr>
          <w:rFonts w:hint="eastAsia"/>
        </w:rPr>
        <w:t>破坏瞬间的载荷突降。</w:t>
      </w:r>
    </w:p>
    <w:p w14:paraId="6AEE1384" w14:textId="77777777" w:rsidR="00966C7C" w:rsidRPr="00247FB2" w:rsidRDefault="00966C7C" w:rsidP="00966C7C">
      <w:pPr>
        <w:ind w:firstLine="480"/>
      </w:pPr>
      <w:r w:rsidRPr="00247FB2">
        <w:rPr>
          <w:rFonts w:hint="eastAsia"/>
        </w:rPr>
        <w:t>综合实验和数值</w:t>
      </w:r>
      <w:r w:rsidRPr="00247FB2">
        <w:t>模拟</w:t>
      </w:r>
      <w:r w:rsidRPr="00247FB2">
        <w:rPr>
          <w:rFonts w:hint="eastAsia"/>
        </w:rPr>
        <w:t>，</w:t>
      </w:r>
      <w:r w:rsidRPr="00247FB2">
        <w:t>我们可以得出以下结论</w:t>
      </w:r>
      <w:r w:rsidRPr="00247FB2">
        <w:rPr>
          <w:rFonts w:hint="eastAsia"/>
        </w:rPr>
        <w:t>：</w:t>
      </w:r>
      <w:bookmarkStart w:id="39" w:name="OLE_LINK6"/>
      <w:bookmarkStart w:id="40" w:name="OLE_LINK7"/>
      <w:r w:rsidRPr="00247FB2">
        <w:rPr>
          <w:rFonts w:hint="eastAsia"/>
        </w:rPr>
        <w:t>使用连续损伤模型可以有效的模</w:t>
      </w:r>
      <w:r w:rsidRPr="00247FB2">
        <w:rPr>
          <w:rFonts w:hint="eastAsia"/>
        </w:rPr>
        <w:lastRenderedPageBreak/>
        <w:t>拟大开孔复合材料层合板的失效演化过程，可以准确的预测其极限载荷以及完整的失效路径，并解释其失效的原理。</w:t>
      </w:r>
      <w:bookmarkEnd w:id="39"/>
      <w:bookmarkEnd w:id="40"/>
      <w:r w:rsidRPr="00247FB2">
        <w:rPr>
          <w:rFonts w:hint="eastAsia"/>
        </w:rPr>
        <w:t>大开孔</w:t>
      </w:r>
      <w:r w:rsidRPr="00247FB2">
        <w:t>复合材料层合板的破坏起始位置发生在应力集中区域</w:t>
      </w:r>
      <w:r w:rsidRPr="00247FB2">
        <w:rPr>
          <w:rFonts w:hint="eastAsia"/>
        </w:rPr>
        <w:t>，失效的演化</w:t>
      </w:r>
      <w:proofErr w:type="gramStart"/>
      <w:r w:rsidRPr="00247FB2">
        <w:rPr>
          <w:rFonts w:hint="eastAsia"/>
        </w:rPr>
        <w:t>过程和层合</w:t>
      </w:r>
      <w:proofErr w:type="gramEnd"/>
      <w:r w:rsidRPr="00247FB2">
        <w:rPr>
          <w:rFonts w:hint="eastAsia"/>
        </w:rPr>
        <w:t>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247FB2" w:rsidRDefault="00AF5F6E" w:rsidP="00C13617">
      <w:pPr>
        <w:ind w:firstLine="480"/>
        <w:rPr>
          <w:rFonts w:hAnsi="宋体"/>
          <w:color w:val="0070C0"/>
        </w:rPr>
      </w:pPr>
    </w:p>
    <w:p w14:paraId="351BD745" w14:textId="77777777" w:rsidR="00755BE8" w:rsidRPr="00247FB2" w:rsidRDefault="00755BE8" w:rsidP="00C13617">
      <w:pPr>
        <w:ind w:firstLine="480"/>
        <w:rPr>
          <w:rFonts w:hAnsi="宋体"/>
          <w:color w:val="0070C0"/>
        </w:rPr>
      </w:pPr>
    </w:p>
    <w:p w14:paraId="081E331C" w14:textId="77777777" w:rsidR="00755BE8" w:rsidRPr="00247FB2" w:rsidRDefault="00755BE8" w:rsidP="00C13617">
      <w:pPr>
        <w:ind w:firstLine="480"/>
        <w:rPr>
          <w:rFonts w:hAnsi="宋体"/>
          <w:color w:val="0070C0"/>
        </w:rPr>
      </w:pPr>
    </w:p>
    <w:p w14:paraId="099B5FC3" w14:textId="77777777" w:rsidR="00755BE8" w:rsidRPr="00247FB2" w:rsidRDefault="00755BE8" w:rsidP="00C13617">
      <w:pPr>
        <w:ind w:firstLine="480"/>
        <w:rPr>
          <w:rFonts w:hAnsi="宋体"/>
          <w:color w:val="0070C0"/>
        </w:rPr>
      </w:pPr>
    </w:p>
    <w:p w14:paraId="28B58439" w14:textId="77777777" w:rsidR="00A85A3F" w:rsidRPr="00247FB2" w:rsidRDefault="00A85A3F" w:rsidP="00C13617">
      <w:pPr>
        <w:ind w:firstLine="480"/>
        <w:rPr>
          <w:rFonts w:hAnsi="宋体"/>
          <w:color w:val="0070C0"/>
        </w:rPr>
      </w:pPr>
    </w:p>
    <w:p w14:paraId="569E4404" w14:textId="77777777" w:rsidR="00AF5F6E" w:rsidRPr="00247FB2" w:rsidRDefault="00AF5F6E" w:rsidP="00A85A3F">
      <w:pPr>
        <w:ind w:firstLine="480"/>
        <w:rPr>
          <w:rFonts w:hAnsi="宋体"/>
          <w:color w:val="0070C0"/>
        </w:rPr>
      </w:pPr>
    </w:p>
    <w:p w14:paraId="10A427F8" w14:textId="77777777" w:rsidR="00966C7C" w:rsidRPr="00247FB2" w:rsidRDefault="00966C7C" w:rsidP="00966C7C">
      <w:pPr>
        <w:widowControl/>
        <w:ind w:firstLineChars="177" w:firstLine="425"/>
        <w:rPr>
          <w:rFonts w:ascii="宋体" w:hAnsi="宋体" w:cs="幼圆"/>
        </w:rPr>
      </w:pPr>
      <w:r w:rsidRPr="00247FB2">
        <w:rPr>
          <w:rFonts w:ascii="宋体" w:hAnsi="宋体" w:cs="幼圆" w:hint="eastAsia"/>
        </w:rPr>
        <w:t>关键词：复合材料层合板，大开孔，渐进失效，连续损伤模型，退化模型，剪切非线性</w:t>
      </w:r>
    </w:p>
    <w:p w14:paraId="049E18C2" w14:textId="77777777" w:rsidR="00821635" w:rsidRPr="00247FB2" w:rsidRDefault="00821635">
      <w:pPr>
        <w:widowControl/>
        <w:spacing w:line="240" w:lineRule="auto"/>
        <w:ind w:firstLineChars="0" w:firstLine="0"/>
        <w:jc w:val="left"/>
        <w:rPr>
          <w:rFonts w:hAnsi="宋体"/>
        </w:rPr>
      </w:pPr>
      <w:r w:rsidRPr="00247FB2">
        <w:rPr>
          <w:rFonts w:hAnsi="宋体"/>
        </w:rPr>
        <w:br w:type="page"/>
      </w:r>
    </w:p>
    <w:p w14:paraId="40287EC7" w14:textId="77777777" w:rsidR="00C13617" w:rsidRPr="00247FB2" w:rsidRDefault="00C13617" w:rsidP="00435FAB">
      <w:pPr>
        <w:ind w:firstLine="480"/>
        <w:rPr>
          <w:rFonts w:hAnsi="宋体"/>
        </w:rPr>
        <w:sectPr w:rsidR="00C13617" w:rsidRPr="00247FB2"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proofErr w:type="gramStart"/>
      <w:r w:rsidRPr="00247FB2">
        <w:rPr>
          <w:rFonts w:ascii="Arial Unicode MS" w:eastAsia="Arial Unicode MS" w:hAnsi="Arial Unicode MS" w:cs="Arial Unicode MS"/>
          <w:sz w:val="32"/>
          <w:szCs w:val="32"/>
        </w:rPr>
        <w:t>laminates</w:t>
      </w:r>
      <w:proofErr w:type="gramEnd"/>
      <w:r w:rsidRPr="00247FB2">
        <w:rPr>
          <w:rFonts w:ascii="Arial Unicode MS" w:eastAsia="Arial Unicode MS" w:hAnsi="Arial Unicode MS" w:cs="Arial Unicode MS"/>
          <w:sz w:val="32"/>
          <w:szCs w:val="32"/>
        </w:rPr>
        <w:t xml:space="preserve"> with big c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proofErr w:type="spellStart"/>
      <w:r w:rsidRPr="00247FB2">
        <w:t>Pengcheng</w:t>
      </w:r>
      <w:proofErr w:type="spellEnd"/>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247FB2" w:rsidRDefault="000B12E1" w:rsidP="0033742D">
      <w:pPr>
        <w:spacing w:before="160" w:after="120"/>
        <w:ind w:firstLineChars="0" w:firstLine="0"/>
        <w:jc w:val="center"/>
        <w:rPr>
          <w:rFonts w:ascii="Arial Unicode MS" w:eastAsia="Arial Unicode MS" w:hAnsi="Arial Unicode MS" w:cs="Arial Unicode MS"/>
        </w:rPr>
      </w:pPr>
      <w:bookmarkStart w:id="41" w:name="_Toc387132156"/>
      <w:bookmarkStart w:id="42" w:name="_Toc398804463"/>
      <w:bookmarkStart w:id="43" w:name="_Toc406662885"/>
      <w:r w:rsidRPr="00247FB2">
        <w:rPr>
          <w:rFonts w:ascii="Arial Unicode MS" w:eastAsia="Arial Unicode MS" w:hAnsi="Arial Unicode MS" w:cs="Arial Unicode MS"/>
        </w:rPr>
        <w:t>ABSTRACT</w:t>
      </w:r>
      <w:bookmarkEnd w:id="41"/>
      <w:bookmarkEnd w:id="42"/>
      <w:bookmarkEnd w:id="43"/>
    </w:p>
    <w:p w14:paraId="63CD3C93" w14:textId="77777777" w:rsidR="00ED2757" w:rsidRPr="00247FB2" w:rsidRDefault="00ED2757" w:rsidP="00ED2757">
      <w:pPr>
        <w:spacing w:line="360" w:lineRule="auto"/>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ntenance cutouts, etc. However, the stress concentration and 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5399BABA" w14:textId="77777777" w:rsidR="00ED2757" w:rsidRPr="00247FB2" w:rsidRDefault="00ED2757" w:rsidP="00ED2757">
      <w:pPr>
        <w:spacing w:line="360" w:lineRule="auto"/>
        <w:ind w:firstLine="480"/>
        <w:rPr>
          <w:rFonts w:eastAsia="华文仿宋"/>
        </w:rPr>
      </w:pPr>
      <w:r w:rsidRPr="00247FB2">
        <w:t xml:space="preserve">In the case of more complex structures and complicated stress states, most of </w:t>
      </w:r>
      <w:proofErr w:type="gramStart"/>
      <w:r w:rsidRPr="00247FB2">
        <w:t>the  failure</w:t>
      </w:r>
      <w:proofErr w:type="gramEnd"/>
      <w:r w:rsidRPr="00247FB2">
        <w:t xml:space="preserve"> criteria are not suitable to predict the propagation of failure and the ultimate strength</w:t>
      </w:r>
      <w:r w:rsidRPr="00247FB2">
        <w:rPr>
          <w:rFonts w:eastAsia="华文仿宋"/>
        </w:rPr>
        <w:t xml:space="preserve"> directly. Therefore, </w:t>
      </w:r>
      <w:proofErr w:type="gramStart"/>
      <w:r w:rsidRPr="00247FB2">
        <w:rPr>
          <w:rFonts w:eastAsia="华文仿宋"/>
        </w:rPr>
        <w:t>an</w:t>
      </w:r>
      <w:proofErr w:type="gramEnd"/>
      <w:r w:rsidRPr="00247FB2">
        <w:rPr>
          <w:rFonts w:eastAsia="华文仿宋"/>
        </w:rPr>
        <w:t xml:space="preserve"> simulation approach is developed in this paper by combining the finite element method and the progressive damage model to analyze the progressive failure process of composite structures. </w:t>
      </w:r>
    </w:p>
    <w:p w14:paraId="4B9D5DEB" w14:textId="77777777" w:rsidR="00ED2757" w:rsidRPr="00247FB2" w:rsidRDefault="00ED2757" w:rsidP="00ED2757">
      <w:pPr>
        <w:spacing w:line="360" w:lineRule="auto"/>
        <w:ind w:firstLine="480"/>
      </w:pPr>
      <w:r w:rsidRPr="00247FB2">
        <w:t>In this study, numerical and experi</w:t>
      </w:r>
      <w:r w:rsidRPr="00247FB2">
        <w:rPr>
          <w:rFonts w:hint="eastAsia"/>
        </w:rPr>
        <w:t>m</w:t>
      </w:r>
      <w:r w:rsidRPr="00247FB2">
        <w:t xml:space="preserve">ental studies have been carried out to investigate initial </w:t>
      </w:r>
      <w:r w:rsidRPr="00247FB2">
        <w:rPr>
          <w:rFonts w:eastAsia="AdvEPSTIM"/>
        </w:rPr>
        <w:t xml:space="preserve">failure and post-failure behaviors </w:t>
      </w:r>
      <w:r w:rsidRPr="00247FB2">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 xml:space="preserve">5 </w:t>
      </w:r>
      <w:r w:rsidRPr="00247FB2">
        <w:t xml:space="preserve">) and the laminates have the size of 240mm in length and 160mm in width. In the center, the diameters of circular cutouts are 60mm, 80mm, and 100mm separately. </w:t>
      </w:r>
    </w:p>
    <w:p w14:paraId="6F28CCDF" w14:textId="77777777" w:rsidR="00ED2757" w:rsidRPr="00247FB2" w:rsidRDefault="00ED2757" w:rsidP="00ED2757">
      <w:pPr>
        <w:pStyle w:val="af6"/>
        <w:spacing w:beforeLines="50" w:before="163" w:line="360" w:lineRule="auto"/>
        <w:ind w:firstLine="480"/>
        <w:jc w:val="both"/>
      </w:pPr>
      <w:r w:rsidRPr="00247FB2">
        <w:lastRenderedPageBreak/>
        <w:t xml:space="preserve">In the </w:t>
      </w:r>
      <w:r w:rsidRPr="00247FB2">
        <w:rPr>
          <w:rFonts w:eastAsia="Tahoma"/>
        </w:rPr>
        <w:t xml:space="preserve">numerical analysis, the onset of failure is predicted by Hashin criteria which </w:t>
      </w:r>
      <w:r w:rsidRPr="00247FB2">
        <w:t>consists of</w:t>
      </w:r>
      <w:r w:rsidRPr="00247FB2">
        <w:rPr>
          <w:rFonts w:eastAsia="Tahoma"/>
        </w:rPr>
        <w:t xml:space="preserve"> </w:t>
      </w:r>
      <w:r w:rsidRPr="00247FB2">
        <w:t xml:space="preserve">four different failure modes: </w:t>
      </w:r>
      <w:r w:rsidRPr="00247FB2">
        <w:rPr>
          <w:rFonts w:eastAsia="AdvEPSTIM"/>
        </w:rPr>
        <w:t>fiber tension, fiber compression, matrix tension, and matrix compression</w:t>
      </w:r>
      <w:r w:rsidRPr="00247FB2">
        <w:t xml:space="preserve">. The growth of failure is simulated using a continuum damage model, in which the failure evolution is based on the fracture energy dissipation and the </w:t>
      </w:r>
      <w:r w:rsidRPr="00247FB2">
        <w:rPr>
          <w:rFonts w:eastAsia="Tahoma"/>
        </w:rPr>
        <w:t>stiffness</w:t>
      </w:r>
      <w:r w:rsidRPr="00247FB2">
        <w:t xml:space="preserve"> reduction of </w:t>
      </w:r>
      <w:r w:rsidRPr="00247FB2">
        <w:rPr>
          <w:rFonts w:eastAsia="Tahoma"/>
        </w:rPr>
        <w:t xml:space="preserve">matrix is </w:t>
      </w:r>
      <w:r w:rsidRPr="00247FB2">
        <w:t xml:space="preserve">controlled by a set of scalar damage variables. </w:t>
      </w:r>
      <w:r w:rsidRPr="00247FB2">
        <w:rPr>
          <w:rFonts w:hint="eastAsia"/>
        </w:rPr>
        <w:t xml:space="preserve">And </w:t>
      </w:r>
      <w:r w:rsidRPr="00247FB2">
        <w:t xml:space="preserve">two kinds of damage degradation model are used to simulation linear and exponential soften relation between stress and </w:t>
      </w:r>
      <w:proofErr w:type="spellStart"/>
      <w:r w:rsidRPr="00247FB2">
        <w:t>strain.The</w:t>
      </w:r>
      <w:proofErr w:type="spellEnd"/>
      <w:r w:rsidRPr="00247FB2">
        <w:t xml:space="preserve"> shear nonlinearity was also considered for composite laminates, and shear nonlinearity constitutive relations for the laminates were defined with the </w:t>
      </w:r>
      <w:proofErr w:type="spellStart"/>
      <w:r w:rsidRPr="00247FB2">
        <w:t>Ramberg</w:t>
      </w:r>
      <w:proofErr w:type="spellEnd"/>
      <w:r w:rsidRPr="00247FB2">
        <w:t>-Osgood equation.</w:t>
      </w:r>
    </w:p>
    <w:p w14:paraId="0B487250" w14:textId="77777777" w:rsidR="00ED2757" w:rsidRPr="00247FB2" w:rsidRDefault="00ED2757" w:rsidP="00ED2757">
      <w:pPr>
        <w:pStyle w:val="af6"/>
        <w:spacing w:beforeLines="50" w:before="163" w:line="360" w:lineRule="auto"/>
        <w:ind w:firstLine="480"/>
        <w:jc w:val="both"/>
      </w:pPr>
      <w:r w:rsidRPr="00247FB2">
        <w:t xml:space="preserve"> The model has been implemented in the finite element </w:t>
      </w:r>
      <w:proofErr w:type="spellStart"/>
      <w:r w:rsidRPr="00247FB2">
        <w:t>programme</w:t>
      </w:r>
      <w:proofErr w:type="spellEnd"/>
      <w:r w:rsidRPr="00247FB2">
        <w:t xml:space="preserve"> Abaqus using a UMAT subroutine. All simulation results are compared with experimental tests. In</w:t>
      </w:r>
      <w:r w:rsidRPr="00247FB2">
        <w:rPr>
          <w:rFonts w:eastAsia="Tahoma"/>
        </w:rPr>
        <w:t xml:space="preserve"> contrast with experiments</w:t>
      </w:r>
      <w:r w:rsidRPr="00247FB2">
        <w:t xml:space="preserve">, the simplified model such as the ply discount method can only predict the ultimate strength of composite laminates, but it cannot simulate the quasi-brittle </w:t>
      </w:r>
      <w:r w:rsidRPr="00247FB2">
        <w:rPr>
          <w:rFonts w:eastAsia="TimesNewRomanPS-ItalicMT"/>
        </w:rPr>
        <w:t>behaviors</w:t>
      </w:r>
      <w:r w:rsidRPr="00247FB2">
        <w:t xml:space="preserve"> </w:t>
      </w:r>
      <w:r w:rsidRPr="00247FB2">
        <w:rPr>
          <w:rFonts w:eastAsia="TimesNewRomanPS-ItalicMT"/>
        </w:rPr>
        <w:t>or failure evolution</w:t>
      </w:r>
      <w:r w:rsidRPr="00247FB2">
        <w:t xml:space="preserve"> of laminates. The failure evolution in simulation results shows that the proposed model preforms well for predicting the failure </w:t>
      </w:r>
      <w:r w:rsidRPr="00247FB2">
        <w:rPr>
          <w:rFonts w:eastAsia="TimesNewRomanPS-ItalicMT"/>
        </w:rPr>
        <w:t>behavior</w:t>
      </w:r>
      <w:r w:rsidRPr="00247FB2">
        <w:t xml:space="preserve"> of composite laminates with big cutouts. So, the failure mechanism can be explained by the failure process. We also found that </w:t>
      </w:r>
      <w:proofErr w:type="gramStart"/>
      <w:r w:rsidRPr="00247FB2">
        <w:rPr>
          <w:rFonts w:hint="eastAsia"/>
        </w:rPr>
        <w:t>The</w:t>
      </w:r>
      <w:proofErr w:type="gramEnd"/>
      <w:r w:rsidRPr="00247FB2">
        <w:rPr>
          <w:rFonts w:hint="eastAsia"/>
        </w:rPr>
        <w:t xml:space="preserve"> exponential degeneration law performs better than linear deg</w:t>
      </w:r>
      <w:r w:rsidRPr="00247FB2">
        <w:t>radation</w:t>
      </w:r>
      <w:r w:rsidRPr="00247FB2">
        <w:rPr>
          <w:rFonts w:hint="eastAsia"/>
        </w:rPr>
        <w:t xml:space="preserve"> law f</w:t>
      </w:r>
      <w:r w:rsidRPr="00247FB2">
        <w:t>or</w:t>
      </w:r>
      <w:r w:rsidRPr="00247FB2">
        <w:rPr>
          <w:rFonts w:hint="eastAsia"/>
        </w:rPr>
        <w:t xml:space="preserve"> pr</w:t>
      </w:r>
      <w:r w:rsidRPr="00247FB2">
        <w:t>e</w:t>
      </w:r>
      <w:r w:rsidRPr="00247FB2">
        <w:rPr>
          <w:rFonts w:hint="eastAsia"/>
        </w:rPr>
        <w:t>d</w:t>
      </w:r>
      <w:r w:rsidRPr="00247FB2">
        <w:t>i</w:t>
      </w:r>
      <w:r w:rsidRPr="00247FB2">
        <w:rPr>
          <w:rFonts w:hint="eastAsia"/>
        </w:rPr>
        <w:t>c</w:t>
      </w:r>
      <w:r w:rsidRPr="00247FB2">
        <w:t>ting</w:t>
      </w:r>
      <w:r w:rsidRPr="00247FB2">
        <w:rPr>
          <w:rFonts w:hint="eastAsia"/>
        </w:rPr>
        <w:t xml:space="preserve"> the ultimate strength </w:t>
      </w:r>
      <w:r w:rsidRPr="00247FB2">
        <w:t>for the selected composite laminates</w:t>
      </w:r>
      <w:r w:rsidRPr="00247FB2">
        <w:rPr>
          <w:rFonts w:hint="eastAsia"/>
        </w:rPr>
        <w:t>.</w:t>
      </w:r>
      <w:r w:rsidRPr="00247FB2">
        <w:t xml:space="preserve"> And t</w:t>
      </w:r>
      <w:r w:rsidRPr="00247FB2">
        <w:rPr>
          <w:rFonts w:hint="eastAsia"/>
        </w:rPr>
        <w:t>he</w:t>
      </w:r>
      <w:r w:rsidRPr="00247FB2">
        <w:t xml:space="preserve"> simulation using </w:t>
      </w:r>
      <w:r w:rsidRPr="00247FB2">
        <w:rPr>
          <w:rFonts w:hint="eastAsia"/>
        </w:rPr>
        <w:t xml:space="preserve">shear nonlinearity </w:t>
      </w:r>
      <w:r w:rsidRPr="00247FB2">
        <w:t xml:space="preserve">gives better results for predicting the relation between </w:t>
      </w:r>
      <w:r w:rsidRPr="00247FB2">
        <w:rPr>
          <w:rFonts w:hint="eastAsia"/>
        </w:rPr>
        <w:t>displacement</w:t>
      </w:r>
      <w:r w:rsidRPr="00247FB2">
        <w:t xml:space="preserve"> and </w:t>
      </w:r>
      <w:r w:rsidRPr="00247FB2">
        <w:rPr>
          <w:rFonts w:hint="eastAsia"/>
        </w:rPr>
        <w:t>force.</w:t>
      </w:r>
      <w:r w:rsidRPr="00247FB2">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Pr="00247FB2" w:rsidRDefault="00ED2757" w:rsidP="00ED2757">
      <w:pPr>
        <w:pStyle w:val="af6"/>
        <w:spacing w:beforeLines="50" w:before="163" w:line="360" w:lineRule="auto"/>
        <w:ind w:firstLine="480"/>
        <w:jc w:val="both"/>
      </w:pPr>
    </w:p>
    <w:p w14:paraId="03E5EA91" w14:textId="77777777" w:rsidR="00ED2757" w:rsidRPr="00247FB2" w:rsidRDefault="00ED2757" w:rsidP="00ED2757">
      <w:pPr>
        <w:pStyle w:val="af5"/>
        <w:spacing w:line="400" w:lineRule="exact"/>
        <w:ind w:firstLineChars="177" w:firstLine="425"/>
        <w:jc w:val="left"/>
        <w:rPr>
          <w:rFonts w:ascii="Times New Roman" w:hAnsi="Times New Roman" w:cs="Times New Roman"/>
          <w:sz w:val="24"/>
          <w:szCs w:val="24"/>
        </w:rPr>
      </w:pPr>
      <w:r w:rsidRPr="00247FB2">
        <w:rPr>
          <w:rFonts w:ascii="Times New Roman" w:hAnsi="Times New Roman" w:cs="Times New Roman"/>
          <w:sz w:val="24"/>
          <w:szCs w:val="24"/>
        </w:rPr>
        <w:t>KEY WORDS: C</w:t>
      </w:r>
      <w:r w:rsidRPr="00247FB2">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247FB2" w:rsidRDefault="000B12E1" w:rsidP="00ED2757">
      <w:pPr>
        <w:ind w:firstLine="480"/>
        <w:rPr>
          <w:color w:val="0070C0"/>
        </w:rPr>
      </w:pPr>
    </w:p>
    <w:p w14:paraId="760CDB64" w14:textId="77777777" w:rsidR="00C83F59" w:rsidRPr="00247FB2" w:rsidRDefault="00C83F59" w:rsidP="0033742D">
      <w:pPr>
        <w:ind w:firstLine="480"/>
        <w:rPr>
          <w:color w:val="0070C0"/>
        </w:rPr>
      </w:pPr>
    </w:p>
    <w:p w14:paraId="66496FCE" w14:textId="77777777" w:rsidR="006E47EA" w:rsidRPr="00247FB2" w:rsidRDefault="006E47EA" w:rsidP="0033742D">
      <w:pPr>
        <w:ind w:firstLine="480"/>
        <w:rPr>
          <w:color w:val="0070C0"/>
        </w:rPr>
      </w:pPr>
    </w:p>
    <w:p w14:paraId="2A532201" w14:textId="77777777" w:rsidR="00847F3A" w:rsidRPr="00247FB2" w:rsidRDefault="00847F3A" w:rsidP="0033742D">
      <w:pPr>
        <w:ind w:firstLine="480"/>
        <w:rPr>
          <w:color w:val="0070C0"/>
        </w:rPr>
      </w:pPr>
    </w:p>
    <w:p w14:paraId="524C56FB" w14:textId="77777777" w:rsidR="00847F3A" w:rsidRPr="00247FB2" w:rsidRDefault="00847F3A" w:rsidP="0033742D">
      <w:pPr>
        <w:ind w:firstLine="480"/>
        <w:rPr>
          <w:color w:val="0070C0"/>
        </w:rPr>
      </w:pPr>
    </w:p>
    <w:bookmarkStart w:id="44" w:name="_Toc510015413" w:displacedByCustomXml="next"/>
    <w:bookmarkStart w:id="45" w:name="_Toc484426531" w:displacedByCustomXml="next"/>
    <w:bookmarkStart w:id="46" w:name="_Toc450755305" w:displacedByCustomXml="next"/>
    <w:bookmarkStart w:id="47" w:name="_Toc450755208" w:displacedByCustomXml="next"/>
    <w:bookmarkStart w:id="48" w:name="_Toc450037073" w:displacedByCustomXml="next"/>
    <w:bookmarkStart w:id="49" w:name="_Toc449989878" w:displacedByCustomXml="next"/>
    <w:bookmarkStart w:id="50" w:name="_Toc449989773" w:displacedByCustomXml="next"/>
    <w:bookmarkStart w:id="51" w:name="_Toc448764960" w:displacedByCustomXml="next"/>
    <w:bookmarkStart w:id="52" w:name="_Toc406672959" w:displacedByCustomXml="next"/>
    <w:bookmarkStart w:id="53" w:name="_Toc398804464" w:displacedByCustomXml="next"/>
    <w:bookmarkStart w:id="54" w:name="_Toc406662886" w:displacedByCustomXml="next"/>
    <w:bookmarkStart w:id="55" w:name="_Toc406664893" w:displacedByCustomXml="next"/>
    <w:bookmarkStart w:id="56" w:name="_Toc406668427" w:displacedByCustomXml="next"/>
    <w:bookmarkStart w:id="57" w:name="_Toc406668604" w:displacedByCustomXml="next"/>
    <w:bookmarkStart w:id="58" w:name="_Toc406671036" w:displacedByCustomXml="next"/>
    <w:bookmarkStart w:id="59" w:name="_Toc450565104" w:displacedByCustomXml="next"/>
    <w:bookmarkStart w:id="60" w:name="_Toc450752879"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1C4C0510" w14:textId="77777777" w:rsidR="008A4A68" w:rsidRPr="00247FB2" w:rsidRDefault="000B12E1" w:rsidP="009508FD">
          <w:pPr>
            <w:pStyle w:val="10"/>
            <w:numPr>
              <w:ilvl w:val="0"/>
              <w:numId w:val="0"/>
            </w:numPr>
            <w:ind w:left="432"/>
            <w:rPr>
              <w:noProof/>
            </w:rPr>
          </w:pPr>
          <w:r w:rsidRPr="00247FB2">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2B6AE69E" w14:textId="77777777" w:rsidR="008A4A68" w:rsidRPr="00247FB2" w:rsidRDefault="0043492D">
          <w:pPr>
            <w:pStyle w:val="11"/>
            <w:rPr>
              <w:rFonts w:asciiTheme="minorHAnsi" w:eastAsiaTheme="minorEastAsia" w:hAnsiTheme="minorHAnsi" w:cstheme="minorBidi"/>
              <w:sz w:val="21"/>
              <w:szCs w:val="22"/>
            </w:rPr>
          </w:pPr>
          <w:hyperlink w:anchor="_Toc510015411" w:history="1">
            <w:r w:rsidR="008A4A68" w:rsidRPr="00247FB2">
              <w:rPr>
                <w:rStyle w:val="ac"/>
                <w:rFonts w:hint="eastAsia"/>
              </w:rPr>
              <w:t>版权声明</w:t>
            </w:r>
            <w:r w:rsidR="008A4A68" w:rsidRPr="00247FB2">
              <w:rPr>
                <w:webHidden/>
              </w:rPr>
              <w:tab/>
            </w:r>
            <w:r w:rsidR="008A4A68" w:rsidRPr="00247FB2">
              <w:rPr>
                <w:webHidden/>
              </w:rPr>
              <w:fldChar w:fldCharType="begin"/>
            </w:r>
            <w:r w:rsidR="008A4A68" w:rsidRPr="00247FB2">
              <w:rPr>
                <w:webHidden/>
              </w:rPr>
              <w:instrText xml:space="preserve"> PAGEREF _Toc510015411 \h </w:instrText>
            </w:r>
            <w:r w:rsidR="008A4A68" w:rsidRPr="00247FB2">
              <w:rPr>
                <w:webHidden/>
              </w:rPr>
            </w:r>
            <w:r w:rsidR="008A4A68" w:rsidRPr="00247FB2">
              <w:rPr>
                <w:webHidden/>
              </w:rPr>
              <w:fldChar w:fldCharType="separate"/>
            </w:r>
            <w:r w:rsidR="008A4A68" w:rsidRPr="00247FB2">
              <w:rPr>
                <w:webHidden/>
              </w:rPr>
              <w:t>3</w:t>
            </w:r>
            <w:r w:rsidR="008A4A68" w:rsidRPr="00247FB2">
              <w:rPr>
                <w:webHidden/>
              </w:rPr>
              <w:fldChar w:fldCharType="end"/>
            </w:r>
          </w:hyperlink>
        </w:p>
        <w:p w14:paraId="3F1E10E4" w14:textId="77777777" w:rsidR="008A4A68" w:rsidRPr="00247FB2" w:rsidRDefault="0043492D">
          <w:pPr>
            <w:pStyle w:val="11"/>
            <w:rPr>
              <w:rFonts w:asciiTheme="minorHAnsi" w:eastAsiaTheme="minorEastAsia" w:hAnsiTheme="minorHAnsi" w:cstheme="minorBidi"/>
              <w:sz w:val="21"/>
              <w:szCs w:val="22"/>
            </w:rPr>
          </w:pPr>
          <w:hyperlink w:anchor="_Toc510015412" w:history="1">
            <w:r w:rsidR="008A4A68" w:rsidRPr="00247FB2">
              <w:rPr>
                <w:rStyle w:val="ac"/>
                <w:rFonts w:hint="eastAsia"/>
              </w:rPr>
              <w:t>摘要</w:t>
            </w:r>
            <w:r w:rsidR="008A4A68" w:rsidRPr="00247FB2">
              <w:rPr>
                <w:webHidden/>
              </w:rPr>
              <w:tab/>
            </w:r>
            <w:r w:rsidR="008A4A68" w:rsidRPr="00247FB2">
              <w:rPr>
                <w:webHidden/>
              </w:rPr>
              <w:fldChar w:fldCharType="begin"/>
            </w:r>
            <w:r w:rsidR="008A4A68" w:rsidRPr="00247FB2">
              <w:rPr>
                <w:webHidden/>
              </w:rPr>
              <w:instrText xml:space="preserve"> PAGEREF _Toc510015412 \h </w:instrText>
            </w:r>
            <w:r w:rsidR="008A4A68" w:rsidRPr="00247FB2">
              <w:rPr>
                <w:webHidden/>
              </w:rPr>
            </w:r>
            <w:r w:rsidR="008A4A68" w:rsidRPr="00247FB2">
              <w:rPr>
                <w:webHidden/>
              </w:rPr>
              <w:fldChar w:fldCharType="separate"/>
            </w:r>
            <w:r w:rsidR="008A4A68" w:rsidRPr="00247FB2">
              <w:rPr>
                <w:webHidden/>
              </w:rPr>
              <w:t>I</w:t>
            </w:r>
            <w:r w:rsidR="008A4A68" w:rsidRPr="00247FB2">
              <w:rPr>
                <w:webHidden/>
              </w:rPr>
              <w:fldChar w:fldCharType="end"/>
            </w:r>
          </w:hyperlink>
        </w:p>
        <w:p w14:paraId="7F7ADE54" w14:textId="77777777" w:rsidR="008A4A68" w:rsidRPr="00247FB2" w:rsidRDefault="0043492D">
          <w:pPr>
            <w:pStyle w:val="11"/>
            <w:rPr>
              <w:rFonts w:asciiTheme="minorHAnsi" w:eastAsiaTheme="minorEastAsia" w:hAnsiTheme="minorHAnsi" w:cstheme="minorBidi"/>
              <w:sz w:val="21"/>
              <w:szCs w:val="22"/>
            </w:rPr>
          </w:pPr>
          <w:hyperlink w:anchor="_Toc510015413" w:history="1">
            <w:r w:rsidR="008A4A68" w:rsidRPr="00247FB2">
              <w:rPr>
                <w:rStyle w:val="ac"/>
                <w:rFonts w:hint="eastAsia"/>
              </w:rPr>
              <w:t>目录</w:t>
            </w:r>
            <w:r w:rsidR="008A4A68" w:rsidRPr="00247FB2">
              <w:rPr>
                <w:webHidden/>
              </w:rPr>
              <w:tab/>
            </w:r>
            <w:r w:rsidR="008A4A68" w:rsidRPr="00247FB2">
              <w:rPr>
                <w:webHidden/>
              </w:rPr>
              <w:fldChar w:fldCharType="begin"/>
            </w:r>
            <w:r w:rsidR="008A4A68" w:rsidRPr="00247FB2">
              <w:rPr>
                <w:webHidden/>
              </w:rPr>
              <w:instrText xml:space="preserve"> PAGEREF _Toc510015413 \h </w:instrText>
            </w:r>
            <w:r w:rsidR="008A4A68" w:rsidRPr="00247FB2">
              <w:rPr>
                <w:webHidden/>
              </w:rPr>
            </w:r>
            <w:r w:rsidR="008A4A68" w:rsidRPr="00247FB2">
              <w:rPr>
                <w:webHidden/>
              </w:rPr>
              <w:fldChar w:fldCharType="separate"/>
            </w:r>
            <w:r w:rsidR="008A4A68" w:rsidRPr="00247FB2">
              <w:rPr>
                <w:webHidden/>
              </w:rPr>
              <w:t>V</w:t>
            </w:r>
            <w:r w:rsidR="008A4A68" w:rsidRPr="00247FB2">
              <w:rPr>
                <w:webHidden/>
              </w:rPr>
              <w:fldChar w:fldCharType="end"/>
            </w:r>
          </w:hyperlink>
        </w:p>
        <w:p w14:paraId="27B0451D" w14:textId="77777777" w:rsidR="008A4A68" w:rsidRPr="00247FB2" w:rsidRDefault="0043492D">
          <w:pPr>
            <w:pStyle w:val="11"/>
            <w:rPr>
              <w:rFonts w:asciiTheme="minorHAnsi" w:eastAsiaTheme="minorEastAsia" w:hAnsiTheme="minorHAnsi" w:cstheme="minorBidi"/>
              <w:sz w:val="21"/>
              <w:szCs w:val="22"/>
            </w:rPr>
          </w:pPr>
          <w:hyperlink w:anchor="_Toc510015414" w:history="1">
            <w:r w:rsidR="008A4A68" w:rsidRPr="00247FB2">
              <w:rPr>
                <w:rStyle w:val="ac"/>
                <w:rFonts w:hint="eastAsia"/>
              </w:rPr>
              <w:t>第一章</w:t>
            </w:r>
            <w:r w:rsidR="008A4A68" w:rsidRPr="00247FB2">
              <w:rPr>
                <w:rStyle w:val="ac"/>
              </w:rPr>
              <w:t xml:space="preserve">  </w:t>
            </w:r>
            <w:r w:rsidR="008A4A68" w:rsidRPr="00247FB2">
              <w:rPr>
                <w:rStyle w:val="ac"/>
                <w:rFonts w:hint="eastAsia"/>
              </w:rPr>
              <w:t>绪论</w:t>
            </w:r>
            <w:r w:rsidR="008A4A68" w:rsidRPr="00247FB2">
              <w:rPr>
                <w:webHidden/>
              </w:rPr>
              <w:tab/>
            </w:r>
            <w:r w:rsidR="008A4A68" w:rsidRPr="00247FB2">
              <w:rPr>
                <w:webHidden/>
              </w:rPr>
              <w:fldChar w:fldCharType="begin"/>
            </w:r>
            <w:r w:rsidR="008A4A68" w:rsidRPr="00247FB2">
              <w:rPr>
                <w:webHidden/>
              </w:rPr>
              <w:instrText xml:space="preserve"> PAGEREF _Toc510015414 \h </w:instrText>
            </w:r>
            <w:r w:rsidR="008A4A68" w:rsidRPr="00247FB2">
              <w:rPr>
                <w:webHidden/>
              </w:rPr>
            </w:r>
            <w:r w:rsidR="008A4A68" w:rsidRPr="00247FB2">
              <w:rPr>
                <w:webHidden/>
              </w:rPr>
              <w:fldChar w:fldCharType="separate"/>
            </w:r>
            <w:r w:rsidR="008A4A68" w:rsidRPr="00247FB2">
              <w:rPr>
                <w:webHidden/>
              </w:rPr>
              <w:t>1</w:t>
            </w:r>
            <w:r w:rsidR="008A4A68" w:rsidRPr="00247FB2">
              <w:rPr>
                <w:webHidden/>
              </w:rPr>
              <w:fldChar w:fldCharType="end"/>
            </w:r>
          </w:hyperlink>
        </w:p>
        <w:p w14:paraId="3058221B"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15" w:history="1">
            <w:r w:rsidR="008A4A68" w:rsidRPr="00247FB2">
              <w:rPr>
                <w:rStyle w:val="ac"/>
                <w:noProof/>
              </w:rPr>
              <w:t>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选题背景及意义</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5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402144F8"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16" w:history="1">
            <w:r w:rsidR="008A4A68" w:rsidRPr="00247FB2">
              <w:rPr>
                <w:rStyle w:val="ac"/>
                <w:noProof/>
              </w:rPr>
              <w:t>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在工程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6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575FABCB"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17" w:history="1">
            <w:r w:rsidR="008A4A68" w:rsidRPr="00247FB2">
              <w:rPr>
                <w:rStyle w:val="ac"/>
                <w:noProof/>
              </w:rPr>
              <w:t>1.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破坏的研究现状</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7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0C4E7273"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18" w:history="1">
            <w:r w:rsidR="008A4A68" w:rsidRPr="00247FB2">
              <w:rPr>
                <w:rStyle w:val="ac"/>
                <w:noProof/>
              </w:rPr>
              <w:t>1.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开孔结构复合材料的破坏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8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3889683D"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19" w:history="1">
            <w:r w:rsidR="008A4A68" w:rsidRPr="00247FB2">
              <w:rPr>
                <w:rStyle w:val="ac"/>
                <w:noProof/>
              </w:rPr>
              <w:t>1.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复合材料的强度准则</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9 \h </w:instrText>
            </w:r>
            <w:r w:rsidR="008A4A68" w:rsidRPr="00247FB2">
              <w:rPr>
                <w:noProof/>
                <w:webHidden/>
              </w:rPr>
            </w:r>
            <w:r w:rsidR="008A4A68" w:rsidRPr="00247FB2">
              <w:rPr>
                <w:noProof/>
                <w:webHidden/>
              </w:rPr>
              <w:fldChar w:fldCharType="separate"/>
            </w:r>
            <w:r w:rsidR="008A4A68" w:rsidRPr="00247FB2">
              <w:rPr>
                <w:noProof/>
                <w:webHidden/>
              </w:rPr>
              <w:t>4</w:t>
            </w:r>
            <w:r w:rsidR="008A4A68" w:rsidRPr="00247FB2">
              <w:rPr>
                <w:noProof/>
                <w:webHidden/>
              </w:rPr>
              <w:fldChar w:fldCharType="end"/>
            </w:r>
          </w:hyperlink>
        </w:p>
        <w:p w14:paraId="0A70CA6C" w14:textId="77777777" w:rsidR="008A4A68" w:rsidRPr="00247FB2" w:rsidRDefault="0043492D">
          <w:pPr>
            <w:pStyle w:val="30"/>
            <w:tabs>
              <w:tab w:val="left" w:pos="1830"/>
            </w:tabs>
            <w:ind w:firstLine="960"/>
            <w:rPr>
              <w:rFonts w:asciiTheme="minorHAnsi" w:eastAsiaTheme="minorEastAsia" w:hAnsiTheme="minorHAnsi" w:cstheme="minorBidi"/>
              <w:noProof/>
              <w:sz w:val="21"/>
              <w:szCs w:val="22"/>
            </w:rPr>
          </w:pPr>
          <w:hyperlink w:anchor="_Toc510015420" w:history="1">
            <w:r w:rsidR="008A4A68" w:rsidRPr="00247FB2">
              <w:rPr>
                <w:rStyle w:val="ac"/>
                <w:rFonts w:ascii="黑体" w:hAnsi="黑体"/>
                <w:noProof/>
              </w:rPr>
              <w:t>1.3.3</w:t>
            </w:r>
            <w:r w:rsidR="008A4A68" w:rsidRPr="00247FB2">
              <w:rPr>
                <w:rFonts w:asciiTheme="minorHAnsi" w:eastAsiaTheme="minorEastAsia" w:hAnsiTheme="minorHAnsi" w:cstheme="minorBidi"/>
                <w:noProof/>
                <w:sz w:val="21"/>
                <w:szCs w:val="22"/>
              </w:rPr>
              <w:tab/>
            </w:r>
            <w:r w:rsidR="008A4A68" w:rsidRPr="00247FB2">
              <w:rPr>
                <w:rStyle w:val="ac"/>
                <w:rFonts w:ascii="黑体" w:hAnsi="黑体" w:hint="eastAsia"/>
                <w:noProof/>
              </w:rPr>
              <w:t>复合材料的退化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0 \h </w:instrText>
            </w:r>
            <w:r w:rsidR="008A4A68" w:rsidRPr="00247FB2">
              <w:rPr>
                <w:noProof/>
                <w:webHidden/>
              </w:rPr>
            </w:r>
            <w:r w:rsidR="008A4A68" w:rsidRPr="00247FB2">
              <w:rPr>
                <w:noProof/>
                <w:webHidden/>
              </w:rPr>
              <w:fldChar w:fldCharType="separate"/>
            </w:r>
            <w:r w:rsidR="008A4A68" w:rsidRPr="00247FB2">
              <w:rPr>
                <w:noProof/>
                <w:webHidden/>
              </w:rPr>
              <w:t>6</w:t>
            </w:r>
            <w:r w:rsidR="008A4A68" w:rsidRPr="00247FB2">
              <w:rPr>
                <w:noProof/>
                <w:webHidden/>
              </w:rPr>
              <w:fldChar w:fldCharType="end"/>
            </w:r>
          </w:hyperlink>
        </w:p>
        <w:p w14:paraId="2412580B"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21" w:history="1">
            <w:r w:rsidR="008A4A68" w:rsidRPr="00247FB2">
              <w:rPr>
                <w:rStyle w:val="ac"/>
                <w:noProof/>
              </w:rPr>
              <w:t>1.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及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1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6EC86A6C"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22" w:history="1">
            <w:r w:rsidR="008A4A68" w:rsidRPr="00247FB2">
              <w:rPr>
                <w:rStyle w:val="ac"/>
                <w:noProof/>
              </w:rPr>
              <w:t>1.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2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19A79591"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23" w:history="1">
            <w:r w:rsidR="008A4A68" w:rsidRPr="00247FB2">
              <w:rPr>
                <w:rStyle w:val="ac"/>
                <w:noProof/>
              </w:rPr>
              <w:t>1.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3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4D21978B"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24" w:history="1">
            <w:r w:rsidR="008A4A68" w:rsidRPr="00247FB2">
              <w:rPr>
                <w:rStyle w:val="ac"/>
                <w:noProof/>
              </w:rPr>
              <w:t>1.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论文结构安排</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4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1CBF8E5C" w14:textId="77777777" w:rsidR="008A4A68" w:rsidRPr="00247FB2" w:rsidRDefault="0043492D">
          <w:pPr>
            <w:pStyle w:val="11"/>
            <w:tabs>
              <w:tab w:val="left" w:pos="1050"/>
            </w:tabs>
            <w:rPr>
              <w:rFonts w:asciiTheme="minorHAnsi" w:eastAsiaTheme="minorEastAsia" w:hAnsiTheme="minorHAnsi" w:cstheme="minorBidi"/>
              <w:sz w:val="21"/>
              <w:szCs w:val="22"/>
            </w:rPr>
          </w:pPr>
          <w:hyperlink w:anchor="_Toc510015425" w:history="1">
            <w:r w:rsidR="008A4A68" w:rsidRPr="00247FB2">
              <w:rPr>
                <w:rStyle w:val="ac"/>
                <w:rFonts w:hint="eastAsia"/>
              </w:rPr>
              <w:t>第二章</w:t>
            </w:r>
            <w:r w:rsidR="008A4A68" w:rsidRPr="00247FB2">
              <w:rPr>
                <w:rFonts w:asciiTheme="minorHAnsi" w:eastAsiaTheme="minorEastAsia" w:hAnsiTheme="minorHAnsi" w:cstheme="minorBidi"/>
                <w:sz w:val="21"/>
                <w:szCs w:val="22"/>
              </w:rPr>
              <w:tab/>
            </w:r>
            <w:r w:rsidR="008A4A68" w:rsidRPr="00247FB2">
              <w:rPr>
                <w:rStyle w:val="ac"/>
                <w:rFonts w:hint="eastAsia"/>
              </w:rPr>
              <w:t>复合材料层合板破坏理论</w:t>
            </w:r>
            <w:r w:rsidR="008A4A68" w:rsidRPr="00247FB2">
              <w:rPr>
                <w:webHidden/>
              </w:rPr>
              <w:tab/>
            </w:r>
            <w:r w:rsidR="008A4A68" w:rsidRPr="00247FB2">
              <w:rPr>
                <w:webHidden/>
              </w:rPr>
              <w:fldChar w:fldCharType="begin"/>
            </w:r>
            <w:r w:rsidR="008A4A68" w:rsidRPr="00247FB2">
              <w:rPr>
                <w:webHidden/>
              </w:rPr>
              <w:instrText xml:space="preserve"> PAGEREF _Toc510015425 \h </w:instrText>
            </w:r>
            <w:r w:rsidR="008A4A68" w:rsidRPr="00247FB2">
              <w:rPr>
                <w:webHidden/>
              </w:rPr>
            </w:r>
            <w:r w:rsidR="008A4A68" w:rsidRPr="00247FB2">
              <w:rPr>
                <w:webHidden/>
              </w:rPr>
              <w:fldChar w:fldCharType="separate"/>
            </w:r>
            <w:r w:rsidR="008A4A68" w:rsidRPr="00247FB2">
              <w:rPr>
                <w:webHidden/>
              </w:rPr>
              <w:t>10</w:t>
            </w:r>
            <w:r w:rsidR="008A4A68" w:rsidRPr="00247FB2">
              <w:rPr>
                <w:webHidden/>
              </w:rPr>
              <w:fldChar w:fldCharType="end"/>
            </w:r>
          </w:hyperlink>
        </w:p>
        <w:p w14:paraId="7BC5113F"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26" w:history="1">
            <w:r w:rsidR="008A4A68" w:rsidRPr="00247FB2">
              <w:rPr>
                <w:rStyle w:val="ac"/>
                <w:noProof/>
              </w:rPr>
              <w:t>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连续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6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52339612"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27" w:history="1">
            <w:r w:rsidR="008A4A68" w:rsidRPr="00247FB2">
              <w:rPr>
                <w:rStyle w:val="ac"/>
                <w:noProof/>
              </w:rPr>
              <w:t>2.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构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7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201117DE"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28" w:history="1">
            <w:r w:rsidR="008A4A68" w:rsidRPr="00247FB2">
              <w:rPr>
                <w:rStyle w:val="ac"/>
                <w:noProof/>
              </w:rPr>
              <w:t>2.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损伤变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8 \h </w:instrText>
            </w:r>
            <w:r w:rsidR="008A4A68" w:rsidRPr="00247FB2">
              <w:rPr>
                <w:noProof/>
                <w:webHidden/>
              </w:rPr>
            </w:r>
            <w:r w:rsidR="008A4A68" w:rsidRPr="00247FB2">
              <w:rPr>
                <w:noProof/>
                <w:webHidden/>
              </w:rPr>
              <w:fldChar w:fldCharType="separate"/>
            </w:r>
            <w:r w:rsidR="008A4A68" w:rsidRPr="00247FB2">
              <w:rPr>
                <w:noProof/>
                <w:webHidden/>
              </w:rPr>
              <w:t>11</w:t>
            </w:r>
            <w:r w:rsidR="008A4A68" w:rsidRPr="00247FB2">
              <w:rPr>
                <w:noProof/>
                <w:webHidden/>
              </w:rPr>
              <w:fldChar w:fldCharType="end"/>
            </w:r>
          </w:hyperlink>
        </w:p>
        <w:p w14:paraId="4ACD65A2"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29" w:history="1">
            <w:r w:rsidR="008A4A68" w:rsidRPr="00247FB2">
              <w:rPr>
                <w:rStyle w:val="ac"/>
                <w:noProof/>
              </w:rPr>
              <w:t>2.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就地强度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9 \h </w:instrText>
            </w:r>
            <w:r w:rsidR="008A4A68" w:rsidRPr="00247FB2">
              <w:rPr>
                <w:noProof/>
                <w:webHidden/>
              </w:rPr>
            </w:r>
            <w:r w:rsidR="008A4A68" w:rsidRPr="00247FB2">
              <w:rPr>
                <w:noProof/>
                <w:webHidden/>
              </w:rPr>
              <w:fldChar w:fldCharType="separate"/>
            </w:r>
            <w:r w:rsidR="008A4A68" w:rsidRPr="00247FB2">
              <w:rPr>
                <w:noProof/>
                <w:webHidden/>
              </w:rPr>
              <w:t>12</w:t>
            </w:r>
            <w:r w:rsidR="008A4A68" w:rsidRPr="00247FB2">
              <w:rPr>
                <w:noProof/>
                <w:webHidden/>
              </w:rPr>
              <w:fldChar w:fldCharType="end"/>
            </w:r>
          </w:hyperlink>
        </w:p>
        <w:p w14:paraId="44C0C45A"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30" w:history="1">
            <w:r w:rsidR="008A4A68" w:rsidRPr="00247FB2">
              <w:rPr>
                <w:rStyle w:val="ac"/>
                <w:noProof/>
              </w:rPr>
              <w:t>2.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剪切非线性效应</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0 \h </w:instrText>
            </w:r>
            <w:r w:rsidR="008A4A68" w:rsidRPr="00247FB2">
              <w:rPr>
                <w:noProof/>
                <w:webHidden/>
              </w:rPr>
            </w:r>
            <w:r w:rsidR="008A4A68" w:rsidRPr="00247FB2">
              <w:rPr>
                <w:noProof/>
                <w:webHidden/>
              </w:rPr>
              <w:fldChar w:fldCharType="separate"/>
            </w:r>
            <w:r w:rsidR="008A4A68" w:rsidRPr="00247FB2">
              <w:rPr>
                <w:noProof/>
                <w:webHidden/>
              </w:rPr>
              <w:t>13</w:t>
            </w:r>
            <w:r w:rsidR="008A4A68" w:rsidRPr="00247FB2">
              <w:rPr>
                <w:noProof/>
                <w:webHidden/>
              </w:rPr>
              <w:fldChar w:fldCharType="end"/>
            </w:r>
          </w:hyperlink>
        </w:p>
        <w:p w14:paraId="32399BFE" w14:textId="77777777" w:rsidR="008A4A68" w:rsidRPr="00247FB2" w:rsidRDefault="0043492D">
          <w:pPr>
            <w:pStyle w:val="20"/>
            <w:tabs>
              <w:tab w:val="left" w:pos="1050"/>
            </w:tabs>
            <w:ind w:firstLine="480"/>
            <w:rPr>
              <w:rFonts w:asciiTheme="minorHAnsi" w:eastAsiaTheme="minorEastAsia" w:hAnsiTheme="minorHAnsi" w:cstheme="minorBidi"/>
              <w:noProof/>
              <w:sz w:val="21"/>
              <w:szCs w:val="22"/>
            </w:rPr>
          </w:pPr>
          <w:hyperlink w:anchor="_Toc510015431" w:history="1">
            <w:r w:rsidR="008A4A68" w:rsidRPr="00247FB2">
              <w:rPr>
                <w:rStyle w:val="ac"/>
                <w:noProof/>
              </w:rPr>
              <w:t>2.4</w:t>
            </w:r>
            <w:r w:rsidR="008A4A68" w:rsidRPr="00247FB2">
              <w:rPr>
                <w:rFonts w:asciiTheme="minorHAnsi" w:eastAsiaTheme="minorEastAsia" w:hAnsiTheme="minorHAnsi" w:cstheme="minorBidi"/>
                <w:noProof/>
                <w:sz w:val="21"/>
                <w:szCs w:val="22"/>
              </w:rPr>
              <w:tab/>
            </w:r>
            <w:r w:rsidR="008A4A68" w:rsidRPr="00247FB2">
              <w:rPr>
                <w:rStyle w:val="ac"/>
                <w:noProof/>
              </w:rPr>
              <w:t>ABAQUS</w:t>
            </w:r>
            <w:r w:rsidR="008A4A68" w:rsidRPr="00247FB2">
              <w:rPr>
                <w:rStyle w:val="ac"/>
                <w:rFonts w:hint="eastAsia"/>
                <w:noProof/>
              </w:rPr>
              <w:t>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1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67223D4E" w14:textId="77777777" w:rsidR="008A4A68" w:rsidRPr="00247FB2" w:rsidRDefault="0043492D">
          <w:pPr>
            <w:pStyle w:val="30"/>
            <w:tabs>
              <w:tab w:val="left" w:pos="1680"/>
            </w:tabs>
            <w:ind w:firstLine="960"/>
            <w:rPr>
              <w:rFonts w:asciiTheme="minorHAnsi" w:eastAsiaTheme="minorEastAsia" w:hAnsiTheme="minorHAnsi" w:cstheme="minorBidi"/>
              <w:noProof/>
              <w:sz w:val="21"/>
              <w:szCs w:val="22"/>
            </w:rPr>
          </w:pPr>
          <w:hyperlink w:anchor="_Toc510015432" w:history="1">
            <w:r w:rsidR="008A4A68" w:rsidRPr="00247FB2">
              <w:rPr>
                <w:rStyle w:val="ac"/>
                <w:noProof/>
              </w:rPr>
              <w:t>2.4.1</w:t>
            </w:r>
            <w:r w:rsidR="008A4A68" w:rsidRPr="00247FB2">
              <w:rPr>
                <w:rFonts w:asciiTheme="minorHAnsi" w:eastAsiaTheme="minorEastAsia" w:hAnsiTheme="minorHAnsi" w:cstheme="minorBidi"/>
                <w:noProof/>
                <w:sz w:val="21"/>
                <w:szCs w:val="22"/>
              </w:rPr>
              <w:tab/>
            </w:r>
            <w:r w:rsidR="008A4A68" w:rsidRPr="00247FB2">
              <w:rPr>
                <w:rStyle w:val="ac"/>
                <w:noProof/>
              </w:rPr>
              <w:t>UMAT</w:t>
            </w:r>
            <w:r w:rsidR="008A4A68" w:rsidRPr="00247FB2">
              <w:rPr>
                <w:rStyle w:val="ac"/>
                <w:rFonts w:hint="eastAsia"/>
                <w:noProof/>
              </w:rPr>
              <w:t>子程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2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2796D7F7"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33" w:history="1">
            <w:r w:rsidR="008A4A68" w:rsidRPr="00247FB2">
              <w:rPr>
                <w:rStyle w:val="ac"/>
                <w:noProof/>
              </w:rPr>
              <w:t>2.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特征长度法消除网格依赖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3 \h </w:instrText>
            </w:r>
            <w:r w:rsidR="008A4A68" w:rsidRPr="00247FB2">
              <w:rPr>
                <w:noProof/>
                <w:webHidden/>
              </w:rPr>
            </w:r>
            <w:r w:rsidR="008A4A68" w:rsidRPr="00247FB2">
              <w:rPr>
                <w:noProof/>
                <w:webHidden/>
              </w:rPr>
              <w:fldChar w:fldCharType="separate"/>
            </w:r>
            <w:r w:rsidR="008A4A68" w:rsidRPr="00247FB2">
              <w:rPr>
                <w:noProof/>
                <w:webHidden/>
              </w:rPr>
              <w:t>16</w:t>
            </w:r>
            <w:r w:rsidR="008A4A68" w:rsidRPr="00247FB2">
              <w:rPr>
                <w:noProof/>
                <w:webHidden/>
              </w:rPr>
              <w:fldChar w:fldCharType="end"/>
            </w:r>
          </w:hyperlink>
        </w:p>
        <w:p w14:paraId="60E7F785"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34" w:history="1">
            <w:r w:rsidR="008A4A68" w:rsidRPr="00247FB2">
              <w:rPr>
                <w:rStyle w:val="ac"/>
                <w:noProof/>
              </w:rPr>
              <w:t>2.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粘性系数提高收敛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4 \h </w:instrText>
            </w:r>
            <w:r w:rsidR="008A4A68" w:rsidRPr="00247FB2">
              <w:rPr>
                <w:noProof/>
                <w:webHidden/>
              </w:rPr>
            </w:r>
            <w:r w:rsidR="008A4A68" w:rsidRPr="00247FB2">
              <w:rPr>
                <w:noProof/>
                <w:webHidden/>
              </w:rPr>
              <w:fldChar w:fldCharType="separate"/>
            </w:r>
            <w:r w:rsidR="008A4A68" w:rsidRPr="00247FB2">
              <w:rPr>
                <w:noProof/>
                <w:webHidden/>
              </w:rPr>
              <w:t>17</w:t>
            </w:r>
            <w:r w:rsidR="008A4A68" w:rsidRPr="00247FB2">
              <w:rPr>
                <w:noProof/>
                <w:webHidden/>
              </w:rPr>
              <w:fldChar w:fldCharType="end"/>
            </w:r>
          </w:hyperlink>
        </w:p>
        <w:p w14:paraId="3E0F8C86"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35" w:history="1">
            <w:r w:rsidR="008A4A68" w:rsidRPr="00247FB2">
              <w:rPr>
                <w:rStyle w:val="ac"/>
                <w:noProof/>
              </w:rPr>
              <w:t>2.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5 \h </w:instrText>
            </w:r>
            <w:r w:rsidR="008A4A68" w:rsidRPr="00247FB2">
              <w:rPr>
                <w:noProof/>
                <w:webHidden/>
              </w:rPr>
            </w:r>
            <w:r w:rsidR="008A4A68" w:rsidRPr="00247FB2">
              <w:rPr>
                <w:noProof/>
                <w:webHidden/>
              </w:rPr>
              <w:fldChar w:fldCharType="separate"/>
            </w:r>
            <w:r w:rsidR="008A4A68" w:rsidRPr="00247FB2">
              <w:rPr>
                <w:noProof/>
                <w:webHidden/>
              </w:rPr>
              <w:t>19</w:t>
            </w:r>
            <w:r w:rsidR="008A4A68" w:rsidRPr="00247FB2">
              <w:rPr>
                <w:noProof/>
                <w:webHidden/>
              </w:rPr>
              <w:fldChar w:fldCharType="end"/>
            </w:r>
          </w:hyperlink>
        </w:p>
        <w:p w14:paraId="758EB709" w14:textId="77777777" w:rsidR="008A4A68" w:rsidRPr="00247FB2" w:rsidRDefault="0043492D">
          <w:pPr>
            <w:pStyle w:val="11"/>
            <w:tabs>
              <w:tab w:val="left" w:pos="1050"/>
            </w:tabs>
            <w:rPr>
              <w:rFonts w:asciiTheme="minorHAnsi" w:eastAsiaTheme="minorEastAsia" w:hAnsiTheme="minorHAnsi" w:cstheme="minorBidi"/>
              <w:sz w:val="21"/>
              <w:szCs w:val="22"/>
            </w:rPr>
          </w:pPr>
          <w:hyperlink w:anchor="_Toc510015436" w:history="1">
            <w:r w:rsidR="008A4A68" w:rsidRPr="00247FB2">
              <w:rPr>
                <w:rStyle w:val="ac"/>
                <w:rFonts w:hint="eastAsia"/>
              </w:rPr>
              <w:t>第三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拉伸实验研究</w:t>
            </w:r>
            <w:r w:rsidR="008A4A68" w:rsidRPr="00247FB2">
              <w:rPr>
                <w:webHidden/>
              </w:rPr>
              <w:tab/>
            </w:r>
            <w:r w:rsidR="008A4A68" w:rsidRPr="00247FB2">
              <w:rPr>
                <w:webHidden/>
              </w:rPr>
              <w:fldChar w:fldCharType="begin"/>
            </w:r>
            <w:r w:rsidR="008A4A68" w:rsidRPr="00247FB2">
              <w:rPr>
                <w:webHidden/>
              </w:rPr>
              <w:instrText xml:space="preserve"> PAGEREF _Toc510015436 \h </w:instrText>
            </w:r>
            <w:r w:rsidR="008A4A68" w:rsidRPr="00247FB2">
              <w:rPr>
                <w:webHidden/>
              </w:rPr>
            </w:r>
            <w:r w:rsidR="008A4A68" w:rsidRPr="00247FB2">
              <w:rPr>
                <w:webHidden/>
              </w:rPr>
              <w:fldChar w:fldCharType="separate"/>
            </w:r>
            <w:r w:rsidR="008A4A68" w:rsidRPr="00247FB2">
              <w:rPr>
                <w:webHidden/>
              </w:rPr>
              <w:t>21</w:t>
            </w:r>
            <w:r w:rsidR="008A4A68" w:rsidRPr="00247FB2">
              <w:rPr>
                <w:webHidden/>
              </w:rPr>
              <w:fldChar w:fldCharType="end"/>
            </w:r>
          </w:hyperlink>
        </w:p>
        <w:p w14:paraId="7F10C39C"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37" w:history="1">
            <w:r w:rsidR="008A4A68" w:rsidRPr="00247FB2">
              <w:rPr>
                <w:rStyle w:val="ac"/>
                <w:noProof/>
              </w:rPr>
              <w:t>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方法</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7 \h </w:instrText>
            </w:r>
            <w:r w:rsidR="008A4A68" w:rsidRPr="00247FB2">
              <w:rPr>
                <w:noProof/>
                <w:webHidden/>
              </w:rPr>
            </w:r>
            <w:r w:rsidR="008A4A68" w:rsidRPr="00247FB2">
              <w:rPr>
                <w:noProof/>
                <w:webHidden/>
              </w:rPr>
              <w:fldChar w:fldCharType="separate"/>
            </w:r>
            <w:r w:rsidR="008A4A68" w:rsidRPr="00247FB2">
              <w:rPr>
                <w:noProof/>
                <w:webHidden/>
              </w:rPr>
              <w:t>21</w:t>
            </w:r>
            <w:r w:rsidR="008A4A68" w:rsidRPr="00247FB2">
              <w:rPr>
                <w:noProof/>
                <w:webHidden/>
              </w:rPr>
              <w:fldChar w:fldCharType="end"/>
            </w:r>
          </w:hyperlink>
        </w:p>
        <w:p w14:paraId="412D34E1"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38" w:history="1">
            <w:r w:rsidR="008A4A68" w:rsidRPr="00247FB2">
              <w:rPr>
                <w:rStyle w:val="ac"/>
                <w:noProof/>
              </w:rPr>
              <w:t>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结果与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8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7E52634B" w14:textId="77777777" w:rsidR="008A4A68" w:rsidRPr="00247FB2" w:rsidRDefault="0043492D">
          <w:pPr>
            <w:pStyle w:val="30"/>
            <w:tabs>
              <w:tab w:val="left" w:pos="1710"/>
            </w:tabs>
            <w:ind w:firstLine="960"/>
            <w:rPr>
              <w:rFonts w:asciiTheme="minorHAnsi" w:eastAsiaTheme="minorEastAsia" w:hAnsiTheme="minorHAnsi" w:cstheme="minorBidi"/>
              <w:noProof/>
              <w:sz w:val="21"/>
              <w:szCs w:val="22"/>
            </w:rPr>
          </w:pPr>
          <w:hyperlink w:anchor="_Toc510015439" w:history="1">
            <w:r w:rsidR="008A4A68" w:rsidRPr="00247FB2">
              <w:rPr>
                <w:rStyle w:val="ac"/>
                <w:noProof/>
              </w:rPr>
              <w:t>3.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破坏载荷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9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39B81FFE" w14:textId="77777777" w:rsidR="008A4A68" w:rsidRPr="00247FB2" w:rsidRDefault="0043492D">
          <w:pPr>
            <w:pStyle w:val="30"/>
            <w:tabs>
              <w:tab w:val="left" w:pos="1680"/>
            </w:tabs>
            <w:ind w:firstLine="960"/>
            <w:rPr>
              <w:rFonts w:asciiTheme="minorHAnsi" w:eastAsiaTheme="minorEastAsia" w:hAnsiTheme="minorHAnsi" w:cstheme="minorBidi"/>
              <w:noProof/>
              <w:sz w:val="21"/>
              <w:szCs w:val="22"/>
            </w:rPr>
          </w:pPr>
          <w:hyperlink w:anchor="_Toc510015440" w:history="1">
            <w:r w:rsidR="008A4A68" w:rsidRPr="00247FB2">
              <w:rPr>
                <w:rStyle w:val="ac"/>
                <w:noProof/>
              </w:rPr>
              <w:t>3.2.2</w:t>
            </w:r>
            <w:r w:rsidR="008A4A68" w:rsidRPr="00247FB2">
              <w:rPr>
                <w:rFonts w:asciiTheme="minorHAnsi" w:eastAsiaTheme="minorEastAsia" w:hAnsiTheme="minorHAnsi" w:cstheme="minorBidi"/>
                <w:noProof/>
                <w:sz w:val="21"/>
                <w:szCs w:val="22"/>
              </w:rPr>
              <w:tab/>
            </w:r>
            <w:r w:rsidR="008A4A68" w:rsidRPr="00247FB2">
              <w:rPr>
                <w:rStyle w:val="ac"/>
                <w:noProof/>
              </w:rPr>
              <w:t>DIC</w:t>
            </w:r>
            <w:r w:rsidR="008A4A68" w:rsidRPr="00247FB2">
              <w:rPr>
                <w:rStyle w:val="ac"/>
                <w:rFonts w:hint="eastAsia"/>
                <w:noProof/>
              </w:rPr>
              <w:t>结果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0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67B034E7"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1" w:history="1">
            <w:r w:rsidR="008A4A68" w:rsidRPr="00247FB2">
              <w:rPr>
                <w:rStyle w:val="ac"/>
                <w:noProof/>
              </w:rPr>
              <w:t>3.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1 \h </w:instrText>
            </w:r>
            <w:r w:rsidR="008A4A68" w:rsidRPr="00247FB2">
              <w:rPr>
                <w:noProof/>
                <w:webHidden/>
              </w:rPr>
            </w:r>
            <w:r w:rsidR="008A4A68" w:rsidRPr="00247FB2">
              <w:rPr>
                <w:noProof/>
                <w:webHidden/>
              </w:rPr>
              <w:fldChar w:fldCharType="separate"/>
            </w:r>
            <w:r w:rsidR="008A4A68" w:rsidRPr="00247FB2">
              <w:rPr>
                <w:noProof/>
                <w:webHidden/>
              </w:rPr>
              <w:t>23</w:t>
            </w:r>
            <w:r w:rsidR="008A4A68" w:rsidRPr="00247FB2">
              <w:rPr>
                <w:noProof/>
                <w:webHidden/>
              </w:rPr>
              <w:fldChar w:fldCharType="end"/>
            </w:r>
          </w:hyperlink>
        </w:p>
        <w:p w14:paraId="6DEA75C1" w14:textId="77777777" w:rsidR="008A4A68" w:rsidRPr="00247FB2" w:rsidRDefault="0043492D">
          <w:pPr>
            <w:pStyle w:val="11"/>
            <w:tabs>
              <w:tab w:val="left" w:pos="1050"/>
            </w:tabs>
            <w:rPr>
              <w:rFonts w:asciiTheme="minorHAnsi" w:eastAsiaTheme="minorEastAsia" w:hAnsiTheme="minorHAnsi" w:cstheme="minorBidi"/>
              <w:sz w:val="21"/>
              <w:szCs w:val="22"/>
            </w:rPr>
          </w:pPr>
          <w:hyperlink w:anchor="_Toc510015442" w:history="1">
            <w:r w:rsidR="008A4A68" w:rsidRPr="00247FB2">
              <w:rPr>
                <w:rStyle w:val="ac"/>
                <w:rFonts w:hint="eastAsia"/>
              </w:rPr>
              <w:t>第四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的数值计算</w:t>
            </w:r>
            <w:r w:rsidR="008A4A68" w:rsidRPr="00247FB2">
              <w:rPr>
                <w:webHidden/>
              </w:rPr>
              <w:tab/>
            </w:r>
            <w:r w:rsidR="008A4A68" w:rsidRPr="00247FB2">
              <w:rPr>
                <w:webHidden/>
              </w:rPr>
              <w:fldChar w:fldCharType="begin"/>
            </w:r>
            <w:r w:rsidR="008A4A68" w:rsidRPr="00247FB2">
              <w:rPr>
                <w:webHidden/>
              </w:rPr>
              <w:instrText xml:space="preserve"> PAGEREF _Toc510015442 \h </w:instrText>
            </w:r>
            <w:r w:rsidR="008A4A68" w:rsidRPr="00247FB2">
              <w:rPr>
                <w:webHidden/>
              </w:rPr>
            </w:r>
            <w:r w:rsidR="008A4A68" w:rsidRPr="00247FB2">
              <w:rPr>
                <w:webHidden/>
              </w:rPr>
              <w:fldChar w:fldCharType="separate"/>
            </w:r>
            <w:r w:rsidR="008A4A68" w:rsidRPr="00247FB2">
              <w:rPr>
                <w:webHidden/>
              </w:rPr>
              <w:t>24</w:t>
            </w:r>
            <w:r w:rsidR="008A4A68" w:rsidRPr="00247FB2">
              <w:rPr>
                <w:webHidden/>
              </w:rPr>
              <w:fldChar w:fldCharType="end"/>
            </w:r>
          </w:hyperlink>
        </w:p>
        <w:p w14:paraId="56B46645"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3" w:history="1">
            <w:r w:rsidR="008A4A68" w:rsidRPr="00247FB2">
              <w:rPr>
                <w:rStyle w:val="ac"/>
                <w:noProof/>
              </w:rPr>
              <w:t>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引言</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3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61C45A54"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4" w:history="1">
            <w:r w:rsidR="008A4A68" w:rsidRPr="00247FB2">
              <w:rPr>
                <w:rStyle w:val="ac"/>
                <w:noProof/>
              </w:rPr>
              <w:t>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层合板的材料性能参数</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4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44CA2C9F"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5" w:history="1">
            <w:r w:rsidR="008A4A68" w:rsidRPr="00247FB2">
              <w:rPr>
                <w:rStyle w:val="ac"/>
                <w:noProof/>
              </w:rPr>
              <w:t>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单向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5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1B1E9D04"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6" w:history="1">
            <w:r w:rsidR="008A4A68" w:rsidRPr="00247FB2">
              <w:rPr>
                <w:rStyle w:val="ac"/>
                <w:noProof/>
              </w:rPr>
              <w:t>4.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正交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6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007A6059"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7" w:history="1">
            <w:r w:rsidR="008A4A68" w:rsidRPr="00247FB2">
              <w:rPr>
                <w:rStyle w:val="ac"/>
                <w:noProof/>
              </w:rPr>
              <w:t>4.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角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7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71CEEB27"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48" w:history="1">
            <w:r w:rsidR="008A4A68" w:rsidRPr="00247FB2">
              <w:rPr>
                <w:rStyle w:val="ac"/>
                <w:noProof/>
              </w:rPr>
              <w:t>4.6</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8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2A20398C" w14:textId="77777777" w:rsidR="008A4A68" w:rsidRPr="00247FB2" w:rsidRDefault="0043492D">
          <w:pPr>
            <w:pStyle w:val="11"/>
            <w:tabs>
              <w:tab w:val="left" w:pos="1050"/>
            </w:tabs>
            <w:rPr>
              <w:rFonts w:asciiTheme="minorHAnsi" w:eastAsiaTheme="minorEastAsia" w:hAnsiTheme="minorHAnsi" w:cstheme="minorBidi"/>
              <w:sz w:val="21"/>
              <w:szCs w:val="22"/>
            </w:rPr>
          </w:pPr>
          <w:hyperlink w:anchor="_Toc510015449" w:history="1">
            <w:r w:rsidR="008A4A68" w:rsidRPr="00247FB2">
              <w:rPr>
                <w:rStyle w:val="ac"/>
                <w:rFonts w:hint="eastAsia"/>
              </w:rPr>
              <w:t>第五章</w:t>
            </w:r>
            <w:r w:rsidR="008A4A68" w:rsidRPr="00247FB2">
              <w:rPr>
                <w:rFonts w:asciiTheme="minorHAnsi" w:eastAsiaTheme="minorEastAsia" w:hAnsiTheme="minorHAnsi" w:cstheme="minorBidi"/>
                <w:sz w:val="21"/>
                <w:szCs w:val="22"/>
              </w:rPr>
              <w:tab/>
            </w:r>
            <w:r w:rsidR="008A4A68" w:rsidRPr="00247FB2">
              <w:rPr>
                <w:rStyle w:val="ac"/>
                <w:rFonts w:hint="eastAsia"/>
              </w:rPr>
              <w:t>总结与展望</w:t>
            </w:r>
            <w:r w:rsidR="008A4A68" w:rsidRPr="00247FB2">
              <w:rPr>
                <w:webHidden/>
              </w:rPr>
              <w:tab/>
            </w:r>
            <w:r w:rsidR="008A4A68" w:rsidRPr="00247FB2">
              <w:rPr>
                <w:webHidden/>
              </w:rPr>
              <w:fldChar w:fldCharType="begin"/>
            </w:r>
            <w:r w:rsidR="008A4A68" w:rsidRPr="00247FB2">
              <w:rPr>
                <w:webHidden/>
              </w:rPr>
              <w:instrText xml:space="preserve"> PAGEREF _Toc510015449 \h </w:instrText>
            </w:r>
            <w:r w:rsidR="008A4A68" w:rsidRPr="00247FB2">
              <w:rPr>
                <w:webHidden/>
              </w:rPr>
            </w:r>
            <w:r w:rsidR="008A4A68" w:rsidRPr="00247FB2">
              <w:rPr>
                <w:webHidden/>
              </w:rPr>
              <w:fldChar w:fldCharType="separate"/>
            </w:r>
            <w:r w:rsidR="008A4A68" w:rsidRPr="00247FB2">
              <w:rPr>
                <w:webHidden/>
              </w:rPr>
              <w:t>27</w:t>
            </w:r>
            <w:r w:rsidR="008A4A68" w:rsidRPr="00247FB2">
              <w:rPr>
                <w:webHidden/>
              </w:rPr>
              <w:fldChar w:fldCharType="end"/>
            </w:r>
          </w:hyperlink>
        </w:p>
        <w:p w14:paraId="314C70F9"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50" w:history="1">
            <w:r w:rsidR="008A4A68" w:rsidRPr="00247FB2">
              <w:rPr>
                <w:rStyle w:val="ac"/>
                <w:noProof/>
              </w:rPr>
              <w:t>5.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全文总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0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5C96D460" w14:textId="77777777" w:rsidR="008A4A68" w:rsidRPr="00247FB2" w:rsidRDefault="0043492D">
          <w:pPr>
            <w:pStyle w:val="20"/>
            <w:tabs>
              <w:tab w:val="left" w:pos="1260"/>
            </w:tabs>
            <w:ind w:firstLine="480"/>
            <w:rPr>
              <w:rFonts w:asciiTheme="minorHAnsi" w:eastAsiaTheme="minorEastAsia" w:hAnsiTheme="minorHAnsi" w:cstheme="minorBidi"/>
              <w:noProof/>
              <w:sz w:val="21"/>
              <w:szCs w:val="22"/>
            </w:rPr>
          </w:pPr>
          <w:hyperlink w:anchor="_Toc510015451" w:history="1">
            <w:r w:rsidR="008A4A68" w:rsidRPr="00247FB2">
              <w:rPr>
                <w:rStyle w:val="ac"/>
                <w:noProof/>
              </w:rPr>
              <w:t>5.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展望</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1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215E5180" w14:textId="77777777" w:rsidR="008A4A68" w:rsidRPr="00247FB2" w:rsidRDefault="0043492D">
          <w:pPr>
            <w:pStyle w:val="11"/>
            <w:tabs>
              <w:tab w:val="left" w:pos="1050"/>
            </w:tabs>
            <w:rPr>
              <w:rFonts w:asciiTheme="minorHAnsi" w:eastAsiaTheme="minorEastAsia" w:hAnsiTheme="minorHAnsi" w:cstheme="minorBidi"/>
              <w:sz w:val="21"/>
              <w:szCs w:val="22"/>
            </w:rPr>
          </w:pPr>
          <w:hyperlink w:anchor="_Toc510015452" w:history="1">
            <w:r w:rsidR="008A4A68" w:rsidRPr="00247FB2">
              <w:rPr>
                <w:rStyle w:val="ac"/>
                <w:rFonts w:hint="eastAsia"/>
              </w:rPr>
              <w:t>第六章</w:t>
            </w:r>
            <w:r w:rsidR="008A4A68" w:rsidRPr="00247FB2">
              <w:rPr>
                <w:rFonts w:asciiTheme="minorHAnsi" w:eastAsiaTheme="minorEastAsia" w:hAnsiTheme="minorHAnsi" w:cstheme="minorBidi"/>
                <w:sz w:val="21"/>
                <w:szCs w:val="22"/>
              </w:rPr>
              <w:tab/>
            </w:r>
            <w:r w:rsidR="008A4A68" w:rsidRPr="00247FB2">
              <w:rPr>
                <w:rStyle w:val="ac"/>
                <w:rFonts w:hint="eastAsia"/>
              </w:rPr>
              <w:t>参考文献</w:t>
            </w:r>
            <w:r w:rsidR="008A4A68" w:rsidRPr="00247FB2">
              <w:rPr>
                <w:webHidden/>
              </w:rPr>
              <w:tab/>
            </w:r>
            <w:r w:rsidR="008A4A68" w:rsidRPr="00247FB2">
              <w:rPr>
                <w:webHidden/>
              </w:rPr>
              <w:fldChar w:fldCharType="begin"/>
            </w:r>
            <w:r w:rsidR="008A4A68" w:rsidRPr="00247FB2">
              <w:rPr>
                <w:webHidden/>
              </w:rPr>
              <w:instrText xml:space="preserve"> PAGEREF _Toc510015452 \h </w:instrText>
            </w:r>
            <w:r w:rsidR="008A4A68" w:rsidRPr="00247FB2">
              <w:rPr>
                <w:webHidden/>
              </w:rPr>
            </w:r>
            <w:r w:rsidR="008A4A68" w:rsidRPr="00247FB2">
              <w:rPr>
                <w:webHidden/>
              </w:rPr>
              <w:fldChar w:fldCharType="separate"/>
            </w:r>
            <w:r w:rsidR="008A4A68" w:rsidRPr="00247FB2">
              <w:rPr>
                <w:webHidden/>
              </w:rPr>
              <w:t>29</w:t>
            </w:r>
            <w:r w:rsidR="008A4A68" w:rsidRPr="00247FB2">
              <w:rPr>
                <w:webHidden/>
              </w:rPr>
              <w:fldChar w:fldCharType="end"/>
            </w:r>
          </w:hyperlink>
        </w:p>
        <w:p w14:paraId="3A69612F" w14:textId="77777777" w:rsidR="008A4A68" w:rsidRPr="00247FB2" w:rsidRDefault="0043492D">
          <w:pPr>
            <w:pStyle w:val="11"/>
            <w:rPr>
              <w:rFonts w:asciiTheme="minorHAnsi" w:eastAsiaTheme="minorEastAsia" w:hAnsiTheme="minorHAnsi" w:cstheme="minorBidi"/>
              <w:sz w:val="21"/>
              <w:szCs w:val="22"/>
            </w:rPr>
          </w:pPr>
          <w:hyperlink w:anchor="_Toc510015453" w:history="1">
            <w:r w:rsidR="008A4A68" w:rsidRPr="00247FB2">
              <w:rPr>
                <w:rStyle w:val="ac"/>
                <w:rFonts w:hint="eastAsia"/>
              </w:rPr>
              <w:t>致谢</w:t>
            </w:r>
            <w:r w:rsidR="008A4A68" w:rsidRPr="00247FB2">
              <w:rPr>
                <w:webHidden/>
              </w:rPr>
              <w:tab/>
            </w:r>
            <w:r w:rsidR="008A4A68" w:rsidRPr="00247FB2">
              <w:rPr>
                <w:webHidden/>
              </w:rPr>
              <w:fldChar w:fldCharType="begin"/>
            </w:r>
            <w:r w:rsidR="008A4A68" w:rsidRPr="00247FB2">
              <w:rPr>
                <w:webHidden/>
              </w:rPr>
              <w:instrText xml:space="preserve"> PAGEREF _Toc510015453 \h </w:instrText>
            </w:r>
            <w:r w:rsidR="008A4A68" w:rsidRPr="00247FB2">
              <w:rPr>
                <w:webHidden/>
              </w:rPr>
            </w:r>
            <w:r w:rsidR="008A4A68" w:rsidRPr="00247FB2">
              <w:rPr>
                <w:webHidden/>
              </w:rPr>
              <w:fldChar w:fldCharType="separate"/>
            </w:r>
            <w:r w:rsidR="008A4A68" w:rsidRPr="00247FB2">
              <w:rPr>
                <w:webHidden/>
              </w:rPr>
              <w:t>32</w:t>
            </w:r>
            <w:r w:rsidR="008A4A68" w:rsidRPr="00247FB2">
              <w:rPr>
                <w:webHidden/>
              </w:rPr>
              <w:fldChar w:fldCharType="end"/>
            </w:r>
          </w:hyperlink>
        </w:p>
        <w:p w14:paraId="77C21F10" w14:textId="77777777" w:rsidR="008A4A68" w:rsidRPr="00247FB2" w:rsidRDefault="0043492D">
          <w:pPr>
            <w:pStyle w:val="11"/>
            <w:rPr>
              <w:rFonts w:asciiTheme="minorHAnsi" w:eastAsiaTheme="minorEastAsia" w:hAnsiTheme="minorHAnsi" w:cstheme="minorBidi"/>
              <w:sz w:val="21"/>
              <w:szCs w:val="22"/>
            </w:rPr>
          </w:pPr>
          <w:hyperlink w:anchor="_Toc510015454" w:history="1">
            <w:r w:rsidR="008A4A68" w:rsidRPr="00247FB2">
              <w:rPr>
                <w:rStyle w:val="ac"/>
                <w:rFonts w:hint="eastAsia"/>
              </w:rPr>
              <w:t>北京大学学位论文原创性声明和使用授权说明</w:t>
            </w:r>
            <w:r w:rsidR="008A4A68" w:rsidRPr="00247FB2">
              <w:rPr>
                <w:webHidden/>
              </w:rPr>
              <w:tab/>
            </w:r>
            <w:r w:rsidR="008A4A68" w:rsidRPr="00247FB2">
              <w:rPr>
                <w:webHidden/>
              </w:rPr>
              <w:fldChar w:fldCharType="begin"/>
            </w:r>
            <w:r w:rsidR="008A4A68" w:rsidRPr="00247FB2">
              <w:rPr>
                <w:webHidden/>
              </w:rPr>
              <w:instrText xml:space="preserve"> PAGEREF _Toc510015454 \h </w:instrText>
            </w:r>
            <w:r w:rsidR="008A4A68" w:rsidRPr="00247FB2">
              <w:rPr>
                <w:webHidden/>
              </w:rPr>
            </w:r>
            <w:r w:rsidR="008A4A68" w:rsidRPr="00247FB2">
              <w:rPr>
                <w:webHidden/>
              </w:rPr>
              <w:fldChar w:fldCharType="separate"/>
            </w:r>
            <w:r w:rsidR="008A4A68" w:rsidRPr="00247FB2">
              <w:rPr>
                <w:webHidden/>
              </w:rPr>
              <w:t>34</w:t>
            </w:r>
            <w:r w:rsidR="008A4A68" w:rsidRPr="00247FB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77777777" w:rsidR="000B12E1" w:rsidRPr="00247FB2" w:rsidRDefault="000B12E1" w:rsidP="009508FD">
      <w:pPr>
        <w:pStyle w:val="10"/>
        <w:numPr>
          <w:ilvl w:val="0"/>
          <w:numId w:val="0"/>
        </w:numPr>
        <w:rPr>
          <w:color w:val="auto"/>
        </w:rPr>
      </w:pPr>
      <w:bookmarkStart w:id="61" w:name="_Toc510015414"/>
      <w:r w:rsidRPr="00247FB2">
        <w:rPr>
          <w:rFonts w:hint="eastAsia"/>
          <w:color w:val="auto"/>
        </w:rPr>
        <w:lastRenderedPageBreak/>
        <w:t>第一章  绪论</w:t>
      </w:r>
      <w:bookmarkEnd w:id="61"/>
    </w:p>
    <w:p w14:paraId="51E03F81" w14:textId="77777777" w:rsidR="000B12E1" w:rsidRPr="00247FB2" w:rsidRDefault="000B12E1" w:rsidP="008E74A9">
      <w:pPr>
        <w:pStyle w:val="2"/>
      </w:pPr>
      <w:bookmarkStart w:id="62" w:name="_Toc510015415"/>
      <w:r w:rsidRPr="00247FB2">
        <w:rPr>
          <w:rFonts w:hint="eastAsia"/>
        </w:rPr>
        <w:t>选题背景及意义</w:t>
      </w:r>
      <w:bookmarkEnd w:id="62"/>
    </w:p>
    <w:p w14:paraId="22F11B4C" w14:textId="77777777" w:rsidR="00D16E0F" w:rsidRPr="00247FB2" w:rsidRDefault="00D16E0F" w:rsidP="00D16E0F">
      <w:pPr>
        <w:ind w:firstLineChars="177" w:firstLine="425"/>
        <w:rPr>
          <w:rFonts w:ascii="宋体" w:hAnsi="宋体" w:cs="宋体"/>
          <w:color w:val="FF0000"/>
        </w:rPr>
      </w:pPr>
      <w:bookmarkStart w:id="63"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w:t>
      </w:r>
      <w:proofErr w:type="gramStart"/>
      <w:r w:rsidRPr="00247FB2">
        <w:rPr>
          <w:rFonts w:ascii="宋体" w:hAnsi="宋体" w:cs="宋体" w:hint="eastAsia"/>
        </w:rPr>
        <w:t>含孔的</w:t>
      </w:r>
      <w:proofErr w:type="gramEnd"/>
      <w:r w:rsidRPr="00247FB2">
        <w:rPr>
          <w:rFonts w:ascii="宋体" w:hAnsi="宋体" w:cs="宋体" w:hint="eastAsia"/>
        </w:rPr>
        <w:t>复合材料层合板在工程中也有比较广泛的应用，比如在使用复合材料层合板制成的航空发动机机匣上要开观察孔和放气孔，同时在机匣筒</w:t>
      </w:r>
      <w:proofErr w:type="gramStart"/>
      <w:r w:rsidRPr="00247FB2">
        <w:rPr>
          <w:rFonts w:ascii="宋体" w:hAnsi="宋体" w:cs="宋体" w:hint="eastAsia"/>
        </w:rPr>
        <w:t>体还要开一定</w:t>
      </w:r>
      <w:proofErr w:type="gramEnd"/>
      <w:r w:rsidRPr="00247FB2">
        <w:rPr>
          <w:rFonts w:ascii="宋体" w:hAnsi="宋体" w:cs="宋体" w:hint="eastAsia"/>
        </w:rPr>
        <w:t>的数量的孔以</w:t>
      </w:r>
      <w:proofErr w:type="gramStart"/>
      <w:r w:rsidRPr="00247FB2">
        <w:rPr>
          <w:rFonts w:ascii="宋体" w:hAnsi="宋体" w:cs="宋体" w:hint="eastAsia"/>
        </w:rPr>
        <w:t>配合机匣</w:t>
      </w:r>
      <w:proofErr w:type="gramEnd"/>
      <w:r w:rsidRPr="00247FB2">
        <w:rPr>
          <w:rFonts w:ascii="宋体" w:hAnsi="宋体" w:cs="宋体" w:hint="eastAsia"/>
        </w:rPr>
        <w:t>的安装，还有许多被设计为大开孔层合板，比如飞机的舱门和舷窗等等</w:t>
      </w:r>
      <w:r w:rsidR="003F6031" w:rsidRPr="00247FB2">
        <w:rPr>
          <w:rFonts w:ascii="宋体" w:hAnsi="宋体" w:cs="宋体" w:hint="eastAsia"/>
        </w:rPr>
        <w:t>。</w:t>
      </w:r>
    </w:p>
    <w:bookmarkEnd w:id="63"/>
    <w:p w14:paraId="16B0E783" w14:textId="77777777" w:rsidR="00D16E0F" w:rsidRPr="00247FB2" w:rsidRDefault="00D16E0F" w:rsidP="00D16E0F">
      <w:pPr>
        <w:ind w:firstLineChars="0" w:firstLine="0"/>
      </w:pPr>
      <w:r w:rsidRPr="00247FB2">
        <w:rPr>
          <w:noProof/>
        </w:rPr>
        <w:drawing>
          <wp:anchor distT="0" distB="0" distL="114300" distR="114300" simplePos="0" relativeHeight="251664384" behindDoc="0" locked="0" layoutInCell="1" allowOverlap="1" wp14:anchorId="768EDB66" wp14:editId="4AD61C57">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665408" behindDoc="0" locked="0" layoutInCell="1" allowOverlap="1" wp14:anchorId="1696D58F" wp14:editId="130A137E">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64" w:name="OLE_LINK53"/>
      <w:bookmarkStart w:id="65" w:name="OLE_LINK54"/>
      <w:bookmarkStart w:id="66" w:name="_Toc510015416"/>
      <w:bookmarkStart w:id="67" w:name="OLE_LINK28"/>
      <w:r w:rsidRPr="00247FB2">
        <w:rPr>
          <w:rFonts w:hint="eastAsia"/>
        </w:rPr>
        <w:t>大开孔复合材料层合板在工程中的应用</w:t>
      </w:r>
      <w:bookmarkEnd w:id="64"/>
      <w:bookmarkEnd w:id="65"/>
      <w:bookmarkEnd w:id="66"/>
    </w:p>
    <w:p w14:paraId="083B4E13" w14:textId="6BDE9758" w:rsidR="00D16E0F" w:rsidRPr="00247FB2" w:rsidRDefault="00D16E0F" w:rsidP="00D16E0F">
      <w:pPr>
        <w:ind w:firstLineChars="177" w:firstLine="425"/>
        <w:rPr>
          <w:rFonts w:ascii="宋体" w:hAnsi="宋体" w:cs="宋体"/>
        </w:rPr>
      </w:pPr>
      <w:bookmarkStart w:id="68" w:name="OLE_LINK56"/>
      <w:bookmarkStart w:id="69" w:name="OLE_LINK57"/>
      <w:bookmarkEnd w:id="6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w:t>
      </w:r>
      <w:proofErr w:type="gramStart"/>
      <w:r w:rsidRPr="00247FB2">
        <w:rPr>
          <w:rFonts w:ascii="宋体" w:hAnsi="宋体" w:cs="宋体" w:hint="eastAsia"/>
        </w:rPr>
        <w:t>不</w:t>
      </w:r>
      <w:proofErr w:type="gramEnd"/>
      <w:r w:rsidRPr="00247FB2">
        <w:rPr>
          <w:rFonts w:ascii="宋体" w:hAnsi="宋体" w:cs="宋体" w:hint="eastAsia"/>
        </w:rPr>
        <w:t>平直。局部纤维与基体界面脱胶等。有些缺陷可归为损伤。复合材料的损伤只要有四种类型：①基体开裂②界面脱粘③分层（层间开裂）④纤维断裂。有时这四种损伤不同组合而形成综合损伤，</w:t>
      </w:r>
      <w:r w:rsidRPr="00247FB2">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bookmarkEnd w:id="68"/>
    <w:bookmarkEnd w:id="69"/>
    <w:p w14:paraId="662EDDE1" w14:textId="77777777" w:rsidR="000B12E1" w:rsidRPr="00247FB2" w:rsidRDefault="000B12E1" w:rsidP="009508FD">
      <w:pPr>
        <w:pStyle w:val="2"/>
      </w:pPr>
      <w:r w:rsidRPr="00247FB2">
        <w:rPr>
          <w:rFonts w:hint="eastAsia"/>
        </w:rPr>
        <w:t xml:space="preserve"> </w:t>
      </w:r>
      <w:bookmarkStart w:id="70" w:name="_Toc510015417"/>
      <w:r w:rsidR="001C2E01" w:rsidRPr="00247FB2">
        <w:rPr>
          <w:rFonts w:hint="eastAsia"/>
        </w:rPr>
        <w:t>大开孔复合材料层合板破坏的研究现状</w:t>
      </w:r>
      <w:bookmarkEnd w:id="70"/>
    </w:p>
    <w:p w14:paraId="2F02FCAC" w14:textId="77777777" w:rsidR="00384E97" w:rsidRPr="00247FB2" w:rsidRDefault="005062F4" w:rsidP="0035645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w:t>
      </w:r>
      <w:proofErr w:type="gramStart"/>
      <w:r w:rsidR="009C1CDB" w:rsidRPr="00247FB2">
        <w:rPr>
          <w:rFonts w:hint="eastAsia"/>
        </w:rPr>
        <w:t>后者影响</w:t>
      </w:r>
      <w:proofErr w:type="gramEnd"/>
      <w:r w:rsidR="009C1CDB" w:rsidRPr="00247FB2">
        <w:rPr>
          <w:rFonts w:hint="eastAsia"/>
        </w:rPr>
        <w:t>的是后续的损伤演化的过程，所以针对这两点的研究也是至关重要的。</w:t>
      </w:r>
    </w:p>
    <w:p w14:paraId="20A41699" w14:textId="77777777" w:rsidR="003379B7" w:rsidRPr="00247FB2" w:rsidRDefault="00E06D63" w:rsidP="009508FD">
      <w:pPr>
        <w:pStyle w:val="3"/>
      </w:pPr>
      <w:bookmarkStart w:id="71" w:name="OLE_LINK17"/>
      <w:bookmarkStart w:id="72" w:name="OLE_LINK18"/>
      <w:bookmarkStart w:id="73" w:name="OLE_LINK8"/>
      <w:r w:rsidRPr="00247FB2">
        <w:rPr>
          <w:rFonts w:hint="eastAsia"/>
        </w:rPr>
        <w:t xml:space="preserve"> </w:t>
      </w:r>
      <w:bookmarkStart w:id="74" w:name="_Toc510015418"/>
      <w:r w:rsidR="004E0D24" w:rsidRPr="00247FB2">
        <w:rPr>
          <w:rFonts w:hint="eastAsia"/>
        </w:rPr>
        <w:t>开孔</w:t>
      </w:r>
      <w:r w:rsidR="002C3400" w:rsidRPr="00247FB2">
        <w:rPr>
          <w:rFonts w:hint="eastAsia"/>
        </w:rPr>
        <w:t>结构复合材料的破坏理论</w:t>
      </w:r>
      <w:bookmarkEnd w:id="74"/>
    </w:p>
    <w:bookmarkEnd w:id="71"/>
    <w:bookmarkEnd w:id="72"/>
    <w:p w14:paraId="5203A354" w14:textId="77777777" w:rsidR="00E604A9" w:rsidRPr="00247FB2" w:rsidRDefault="00790813" w:rsidP="00A2015A">
      <w:pPr>
        <w:ind w:firstLine="480"/>
      </w:pPr>
      <w:r w:rsidRPr="00247FB2">
        <w:rPr>
          <w:rFonts w:hint="eastAsia"/>
        </w:rPr>
        <w:t>一种是用基于断裂力学的方法</w:t>
      </w:r>
      <w:proofErr w:type="gramStart"/>
      <w:r w:rsidR="00546FC3" w:rsidRPr="00247FB2">
        <w:rPr>
          <w:rFonts w:hint="eastAsia"/>
        </w:rPr>
        <w:t>俩预测层</w:t>
      </w:r>
      <w:proofErr w:type="gramEnd"/>
      <w:r w:rsidR="00546FC3" w:rsidRPr="00247FB2">
        <w:rPr>
          <w:rFonts w:hint="eastAsia"/>
        </w:rPr>
        <w:t>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042A54" w:rsidRPr="00247FB2">
        <w:rPr>
          <w:rFonts w:hint="eastAsia"/>
        </w:rPr>
        <w:t xml:space="preserve">Whitney </w:t>
      </w:r>
      <w:r w:rsidR="00042A54" w:rsidRPr="00247FB2">
        <w:rPr>
          <w:rFonts w:hint="eastAsia"/>
        </w:rPr>
        <w:t>和</w:t>
      </w:r>
      <w:r w:rsidR="00042A54" w:rsidRPr="00247FB2">
        <w:rPr>
          <w:rFonts w:hint="eastAsia"/>
        </w:rPr>
        <w:t xml:space="preserve"> </w:t>
      </w:r>
      <w:proofErr w:type="spellStart"/>
      <w:r w:rsidR="00042A54" w:rsidRPr="00247FB2">
        <w:rPr>
          <w:rFonts w:hint="eastAsia"/>
        </w:rPr>
        <w:t>Nuismer</w:t>
      </w:r>
      <w:proofErr w:type="spellEnd"/>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5" w:name="OLE_LINK26"/>
      <w:bookmarkStart w:id="76" w:name="OLE_LINK27"/>
      <w:r w:rsidR="00D72728" w:rsidRPr="00247FB2">
        <w:rPr>
          <w:rFonts w:hint="eastAsia"/>
        </w:rPr>
        <w:t>大于等于</w:t>
      </w:r>
      <w:bookmarkStart w:id="77" w:name="OLE_LINK34"/>
      <w:r w:rsidR="00D72728" w:rsidRPr="00247FB2">
        <w:rPr>
          <w:rFonts w:hint="eastAsia"/>
        </w:rPr>
        <w:t>无孔材料拉伸强度</w:t>
      </w:r>
      <w:bookmarkEnd w:id="77"/>
      <w:r w:rsidR="00D72728" w:rsidRPr="00247FB2">
        <w:rPr>
          <w:rFonts w:hint="eastAsia"/>
        </w:rPr>
        <w:t>的时候，</w:t>
      </w:r>
      <w:bookmarkEnd w:id="75"/>
      <w:bookmarkEnd w:id="76"/>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8" w:name="OLE_LINK24"/>
      <w:bookmarkStart w:id="79" w:name="OLE_LINK25"/>
      <w:r w:rsidR="006F2445" w:rsidRPr="00247FB2">
        <w:rPr>
          <w:rFonts w:hint="eastAsia"/>
        </w:rPr>
        <w:t>离开</w:t>
      </w:r>
      <w:bookmarkEnd w:id="78"/>
      <w:bookmarkEnd w:id="79"/>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D56990">
      <w:pPr>
        <w:pStyle w:val="6"/>
      </w:pPr>
      <w:bookmarkStart w:id="80" w:name="OLE_LINK32"/>
      <w:bookmarkStart w:id="81" w:name="OLE_LINK33"/>
      <w:r w:rsidRPr="00247FB2">
        <w:rPr>
          <w:noProof/>
        </w:rPr>
        <w:lastRenderedPageBreak/>
        <w:drawing>
          <wp:anchor distT="0" distB="0" distL="114300" distR="114300" simplePos="0" relativeHeight="251678720" behindDoc="0" locked="0" layoutInCell="1" allowOverlap="1" wp14:anchorId="0B8FF055" wp14:editId="049A931B">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w:t>
      </w:r>
      <w:proofErr w:type="gramStart"/>
      <w:r w:rsidR="001814A1" w:rsidRPr="00247FB2">
        <w:t>的</w:t>
      </w:r>
      <w:r w:rsidR="001814A1" w:rsidRPr="00247FB2">
        <w:rPr>
          <w:rFonts w:hint="eastAsia"/>
        </w:rPr>
        <w:t>含</w:t>
      </w:r>
      <w:r w:rsidR="004D089E" w:rsidRPr="00247FB2">
        <w:rPr>
          <w:rFonts w:hint="eastAsia"/>
        </w:rPr>
        <w:t>孔复合材料</w:t>
      </w:r>
      <w:proofErr w:type="gramEnd"/>
      <w:r w:rsidR="004D089E" w:rsidRPr="00247FB2">
        <w:rPr>
          <w:rFonts w:hint="eastAsia"/>
        </w:rPr>
        <w:t>层合板</w:t>
      </w:r>
    </w:p>
    <w:bookmarkEnd w:id="80"/>
    <w:bookmarkEnd w:id="81"/>
    <w:p w14:paraId="6BF9166B" w14:textId="77777777" w:rsidR="008B44CB" w:rsidRPr="00247FB2" w:rsidRDefault="00C13680" w:rsidP="00886E2C">
      <w:pPr>
        <w:ind w:firstLine="480"/>
      </w:pPr>
      <w:r w:rsidRPr="00247FB2">
        <w:rPr>
          <w:noProof/>
        </w:rPr>
        <w:drawing>
          <wp:anchor distT="0" distB="0" distL="114300" distR="114300" simplePos="0" relativeHeight="251657216" behindDoc="0" locked="0" layoutInCell="1" allowOverlap="1" wp14:anchorId="21AFFA4B" wp14:editId="390A2D7A">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8E74A9">
      <w:pPr>
        <w:pStyle w:val="6"/>
      </w:pPr>
      <w:bookmarkStart w:id="82" w:name="OLE_LINK47"/>
      <w:bookmarkStart w:id="83" w:name="OLE_LINK48"/>
      <w:r w:rsidRPr="00247FB2">
        <w:t>损伤区域模型</w:t>
      </w:r>
    </w:p>
    <w:p w14:paraId="557DE6CB" w14:textId="77777777" w:rsidR="00395377" w:rsidRPr="00247FB2" w:rsidRDefault="005333D4" w:rsidP="0045171E">
      <w:pPr>
        <w:ind w:firstLine="480"/>
        <w:rPr>
          <w:rFonts w:ascii="宋体" w:hAnsi="宋体" w:cs="宋体"/>
        </w:rPr>
      </w:pPr>
      <w:bookmarkStart w:id="84" w:name="OLE_LINK35"/>
      <w:bookmarkStart w:id="85" w:name="OLE_LINK36"/>
      <w:bookmarkStart w:id="86" w:name="OLE_LINK37"/>
      <w:bookmarkEnd w:id="82"/>
      <w:bookmarkEnd w:id="83"/>
      <w:r w:rsidRPr="00247FB2">
        <w:rPr>
          <w:rFonts w:hint="eastAsia"/>
        </w:rPr>
        <w:t>第三种方法就是使用</w:t>
      </w:r>
      <w:r w:rsidR="00F479C6" w:rsidRPr="00247FB2">
        <w:rPr>
          <w:rFonts w:hint="eastAsia"/>
        </w:rPr>
        <w:t>渐进损伤</w:t>
      </w:r>
      <w:r w:rsidRPr="00247FB2">
        <w:rPr>
          <w:rFonts w:hint="eastAsia"/>
        </w:rPr>
        <w:t>模型，</w:t>
      </w:r>
      <w:bookmarkEnd w:id="84"/>
      <w:bookmarkEnd w:id="85"/>
      <w:bookmarkEnd w:id="86"/>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w:t>
      </w:r>
      <w:proofErr w:type="spellStart"/>
      <w:r w:rsidR="0033076D" w:rsidRPr="00247FB2">
        <w:t>Rotem</w:t>
      </w:r>
      <w:proofErr w:type="spellEnd"/>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w:t>
      </w:r>
      <w:r w:rsidR="00505178" w:rsidRPr="00247FB2">
        <w:rPr>
          <w:rFonts w:hint="eastAsia"/>
        </w:rPr>
        <w:lastRenderedPageBreak/>
        <w:t>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5F1724" w:rsidRPr="00247FB2">
        <w:rPr>
          <w:rFonts w:hint="eastAsia"/>
          <w:color w:val="FF0000"/>
        </w:rPr>
        <w:t>[]</w:t>
      </w:r>
      <w:r w:rsidR="003947C0" w:rsidRPr="00247FB2">
        <w:rPr>
          <w:rFonts w:hint="eastAsia"/>
        </w:rPr>
        <w:t>以及连续损伤力学</w:t>
      </w:r>
      <w:r w:rsidR="005F1724" w:rsidRPr="00247FB2">
        <w:rPr>
          <w:rFonts w:hint="eastAsia"/>
          <w:color w:val="FF0000"/>
        </w:rPr>
        <w:t>[</w:t>
      </w:r>
      <w:r w:rsidR="005F1724" w:rsidRPr="00247FB2">
        <w:rPr>
          <w:color w:val="FF0000"/>
        </w:rPr>
        <w:t>]</w:t>
      </w:r>
      <w:commentRangeStart w:id="87"/>
      <w:r w:rsidR="003947C0" w:rsidRPr="00247FB2">
        <w:rPr>
          <w:rFonts w:hint="eastAsia"/>
        </w:rPr>
        <w:t>的</w:t>
      </w:r>
      <w:commentRangeEnd w:id="87"/>
      <w:r w:rsidR="00EB321E" w:rsidRPr="00247FB2">
        <w:rPr>
          <w:rStyle w:val="af7"/>
        </w:rPr>
        <w:commentReference w:id="87"/>
      </w:r>
      <w:r w:rsidR="003947C0" w:rsidRPr="00247FB2">
        <w:rPr>
          <w:rFonts w:hint="eastAsia"/>
        </w:rPr>
        <w:t>方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proofErr w:type="gramStart"/>
      <w:r w:rsidR="00700CB0" w:rsidRPr="00247FB2">
        <w:rPr>
          <w:rFonts w:hint="eastAsia"/>
        </w:rPr>
        <w:t>对</w:t>
      </w:r>
      <w:r w:rsidR="0062545E" w:rsidRPr="00247FB2">
        <w:rPr>
          <w:rFonts w:hint="eastAsia"/>
        </w:rPr>
        <w:t>层合板整体</w:t>
      </w:r>
      <w:proofErr w:type="gramEnd"/>
      <w:r w:rsidR="0062545E" w:rsidRPr="00247FB2">
        <w:rPr>
          <w:rFonts w:hint="eastAsia"/>
        </w:rPr>
        <w:t>失效的判断</w:t>
      </w:r>
      <w:r w:rsidR="00700CB0" w:rsidRPr="00247FB2">
        <w:rPr>
          <w:rFonts w:hint="eastAsia"/>
        </w:rPr>
        <w:t>。</w:t>
      </w:r>
      <w:r w:rsidR="00711724" w:rsidRPr="00247FB2">
        <w:rPr>
          <w:rFonts w:hint="eastAsia"/>
        </w:rPr>
        <w:t>有学者</w:t>
      </w:r>
      <w:proofErr w:type="gramStart"/>
      <w:r w:rsidR="00711724" w:rsidRPr="00247FB2">
        <w:rPr>
          <w:rFonts w:hint="eastAsia"/>
        </w:rPr>
        <w:t>认为当层合</w:t>
      </w:r>
      <w:proofErr w:type="gramEnd"/>
      <w:r w:rsidR="00711724" w:rsidRPr="00247FB2">
        <w:rPr>
          <w:rFonts w:hint="eastAsia"/>
        </w:rPr>
        <w:t>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AE46CA" w:rsidRPr="00247FB2">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AE46CA" w:rsidRPr="00247FB2">
        <w:rPr>
          <w:noProof/>
          <w:vertAlign w:val="superscript"/>
        </w:rPr>
        <w:t>[12]</w:t>
      </w:r>
      <w:r w:rsidR="004D5AF5" w:rsidRPr="00247FB2">
        <w:fldChar w:fldCharType="end"/>
      </w:r>
      <w:r w:rsidR="004D5AF5" w:rsidRPr="00247FB2">
        <w:rPr>
          <w:rFonts w:hint="eastAsia"/>
        </w:rPr>
        <w:t>。</w:t>
      </w:r>
      <w:proofErr w:type="spellStart"/>
      <w:r w:rsidR="00460D8F" w:rsidRPr="00247FB2">
        <w:rPr>
          <w:rFonts w:ascii="Times-Roman" w:eastAsiaTheme="minorEastAsia" w:hAnsi="Times-Roman" w:cs="Times-Roman"/>
          <w:kern w:val="0"/>
        </w:rPr>
        <w:t>Camanho</w:t>
      </w:r>
      <w:proofErr w:type="spellEnd"/>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59264" behindDoc="0" locked="0" layoutInCell="1" allowOverlap="1" wp14:anchorId="68B5FCA8" wp14:editId="567F83C6">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43492D" w:rsidRDefault="0043492D"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43492D" w:rsidRDefault="0043492D"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0288" behindDoc="0" locked="0" layoutInCell="1" allowOverlap="1" wp14:anchorId="3629E025" wp14:editId="74EF36B1">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6B40AA" id="直接连接符 34"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8240" behindDoc="0" locked="0" layoutInCell="1" allowOverlap="1" wp14:anchorId="3CE2AE61" wp14:editId="1812167F">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43492D" w:rsidRDefault="0043492D"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43492D" w:rsidRDefault="0043492D"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6432" behindDoc="0" locked="0" layoutInCell="1" allowOverlap="1" wp14:anchorId="00C35352" wp14:editId="08F5B2B9">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B58212" id="直接连接符 32" o:spid="_x0000_s1026" style="position:absolute;left:0;text-align:lef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62336" behindDoc="0" locked="0" layoutInCell="1" allowOverlap="1" wp14:anchorId="6098F630" wp14:editId="54D6199B">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43492D" w:rsidRDefault="0043492D" w:rsidP="00950D28">
                            <w:pPr>
                              <w:ind w:firstLineChars="0" w:firstLine="0"/>
                            </w:pPr>
                            <w:r>
                              <w:rPr>
                                <w:rFonts w:hint="eastAsia"/>
                              </w:rPr>
                              <w:t>增加位移载荷</w:t>
                            </w:r>
                          </w:p>
                          <w:p w14:paraId="7E0D0A7B" w14:textId="77777777" w:rsidR="0043492D" w:rsidRDefault="0043492D"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43492D" w:rsidRDefault="0043492D" w:rsidP="00950D28">
                      <w:pPr>
                        <w:ind w:firstLineChars="0" w:firstLine="0"/>
                      </w:pPr>
                      <w:r>
                        <w:rPr>
                          <w:rFonts w:hint="eastAsia"/>
                        </w:rPr>
                        <w:t>增加位移载荷</w:t>
                      </w:r>
                    </w:p>
                    <w:p w14:paraId="7E0D0A7B" w14:textId="77777777" w:rsidR="0043492D" w:rsidRDefault="0043492D"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67456" behindDoc="0" locked="0" layoutInCell="1" allowOverlap="1" wp14:anchorId="3ED1CB43" wp14:editId="34A12434">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43492D" w:rsidRDefault="0043492D"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43492D" w:rsidRDefault="0043492D"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72576" behindDoc="0" locked="0" layoutInCell="1" allowOverlap="1" wp14:anchorId="018F1C00" wp14:editId="24F6B104">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C65F8F" id="直接连接符 26" o:spid="_x0000_s1026" style="position:absolute;left:0;text-align:lef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77696" behindDoc="0" locked="0" layoutInCell="1" allowOverlap="1" wp14:anchorId="1711F497" wp14:editId="26F19CEE">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739E5F" id="直接连接符 28" o:spid="_x0000_s1026" style="position:absolute;left:0;text-align:lef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73600" behindDoc="0" locked="0" layoutInCell="1" allowOverlap="1" wp14:anchorId="21641261" wp14:editId="1E1E0BF6">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7200F5" id="直接连接符 27" o:spid="_x0000_s1026" style="position:absolute;left:0;text-align:lef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1792" behindDoc="0" locked="0" layoutInCell="1" allowOverlap="1" wp14:anchorId="07245CE5" wp14:editId="01BDAA5F">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43492D" w:rsidRDefault="0043492D"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43492D" w:rsidRDefault="0043492D"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61312" behindDoc="0" locked="0" layoutInCell="1" allowOverlap="1" wp14:anchorId="0F170D1B" wp14:editId="643DB55B">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43492D" w:rsidRDefault="0043492D"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43492D" w:rsidRDefault="0043492D"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43492D" w:rsidRDefault="0043492D"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43492D" w:rsidRDefault="0043492D"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82816" behindDoc="0" locked="0" layoutInCell="1" allowOverlap="1" wp14:anchorId="7C142761" wp14:editId="2E6362C4">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1F971" id="直接连接符 22" o:spid="_x0000_s1026" style="position:absolute;left:0;text-align:lef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0768" behindDoc="0" locked="0" layoutInCell="1" allowOverlap="1" wp14:anchorId="6FC1BF58" wp14:editId="35D0C99A">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43492D" w:rsidRDefault="0043492D"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43492D" w:rsidRDefault="0043492D"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4624" behindDoc="0" locked="0" layoutInCell="1" allowOverlap="1" wp14:anchorId="1F774091" wp14:editId="25D2EEF7">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E29CCD" id="直接连接符 19" o:spid="_x0000_s1026" style="position:absolute;left:0;text-align:lef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77777777" w:rsidR="000B12E1" w:rsidRPr="00247FB2" w:rsidRDefault="00A454F8" w:rsidP="004F51C4">
      <w:pPr>
        <w:pStyle w:val="3"/>
      </w:pPr>
      <w:bookmarkStart w:id="88" w:name="OLE_LINK22"/>
      <w:bookmarkStart w:id="89" w:name="OLE_LINK23"/>
      <w:bookmarkStart w:id="90" w:name="OLE_LINK19"/>
      <w:bookmarkStart w:id="91" w:name="OLE_LINK20"/>
      <w:bookmarkStart w:id="92" w:name="OLE_LINK21"/>
      <w:bookmarkEnd w:id="73"/>
      <w:r w:rsidRPr="00247FB2">
        <w:rPr>
          <w:rFonts w:hint="eastAsia"/>
        </w:rPr>
        <w:t xml:space="preserve">  </w:t>
      </w:r>
      <w:bookmarkStart w:id="93" w:name="_Toc510015419"/>
      <w:r w:rsidR="00BE45A0" w:rsidRPr="00247FB2">
        <w:rPr>
          <w:rFonts w:hint="eastAsia"/>
        </w:rPr>
        <w:t>复合材料的</w:t>
      </w:r>
      <w:bookmarkEnd w:id="88"/>
      <w:bookmarkEnd w:id="89"/>
      <w:r w:rsidR="002C3400" w:rsidRPr="00247FB2">
        <w:rPr>
          <w:rFonts w:hint="eastAsia"/>
        </w:rPr>
        <w:t>强度准则</w:t>
      </w:r>
      <w:bookmarkEnd w:id="93"/>
    </w:p>
    <w:bookmarkEnd w:id="90"/>
    <w:bookmarkEnd w:id="91"/>
    <w:bookmarkEnd w:id="92"/>
    <w:p w14:paraId="259E607A" w14:textId="77777777" w:rsidR="001B53E2" w:rsidRPr="00247FB2" w:rsidRDefault="00F97F0D" w:rsidP="001B53E2">
      <w:pPr>
        <w:ind w:firstLine="480"/>
      </w:pPr>
      <w:r w:rsidRPr="00247FB2">
        <w:rPr>
          <w:rFonts w:hint="eastAsia"/>
        </w:rPr>
        <w:t>复合材料</w:t>
      </w:r>
      <w:bookmarkStart w:id="94" w:name="OLE_LINK46"/>
      <w:bookmarkStart w:id="95" w:name="OLE_LINK55"/>
      <w:r w:rsidRPr="00247FB2">
        <w:rPr>
          <w:rFonts w:hint="eastAsia"/>
        </w:rPr>
        <w:t>的强度准则</w:t>
      </w:r>
      <w:r w:rsidR="00D140C7" w:rsidRPr="00247FB2">
        <w:rPr>
          <w:rFonts w:hint="eastAsia"/>
        </w:rPr>
        <w:t>作</w:t>
      </w:r>
      <w:bookmarkEnd w:id="94"/>
      <w:bookmarkEnd w:id="95"/>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4F51C4">
      <w:pPr>
        <w:pStyle w:val="4"/>
        <w:rPr>
          <w:b w:val="0"/>
        </w:rPr>
      </w:pPr>
      <w:bookmarkStart w:id="96" w:name="OLE_LINK38"/>
      <w:r w:rsidRPr="00247FB2">
        <w:rPr>
          <w:rFonts w:hint="eastAsia"/>
          <w:b w:val="0"/>
        </w:rPr>
        <w:t>与失效模式无关的失效准则</w:t>
      </w:r>
    </w:p>
    <w:p w14:paraId="25217032" w14:textId="77777777" w:rsidR="00241F00" w:rsidRPr="00247FB2" w:rsidRDefault="00241F00" w:rsidP="001B53E2">
      <w:pPr>
        <w:ind w:firstLine="480"/>
      </w:pPr>
      <w:bookmarkStart w:id="97" w:name="OLE_LINK44"/>
      <w:bookmarkStart w:id="98" w:name="OLE_LINK45"/>
      <w:bookmarkEnd w:id="96"/>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43492D"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7"/>
      <w:bookmarkEnd w:id="98"/>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9" w:name="OLE_LINK95"/>
      <w:bookmarkStart w:id="10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9"/>
      <w:bookmarkEnd w:id="100"/>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101" w:name="OLE_LINK91"/>
      <w:bookmarkStart w:id="10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1"/>
        <w:bookmarkEnd w:id="102"/>
        <m:r>
          <w:rPr>
            <w:rFonts w:ascii="Cambria Math" w:hAnsi="Cambria Math"/>
          </w:rPr>
          <m:t>=</m:t>
        </m:r>
        <w:bookmarkStart w:id="103" w:name="OLE_LINK93"/>
        <w:bookmarkStart w:id="10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3"/>
        <w:bookmarkEnd w:id="10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5" w:name="OLE_LINK78"/>
      <w:bookmarkStart w:id="106" w:name="OLE_LINK76"/>
      <w:bookmarkStart w:id="107" w:name="OLE_LINK77"/>
    </w:p>
    <w:p w14:paraId="221EA7A0" w14:textId="48537326" w:rsidR="002A19D2" w:rsidRPr="00247FB2" w:rsidRDefault="0043492D"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8" w:name="OLE_LINK88"/>
          <w:bookmarkStart w:id="109" w:name="OLE_LINK89"/>
          <w:bookmarkStart w:id="11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1" w:name="OLE_LINK79"/>
          <w:bookmarkStart w:id="112" w:name="OLE_LINK80"/>
          <w:bookmarkEnd w:id="108"/>
          <w:bookmarkEnd w:id="109"/>
          <w:bookmarkEnd w:id="110"/>
          <m:r>
            <w:rPr>
              <w:rFonts w:ascii="Cambria Math" w:hAnsi="Cambria Math"/>
            </w:rPr>
            <m:t>+</m:t>
          </m:r>
          <w:bookmarkStart w:id="11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4" w:name="OLE_LINK86"/>
        <w:bookmarkStart w:id="11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6"/>
        <m:sSub>
          <m:sSubPr>
            <m:ctrlPr>
              <w:rPr>
                <w:rFonts w:ascii="Cambria Math" w:hAnsi="Cambria Math"/>
              </w:rPr>
            </m:ctrlPr>
          </m:sSubPr>
          <m:e>
            <m:r>
              <w:rPr>
                <w:rFonts w:ascii="Cambria Math" w:hAnsi="Cambria Math"/>
              </w:rPr>
              <m:t>σ</m:t>
            </m:r>
          </m:e>
          <m:sub>
            <m:r>
              <w:rPr>
                <w:rFonts w:ascii="Cambria Math" w:hAnsi="Cambria Math"/>
              </w:rPr>
              <m:t>6</m:t>
            </m:r>
          </m:sub>
        </m:sSub>
        <w:bookmarkEnd w:id="114"/>
        <w:bookmarkEnd w:id="11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6"/>
        <w:bookmarkEnd w:id="107"/>
        <w:bookmarkEnd w:id="111"/>
        <w:bookmarkEnd w:id="11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8A4A68" w:rsidRPr="00247FB2">
          <w:rPr>
            <w:noProof/>
          </w:rPr>
          <w:instrText>1</w:instrText>
        </w:r>
      </w:fldSimple>
      <w:r w:rsidR="002B5407" w:rsidRPr="00247FB2">
        <w:instrText>.</w:instrText>
      </w:r>
      <w:fldSimple w:instr=" SEQ MTEqn \c \* Arabic \* MERGEFORMAT ">
        <w:r w:rsidR="008A4A68" w:rsidRPr="00247FB2">
          <w:rPr>
            <w:noProof/>
          </w:rPr>
          <w:instrText>2</w:instrText>
        </w:r>
      </w:fldSimple>
      <w:r w:rsidR="002B5407" w:rsidRPr="00247FB2">
        <w:instrText>)</w:instrText>
      </w:r>
      <w:r w:rsidR="002B5407" w:rsidRPr="00247FB2">
        <w:fldChar w:fldCharType="end"/>
      </w:r>
    </w:p>
    <w:p w14:paraId="72A84241" w14:textId="51DDB1AB"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AE46CA" w:rsidRPr="00247FB2">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AE46CA" w:rsidRPr="00247FB2">
        <w:rPr>
          <w:noProof/>
          <w:vertAlign w:val="superscript"/>
        </w:rPr>
        <w:t>[13]</w:t>
      </w:r>
      <w:r w:rsidR="00023540" w:rsidRPr="00247FB2">
        <w:fldChar w:fldCharType="end"/>
      </w:r>
      <w:r w:rsidR="00611E64" w:rsidRPr="00247FB2">
        <w:rPr>
          <w:rFonts w:hint="eastAsia"/>
        </w:rPr>
        <w:t>，</w:t>
      </w:r>
      <w:proofErr w:type="spellStart"/>
      <w:r w:rsidR="00611E64" w:rsidRPr="00247FB2">
        <w:rPr>
          <w:rFonts w:hint="eastAsia"/>
        </w:rPr>
        <w:t>Azzi</w:t>
      </w:r>
      <w:proofErr w:type="spellEnd"/>
      <w:r w:rsidR="00611E64" w:rsidRPr="00247FB2">
        <w:rPr>
          <w:rFonts w:hint="eastAsia"/>
        </w:rPr>
        <w:t>-Tsai</w:t>
      </w:r>
      <w:r w:rsidR="00597CBF" w:rsidRPr="00247FB2">
        <w:fldChar w:fldCharType="begin"/>
      </w:r>
      <w:r w:rsidR="00AE46CA" w:rsidRPr="00247FB2">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AE46CA" w:rsidRPr="00247FB2">
        <w:rPr>
          <w:noProof/>
          <w:vertAlign w:val="superscript"/>
        </w:rPr>
        <w:t>[14]</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AE46CA" w:rsidRPr="00247FB2">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AE46CA" w:rsidRPr="00247FB2">
        <w:rPr>
          <w:noProof/>
          <w:vertAlign w:val="superscript"/>
        </w:rPr>
        <w:t>[15]</w:t>
      </w:r>
      <w:r w:rsidR="00597CBF" w:rsidRPr="00247FB2">
        <w:fldChar w:fldCharType="end"/>
      </w:r>
      <w:r w:rsidR="00611E64" w:rsidRPr="00247FB2">
        <w:rPr>
          <w:rFonts w:hint="eastAsia"/>
        </w:rPr>
        <w:t>以及</w:t>
      </w:r>
      <w:proofErr w:type="spellStart"/>
      <w:r w:rsidR="00611E64" w:rsidRPr="00247FB2">
        <w:rPr>
          <w:rFonts w:hint="eastAsia"/>
        </w:rPr>
        <w:t>Chamis</w:t>
      </w:r>
      <w:proofErr w:type="spellEnd"/>
      <w:r w:rsidR="00597CBF" w:rsidRPr="00247FB2">
        <w:fldChar w:fldCharType="begin"/>
      </w:r>
      <w:r w:rsidR="00AE46CA" w:rsidRPr="00247FB2">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AE46CA" w:rsidRPr="00247FB2">
        <w:rPr>
          <w:noProof/>
          <w:vertAlign w:val="superscript"/>
        </w:rPr>
        <w:t>[16]</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w:t>
      </w:r>
      <w:commentRangeStart w:id="117"/>
      <w:r w:rsidR="000C284A" w:rsidRPr="00247FB2">
        <w:rPr>
          <w:rFonts w:hint="eastAsia"/>
        </w:rPr>
        <w:t>失效准则</w:t>
      </w:r>
      <w:commentRangeEnd w:id="117"/>
      <w:r w:rsidR="00122E73" w:rsidRPr="00247FB2">
        <w:rPr>
          <w:rStyle w:val="af7"/>
        </w:rPr>
        <w:commentReference w:id="117"/>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w:t>
      </w:r>
      <w:proofErr w:type="spellStart"/>
      <w:r w:rsidR="002B7177" w:rsidRPr="00247FB2">
        <w:rPr>
          <w:rFonts w:hint="eastAsia"/>
        </w:rPr>
        <w:t>Rotem</w:t>
      </w:r>
      <w:proofErr w:type="spellEnd"/>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43492D"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1" w:name="ZEqnNum126995"/>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3</w:instrText>
              </w:r>
            </w:fldSimple>
            <w:r w:rsidRPr="00247FB2">
              <w:instrText>)</w:instrText>
            </w:r>
            <w:bookmarkEnd w:id="12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43492D"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43492D" w:rsidP="00A92FC6">
            <w:pPr>
              <w:spacing w:line="240" w:lineRule="auto"/>
              <w:ind w:firstLineChars="0" w:firstLine="0"/>
              <w:jc w:val="center"/>
            </w:pPr>
            <m:oMathPara>
              <m:oMath>
                <m:sSup>
                  <m:sSupPr>
                    <m:ctrlPr>
                      <w:rPr>
                        <w:rFonts w:ascii="Cambria Math" w:hAnsi="Cambria Math"/>
                        <w:i/>
                      </w:rPr>
                    </m:ctrlPr>
                  </m:sSupPr>
                  <m:e>
                    <w:bookmarkStart w:id="122" w:name="OLE_LINK68"/>
                    <w:bookmarkStart w:id="12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2"/>
                    <w:bookmarkEnd w:id="12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OLE_LINK65"/>
            <w:bookmarkStart w:id="125" w:name="OLE_LINK67"/>
            <w:bookmarkStart w:id="126" w:name="OLE_LINK70"/>
            <w:bookmarkStart w:id="127" w:name="OLE_LINK74"/>
            <w:bookmarkStart w:id="128" w:name="OLE_LINK75"/>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5</w:instrText>
              </w:r>
            </w:fldSimple>
            <w:r w:rsidRPr="00247FB2">
              <w:instrText>)</w:instrText>
            </w:r>
            <w:bookmarkEnd w:id="124"/>
            <w:bookmarkEnd w:id="125"/>
            <w:bookmarkEnd w:id="126"/>
            <w:bookmarkEnd w:id="127"/>
            <w:bookmarkEnd w:id="12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43492D"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9" w:name="ZEqnNum209100"/>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6</w:instrText>
              </w:r>
            </w:fldSimple>
            <w:r w:rsidRPr="00247FB2">
              <w:instrText>)</w:instrText>
            </w:r>
            <w:bookmarkEnd w:id="129"/>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proofErr w:type="spellStart"/>
      <w:r w:rsidR="00262F27" w:rsidRPr="00247FB2">
        <w:rPr>
          <w:rFonts w:hint="eastAsia"/>
        </w:rPr>
        <w:t>Xt</w:t>
      </w:r>
      <w:proofErr w:type="spellEnd"/>
      <w:r w:rsidR="00C41582" w:rsidRPr="00247FB2">
        <w:rPr>
          <w:rFonts w:hint="eastAsia"/>
        </w:rPr>
        <w:t>（</w:t>
      </w:r>
      <w:proofErr w:type="spellStart"/>
      <w:r w:rsidR="00C41582" w:rsidRPr="00247FB2">
        <w:rPr>
          <w:rFonts w:hint="eastAsia"/>
        </w:rPr>
        <w:t>Xc</w:t>
      </w:r>
      <w:proofErr w:type="spellEnd"/>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30" w:name="OLE_LINK97"/>
      <w:r w:rsidR="001D4EEF" w:rsidRPr="00247FB2">
        <w:rPr>
          <w:rFonts w:hint="eastAsia"/>
        </w:rPr>
        <w:t>强</w:t>
      </w:r>
      <w:bookmarkEnd w:id="130"/>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commentRangeStart w:id="131"/>
      <w:r w:rsidR="00781703" w:rsidRPr="00247FB2">
        <w:rPr>
          <w:rFonts w:hint="eastAsia"/>
        </w:rPr>
        <w:t>准则</w:t>
      </w:r>
      <w:commentRangeEnd w:id="131"/>
      <w:r w:rsidR="00A027EA" w:rsidRPr="00247FB2">
        <w:rPr>
          <w:rStyle w:val="af7"/>
        </w:rPr>
        <w:commentReference w:id="131"/>
      </w:r>
      <w:r w:rsidR="00781703" w:rsidRPr="00247FB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w:t>
      </w:r>
      <w:proofErr w:type="spellStart"/>
      <w:r w:rsidR="00355BBD" w:rsidRPr="00247FB2">
        <w:rPr>
          <w:rFonts w:hint="eastAsia"/>
        </w:rPr>
        <w:t>Rotem</w:t>
      </w:r>
      <w:proofErr w:type="spellEnd"/>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77777777" w:rsidR="007301F8" w:rsidRPr="00247FB2" w:rsidRDefault="007301F8" w:rsidP="007301F8">
      <w:pPr>
        <w:pStyle w:val="3"/>
        <w:rPr>
          <w:rFonts w:ascii="黑体" w:hAnsi="黑体"/>
          <w:szCs w:val="26"/>
        </w:rPr>
      </w:pPr>
      <w:bookmarkStart w:id="132" w:name="OLE_LINK60"/>
      <w:bookmarkStart w:id="133" w:name="OLE_LINK61"/>
      <w:r w:rsidRPr="00247FB2">
        <w:rPr>
          <w:rFonts w:hint="eastAsia"/>
        </w:rPr>
        <w:t xml:space="preserve">  </w:t>
      </w:r>
      <w:bookmarkStart w:id="134" w:name="_Toc510015420"/>
      <w:bookmarkStart w:id="135" w:name="OLE_LINK72"/>
      <w:bookmarkStart w:id="136" w:name="OLE_LINK73"/>
      <w:r w:rsidR="00890D95" w:rsidRPr="00247FB2">
        <w:rPr>
          <w:rFonts w:ascii="黑体" w:hAnsi="黑体" w:hint="eastAsia"/>
          <w:szCs w:val="26"/>
        </w:rPr>
        <w:t>复合材料的退化模型</w:t>
      </w:r>
      <w:bookmarkEnd w:id="134"/>
    </w:p>
    <w:bookmarkEnd w:id="132"/>
    <w:bookmarkEnd w:id="133"/>
    <w:bookmarkEnd w:id="135"/>
    <w:bookmarkEnd w:id="136"/>
    <w:p w14:paraId="09B67D1C" w14:textId="77777777"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AE46CA" w:rsidRPr="00247FB2">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AE46CA" w:rsidRPr="00247FB2">
        <w:rPr>
          <w:rFonts w:eastAsiaTheme="minorEastAsia"/>
          <w:noProof/>
          <w:kern w:val="0"/>
          <w:vertAlign w:val="superscript"/>
        </w:rPr>
        <w:t>[17]</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w:t>
      </w:r>
      <w:proofErr w:type="gramStart"/>
      <w:r w:rsidR="00B27C5F" w:rsidRPr="00247FB2">
        <w:rPr>
          <w:rFonts w:eastAsiaTheme="minorEastAsia" w:hint="eastAsia"/>
          <w:kern w:val="0"/>
        </w:rPr>
        <w:t>层折减的</w:t>
      </w:r>
      <w:proofErr w:type="gramEnd"/>
      <w:r w:rsidR="00B27C5F" w:rsidRPr="00247FB2">
        <w:rPr>
          <w:rFonts w:eastAsiaTheme="minorEastAsia" w:hint="eastAsia"/>
          <w:kern w:val="0"/>
        </w:rPr>
        <w:t>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77777777" w:rsidR="00E27EE1" w:rsidRPr="00247FB2" w:rsidRDefault="00E27EE1" w:rsidP="00E27EE1">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AE46CA" w:rsidRPr="00247FB2">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sidRPr="00247FB2">
        <w:rPr>
          <w:rFonts w:eastAsiaTheme="minorEastAsia" w:hint="eastAsia"/>
          <w:kern w:val="0"/>
        </w:rPr>
        <w:instrText>COMPOSITE DAMAGE MODELS, FAILURE CRITERIA AND ANALYSIS IN DYNAMIC RESPONSE&lt;/title&gt;&lt;secondary-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secondary-title&gt;&lt;/titles&gt;&lt;periodical&gt;&lt;full-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full-title&gt;&lt;/periodical&gt;&lt;pages&gt;275-276&lt;/pages&gt;&lt;number&gt;4&lt;/number&gt;&lt;dates&gt;&lt;year&gt;1998&lt;/</w:instrText>
      </w:r>
      <w:r w:rsidR="00AE46CA" w:rsidRPr="00247FB2">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AE46CA" w:rsidRPr="00247FB2">
        <w:rPr>
          <w:rFonts w:eastAsiaTheme="minorEastAsia"/>
          <w:noProof/>
          <w:kern w:val="0"/>
          <w:vertAlign w:val="superscript"/>
        </w:rPr>
        <w:t>[18]</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w:t>
      </w:r>
      <w:proofErr w:type="gramStart"/>
      <w:r w:rsidR="00AF34EC" w:rsidRPr="00247FB2">
        <w:rPr>
          <w:rFonts w:eastAsiaTheme="minorEastAsia" w:hint="eastAsia"/>
          <w:kern w:val="0"/>
        </w:rPr>
        <w:t>乘以折减系数</w:t>
      </w:r>
      <w:proofErr w:type="gramEnd"/>
      <w:r w:rsidR="00AF34EC" w:rsidRPr="00247FB2">
        <w:rPr>
          <w:rFonts w:eastAsiaTheme="minorEastAsia" w:hint="eastAsia"/>
          <w:kern w:val="0"/>
        </w:rPr>
        <w:t>的方式使刚度矩阵退化，这是一种半经验法的探索模型，由于不同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4EC634B8" w14:textId="77777777" w:rsidR="00665F50" w:rsidRPr="00247FB2" w:rsidRDefault="00665F50" w:rsidP="00E27EE1">
      <w:pPr>
        <w:ind w:firstLine="480"/>
        <w:rPr>
          <w:rFonts w:eastAsiaTheme="minorEastAsia"/>
          <w:kern w:val="0"/>
        </w:rPr>
      </w:pPr>
    </w:p>
    <w:p w14:paraId="24E15DF2" w14:textId="77777777" w:rsidR="00665F50" w:rsidRPr="00247FB2" w:rsidRDefault="00665F50" w:rsidP="00E27EE1">
      <w:pPr>
        <w:ind w:firstLine="480"/>
        <w:rPr>
          <w:rFonts w:eastAsiaTheme="minorEastAsia"/>
          <w:kern w:val="0"/>
        </w:rPr>
      </w:pPr>
    </w:p>
    <w:p w14:paraId="74DDE45A" w14:textId="77777777" w:rsidR="00665F50" w:rsidRPr="00247FB2" w:rsidRDefault="00665F50" w:rsidP="00E27EE1">
      <w:pPr>
        <w:ind w:firstLine="480"/>
        <w:rPr>
          <w:rFonts w:eastAsiaTheme="minorEastAsia"/>
          <w:kern w:val="0"/>
        </w:rPr>
      </w:pPr>
    </w:p>
    <w:p w14:paraId="7F8E4FEC" w14:textId="77777777" w:rsidR="00665F50" w:rsidRPr="00247FB2" w:rsidRDefault="00665F50" w:rsidP="00E27EE1">
      <w:pPr>
        <w:ind w:firstLine="480"/>
        <w:rPr>
          <w:rFonts w:eastAsiaTheme="minorEastAsia"/>
          <w:kern w:val="0"/>
        </w:rPr>
      </w:pPr>
    </w:p>
    <w:p w14:paraId="119CFB10" w14:textId="77777777" w:rsidR="00665F50" w:rsidRPr="00247FB2" w:rsidRDefault="00665F50" w:rsidP="00E27EE1">
      <w:pPr>
        <w:ind w:firstLine="480"/>
        <w:rPr>
          <w:rFonts w:eastAsiaTheme="minorEastAsia"/>
          <w:kern w:val="0"/>
        </w:rPr>
      </w:pPr>
    </w:p>
    <w:p w14:paraId="4E583EB2" w14:textId="77777777" w:rsidR="00974E97" w:rsidRPr="00247FB2" w:rsidRDefault="00974E97" w:rsidP="00676493">
      <w:pPr>
        <w:pStyle w:val="7"/>
      </w:pPr>
      <w:r w:rsidRPr="00247FB2">
        <w:rPr>
          <w:rFonts w:hint="eastAsia"/>
        </w:rPr>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247FB2" w:rsidRDefault="002B0840" w:rsidP="0055721D">
            <w:pPr>
              <w:ind w:firstLine="420"/>
              <w:rPr>
                <w:rFonts w:ascii="宋体" w:hAnsi="宋体" w:cs="宋体"/>
                <w:sz w:val="21"/>
                <w:szCs w:val="21"/>
              </w:rPr>
            </w:pPr>
            <w:bookmarkStart w:id="137" w:name="OLE_LINK176"/>
            <w:r w:rsidRPr="00247FB2">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77777777" w:rsidR="002B0840" w:rsidRPr="00247FB2" w:rsidRDefault="002B0840" w:rsidP="00AE46CA">
            <w:pPr>
              <w:ind w:firstLineChars="0" w:firstLine="0"/>
              <w:rPr>
                <w:rFonts w:ascii="宋体" w:hAnsi="宋体" w:cs="宋体"/>
                <w:sz w:val="21"/>
                <w:szCs w:val="21"/>
              </w:rPr>
            </w:pPr>
            <w:proofErr w:type="spellStart"/>
            <w:r w:rsidRPr="00247FB2">
              <w:rPr>
                <w:rFonts w:ascii="宋体" w:hAnsi="宋体" w:cs="宋体" w:hint="eastAsia"/>
                <w:sz w:val="21"/>
                <w:szCs w:val="21"/>
              </w:rPr>
              <w:t>Lessard</w:t>
            </w:r>
            <w:proofErr w:type="spellEnd"/>
            <w:r w:rsidRPr="00247FB2">
              <w:rPr>
                <w:rFonts w:ascii="宋体" w:hAnsi="宋体" w:cs="宋体" w:hint="eastAsia"/>
                <w:sz w:val="21"/>
                <w:szCs w:val="21"/>
              </w:rPr>
              <w:t>和</w:t>
            </w:r>
            <w:proofErr w:type="spellStart"/>
            <w:r w:rsidRPr="00247FB2">
              <w:rPr>
                <w:rFonts w:ascii="宋体" w:hAnsi="宋体" w:cs="宋体" w:hint="eastAsia"/>
                <w:sz w:val="21"/>
                <w:szCs w:val="21"/>
              </w:rPr>
              <w:t>Shokrieh</w:t>
            </w:r>
            <w:proofErr w:type="spellEnd"/>
            <w:r w:rsidR="00D1100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19]</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6" o:title=""/>
                </v:shape>
                <o:OLEObject Type="Embed" ProgID="Equation.3" ShapeID="_x0000_i1025" DrawAspect="Content" ObjectID="_1583938091"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8" o:title=""/>
                </v:shape>
                <o:OLEObject Type="Embed" ProgID="Equation.3" ShapeID="_x0000_i1026" DrawAspect="Content" ObjectID="_1583938092"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0" o:title=""/>
                </v:shape>
                <o:OLEObject Type="Embed" ProgID="Equation.3" ShapeID="_x0000_i1027" DrawAspect="Content" ObjectID="_1583938093"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77777777" w:rsidR="002B0840" w:rsidRPr="00247FB2" w:rsidRDefault="002B0840" w:rsidP="00AE46CA">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0]</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6" o:title=""/>
                </v:shape>
                <o:OLEObject Type="Embed" ProgID="Equation.3" ShapeID="_x0000_i1028" DrawAspect="Content" ObjectID="_1583938094"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25pt;height:19.5pt;mso-position-horizontal-relative:page;mso-position-vertical-relative:page" o:ole="">
                  <v:imagedata r:id="rId33" o:title=""/>
                </v:shape>
                <o:OLEObject Type="Embed" ProgID="Equation.3" ShapeID="_x0000_i1029" DrawAspect="Content" ObjectID="_1583938095"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247FB2" w:rsidRDefault="002B0840" w:rsidP="0055721D">
            <w:pPr>
              <w:ind w:firstLine="420"/>
              <w:rPr>
                <w:sz w:val="21"/>
                <w:szCs w:val="21"/>
              </w:rPr>
            </w:pPr>
            <w:r w:rsidRPr="00247FB2">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0" o:title=""/>
                </v:shape>
                <o:OLEObject Type="Embed" ProgID="Equation.3" ShapeID="_x0000_i1030" DrawAspect="Content" ObjectID="_1583938096"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7777777" w:rsidR="00743DAB" w:rsidRPr="00247FB2" w:rsidRDefault="00743DAB" w:rsidP="00AE46CA">
            <w:pPr>
              <w:ind w:firstLineChars="95" w:firstLine="199"/>
            </w:pPr>
            <w:proofErr w:type="spellStart"/>
            <w:r w:rsidRPr="00247FB2">
              <w:rPr>
                <w:rFonts w:ascii="宋体" w:hAnsi="宋体" w:cs="宋体" w:hint="eastAsia"/>
                <w:sz w:val="21"/>
                <w:szCs w:val="21"/>
              </w:rPr>
              <w:t>Camanh</w:t>
            </w:r>
            <w:proofErr w:type="spellEnd"/>
            <w:r w:rsidRPr="00247FB2">
              <w:rPr>
                <w:rFonts w:ascii="宋体" w:hAnsi="宋体" w:cs="宋体" w:hint="eastAsia"/>
                <w:sz w:val="21"/>
                <w:szCs w:val="21"/>
              </w:rPr>
              <w:t>和Matthews</w:t>
            </w:r>
            <w:r w:rsidR="00CF722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1]</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247FB2" w:rsidRDefault="00743DAB" w:rsidP="00743DAB">
            <w:pPr>
              <w:ind w:firstLineChars="0" w:firstLine="0"/>
              <w:rPr>
                <w:sz w:val="21"/>
                <w:szCs w:val="21"/>
              </w:rPr>
            </w:pPr>
            <w:r w:rsidRPr="00247FB2">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6" o:title=""/>
                </v:shape>
                <o:OLEObject Type="Embed" ProgID="Equation.3" ShapeID="图片 153" DrawAspect="Content" ObjectID="_1583938097"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247FB2" w:rsidRDefault="00743DAB" w:rsidP="00743DAB">
            <w:pPr>
              <w:ind w:firstLineChars="0" w:firstLine="0"/>
              <w:rPr>
                <w:sz w:val="21"/>
                <w:szCs w:val="21"/>
              </w:rPr>
            </w:pPr>
            <w:r w:rsidRPr="00247FB2">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6" o:title=""/>
                </v:shape>
                <o:OLEObject Type="Embed" ProgID="Equation.3" ShapeID="_x0000_i1032" DrawAspect="Content" ObjectID="_1583938098"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247FB2" w:rsidRDefault="00743DAB" w:rsidP="00743DAB">
            <w:pPr>
              <w:ind w:firstLineChars="0" w:firstLine="0"/>
              <w:rPr>
                <w:sz w:val="21"/>
                <w:szCs w:val="21"/>
              </w:rPr>
            </w:pPr>
            <w:r w:rsidRPr="00247FB2">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25pt;height:18.75pt;mso-position-horizontal-relative:page;mso-position-vertical-relative:page" o:ole="">
                  <v:imagedata r:id="rId39" o:title=""/>
                </v:shape>
                <o:OLEObject Type="Embed" ProgID="Equation.3" ShapeID="图片 155" DrawAspect="Content" ObjectID="_1583938099"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247FB2" w:rsidRDefault="00743DAB" w:rsidP="00743DAB">
            <w:pPr>
              <w:ind w:firstLineChars="0" w:firstLine="0"/>
              <w:rPr>
                <w:sz w:val="21"/>
                <w:szCs w:val="21"/>
              </w:rPr>
            </w:pPr>
            <w:r w:rsidRPr="00247FB2">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1" o:title=""/>
                </v:shape>
                <o:OLEObject Type="Embed" ProgID="Equation.3" ShapeID="_x0000_i1034" DrawAspect="Content" ObjectID="_1583938100"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247FB2" w:rsidRDefault="00743DAB" w:rsidP="00743DAB">
            <w:pPr>
              <w:ind w:firstLineChars="95" w:firstLine="199"/>
              <w:rPr>
                <w:sz w:val="21"/>
                <w:szCs w:val="21"/>
              </w:rPr>
            </w:pPr>
            <w:r w:rsidRPr="00247FB2">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3" o:title=""/>
                </v:shape>
                <o:OLEObject Type="Embed" ProgID="Equation.3" ShapeID="图片 157" DrawAspect="Content" ObjectID="_1583938101" r:id="rId44">
                  <o:FieldCodes>\* MERGEFORMAT</o:FieldCodes>
                </o:OLEObject>
              </w:object>
            </w:r>
          </w:p>
        </w:tc>
      </w:tr>
    </w:tbl>
    <w:bookmarkEnd w:id="137"/>
    <w:p w14:paraId="5F632A7D" w14:textId="77777777"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proofErr w:type="spellStart"/>
      <w:r w:rsidR="00526C5C" w:rsidRPr="00247FB2">
        <w:rPr>
          <w:rFonts w:eastAsiaTheme="minorEastAsia"/>
          <w:kern w:val="0"/>
        </w:rPr>
        <w:t>Krajcinovic</w:t>
      </w:r>
      <w:proofErr w:type="spellEnd"/>
      <w:r w:rsidR="00161986" w:rsidRPr="00247FB2">
        <w:rPr>
          <w:rFonts w:eastAsiaTheme="minorEastAsia"/>
          <w:kern w:val="0"/>
        </w:rPr>
        <w:fldChar w:fldCharType="begin"/>
      </w:r>
      <w:r w:rsidR="00AE46CA" w:rsidRPr="00247FB2">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AE46CA" w:rsidRPr="00247FB2">
        <w:rPr>
          <w:rFonts w:eastAsiaTheme="minorEastAsia"/>
          <w:noProof/>
          <w:kern w:val="0"/>
          <w:vertAlign w:val="superscript"/>
        </w:rPr>
        <w:t>[22]</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33556C" w:rsidRPr="00247FB2">
        <w:rPr>
          <w:rFonts w:eastAsiaTheme="minorEastAsia"/>
          <w:kern w:val="0"/>
        </w:rPr>
        <w:t>其中的内部场变量大概代表了局部微裂纹的分布</w:t>
      </w:r>
      <w:r w:rsidR="0033556C" w:rsidRPr="00247FB2">
        <w:rPr>
          <w:rFonts w:eastAsiaTheme="minorEastAsia" w:hint="eastAsia"/>
          <w:kern w:val="0"/>
        </w:rPr>
        <w:t>。</w:t>
      </w:r>
      <w:proofErr w:type="spellStart"/>
      <w:r w:rsidR="00161986" w:rsidRPr="00247FB2">
        <w:rPr>
          <w:rFonts w:eastAsiaTheme="minorEastAsia"/>
          <w:kern w:val="0"/>
        </w:rPr>
        <w:t>Talreja</w:t>
      </w:r>
      <w:proofErr w:type="spellEnd"/>
      <w:r w:rsidR="001B6282" w:rsidRPr="00247FB2">
        <w:rPr>
          <w:rFonts w:eastAsiaTheme="minorEastAsia"/>
          <w:kern w:val="0"/>
        </w:rPr>
        <w:fldChar w:fldCharType="begin"/>
      </w:r>
      <w:r w:rsidR="00AE46CA" w:rsidRPr="00247FB2">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AE46CA" w:rsidRPr="00247FB2">
        <w:rPr>
          <w:rFonts w:eastAsiaTheme="minorEastAsia"/>
          <w:noProof/>
          <w:kern w:val="0"/>
          <w:vertAlign w:val="superscript"/>
        </w:rPr>
        <w:t>[23]</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 </w:instrText>
      </w:r>
      <w:r w:rsidR="00AE46CA"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DATA </w:instrText>
      </w:r>
      <w:r w:rsidR="00AE46CA" w:rsidRPr="00247FB2">
        <w:rPr>
          <w:rFonts w:eastAsiaTheme="minorEastAsia"/>
          <w:kern w:val="0"/>
        </w:rPr>
      </w:r>
      <w:r w:rsidR="00AE46CA" w:rsidRPr="00247FB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AE46CA" w:rsidRPr="00247FB2">
        <w:rPr>
          <w:rFonts w:eastAsiaTheme="minorEastAsia"/>
          <w:noProof/>
          <w:kern w:val="0"/>
          <w:vertAlign w:val="superscript"/>
        </w:rPr>
        <w:t>[24-27]</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8" w:name="OLE_LINK81"/>
      <w:bookmarkStart w:id="139" w:name="OLE_LINK82"/>
      <w:bookmarkStart w:id="140" w:name="OLE_LINK83"/>
      <w:commentRangeStart w:id="141"/>
      <w:r w:rsidR="00587F59" w:rsidRPr="00247FB2">
        <w:rPr>
          <w:rFonts w:eastAsiaTheme="minorEastAsia" w:hint="eastAsia"/>
          <w:kern w:val="0"/>
        </w:rPr>
        <w:t>连续</w:t>
      </w:r>
      <w:commentRangeEnd w:id="141"/>
      <w:r w:rsidR="00C550FB" w:rsidRPr="00247FB2">
        <w:rPr>
          <w:rStyle w:val="af7"/>
        </w:rPr>
        <w:commentReference w:id="141"/>
      </w:r>
      <w:r w:rsidR="00587F59" w:rsidRPr="00247FB2">
        <w:rPr>
          <w:rFonts w:eastAsiaTheme="minorEastAsia" w:hint="eastAsia"/>
          <w:kern w:val="0"/>
        </w:rPr>
        <w:t>损伤模型有效的避免了</w:t>
      </w:r>
      <w:proofErr w:type="gramStart"/>
      <w:r w:rsidR="00587F59" w:rsidRPr="00247FB2">
        <w:rPr>
          <w:rFonts w:eastAsiaTheme="minorEastAsia" w:hint="eastAsia"/>
          <w:kern w:val="0"/>
        </w:rPr>
        <w:t>层折减模型</w:t>
      </w:r>
      <w:proofErr w:type="gramEnd"/>
      <w:r w:rsidR="00587F59" w:rsidRPr="00247FB2">
        <w:rPr>
          <w:rFonts w:eastAsiaTheme="minorEastAsia" w:hint="eastAsia"/>
          <w:kern w:val="0"/>
        </w:rPr>
        <w:t>中材料退化系数的不确定性，</w:t>
      </w:r>
      <w:r w:rsidR="00151ABF" w:rsidRPr="00247FB2">
        <w:rPr>
          <w:rFonts w:eastAsiaTheme="minorEastAsia" w:hint="eastAsia"/>
          <w:kern w:val="0"/>
        </w:rPr>
        <w:t>它使用所有参数都是可以直接测量的，</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8"/>
      <w:bookmarkEnd w:id="139"/>
      <w:bookmarkEnd w:id="140"/>
    </w:p>
    <w:p w14:paraId="7A61F7B1" w14:textId="77777777" w:rsidR="000B12E1" w:rsidRPr="00247FB2" w:rsidRDefault="00B81CB0" w:rsidP="0033742D">
      <w:pPr>
        <w:pStyle w:val="2"/>
      </w:pPr>
      <w:r w:rsidRPr="00247FB2">
        <w:rPr>
          <w:rFonts w:hint="eastAsia"/>
        </w:rPr>
        <w:t xml:space="preserve"> </w:t>
      </w:r>
      <w:bookmarkStart w:id="142" w:name="_Toc510015421"/>
      <w:r w:rsidR="00E40A35" w:rsidRPr="00247FB2">
        <w:rPr>
          <w:rFonts w:hint="eastAsia"/>
        </w:rPr>
        <w:t>关键问题</w:t>
      </w:r>
      <w:r w:rsidR="00E40A35"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0015422"/>
      <w:r w:rsidRPr="00247FB2">
        <w:rPr>
          <w:rFonts w:hint="eastAsia"/>
        </w:rPr>
        <w:t>关键问题</w:t>
      </w:r>
      <w:bookmarkEnd w:id="143"/>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182758" w:rsidRPr="00247FB2">
        <w:rPr>
          <w:rFonts w:hint="eastAsia"/>
        </w:rPr>
        <w:t>剪切非线性效应和就地强度理论</w:t>
      </w:r>
      <w:r w:rsidR="00BC07DB" w:rsidRPr="00247FB2">
        <w:rPr>
          <w:rFonts w:hint="eastAsia"/>
        </w:rPr>
        <w:t>，</w:t>
      </w:r>
      <w:bookmarkEnd w:id="144"/>
      <w:r w:rsidR="00BC07DB" w:rsidRPr="00247FB2">
        <w:rPr>
          <w:rFonts w:hint="eastAsia"/>
        </w:rPr>
        <w:lastRenderedPageBreak/>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45" w:name="_Toc510015423"/>
      <w:r w:rsidRPr="00247FB2">
        <w:rPr>
          <w:rFonts w:hint="eastAsia"/>
        </w:rPr>
        <w:t>本文主要工作</w:t>
      </w:r>
      <w:bookmarkEnd w:id="145"/>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w:t>
      </w:r>
      <w:proofErr w:type="gramStart"/>
      <w:r w:rsidR="00C27592" w:rsidRPr="00247FB2">
        <w:rPr>
          <w:rFonts w:hint="eastAsia"/>
        </w:rPr>
        <w:t>模型对层合</w:t>
      </w:r>
      <w:proofErr w:type="gramEnd"/>
      <w:r w:rsidR="00C27592" w:rsidRPr="00247FB2">
        <w:rPr>
          <w:rFonts w:hint="eastAsia"/>
        </w:rPr>
        <w:t>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proofErr w:type="gramStart"/>
      <w:r w:rsidR="00856358" w:rsidRPr="00247FB2">
        <w:rPr>
          <w:rFonts w:hint="eastAsia"/>
        </w:rPr>
        <w:t>对层合</w:t>
      </w:r>
      <w:proofErr w:type="gramEnd"/>
      <w:r w:rsidR="00856358" w:rsidRPr="00247FB2">
        <w:rPr>
          <w:rFonts w:hint="eastAsia"/>
        </w:rPr>
        <w:t>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46" w:name="OLE_LINK59"/>
      <w:r w:rsidR="0084787D" w:rsidRPr="00247FB2">
        <w:rPr>
          <w:rFonts w:hint="eastAsia"/>
        </w:rPr>
        <w:t>通过就地强度效应，对不同铺层的材料参数进行修正，同时在本构方程中</w:t>
      </w:r>
      <w:r w:rsidR="006F4EF6" w:rsidRPr="00247FB2">
        <w:rPr>
          <w:rFonts w:hint="eastAsia"/>
        </w:rPr>
        <w:t>利用</w:t>
      </w:r>
      <w:proofErr w:type="spellStart"/>
      <w:r w:rsidR="006F4EF6" w:rsidRPr="00247FB2">
        <w:t>Ramberg</w:t>
      </w:r>
      <w:proofErr w:type="spellEnd"/>
      <w:r w:rsidR="006F4EF6" w:rsidRPr="00247FB2">
        <w:t>-Osgood</w:t>
      </w:r>
      <w:r w:rsidR="006F4EF6" w:rsidRPr="00247FB2">
        <w:rPr>
          <w:rFonts w:hint="eastAsia"/>
        </w:rPr>
        <w:t>方程来定义层合板中的剪切非线性本构关系</w:t>
      </w:r>
      <w:r w:rsidRPr="00247FB2">
        <w:rPr>
          <w:rFonts w:hint="eastAsia"/>
        </w:rPr>
        <w:t>；</w:t>
      </w:r>
    </w:p>
    <w:bookmarkEnd w:id="146"/>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7" w:name="_Toc510015424"/>
      <w:r w:rsidRPr="00247FB2">
        <w:rPr>
          <w:rFonts w:hint="eastAsia"/>
        </w:rPr>
        <w:t>论文结构安排</w:t>
      </w:r>
      <w:bookmarkEnd w:id="147"/>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proofErr w:type="spellStart"/>
      <w:r w:rsidR="00802271" w:rsidRPr="00247FB2">
        <w:t>Ramberg</w:t>
      </w:r>
      <w:proofErr w:type="spellEnd"/>
      <w:r w:rsidR="00802271" w:rsidRPr="00247FB2">
        <w:t>-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w:t>
      </w:r>
      <w:proofErr w:type="gramStart"/>
      <w:r w:rsidR="000A2041" w:rsidRPr="00247FB2">
        <w:rPr>
          <w:rFonts w:hint="eastAsia"/>
        </w:rPr>
        <w:t>连续损失</w:t>
      </w:r>
      <w:proofErr w:type="gramEnd"/>
      <w:r w:rsidR="000A2041" w:rsidRPr="00247FB2">
        <w:rPr>
          <w:rFonts w:hint="eastAsia"/>
        </w:rPr>
        <w:t>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w:t>
      </w:r>
      <w:r w:rsidR="00CC55EA" w:rsidRPr="00247FB2">
        <w:rPr>
          <w:rFonts w:hint="eastAsia"/>
        </w:rPr>
        <w:lastRenderedPageBreak/>
        <w:t>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2681D036" w14:textId="77777777" w:rsidR="00E87BAF" w:rsidRPr="00247FB2" w:rsidRDefault="000B12E1" w:rsidP="00465A66">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5D1D655B" w14:textId="77777777" w:rsidR="00E87BAF" w:rsidRPr="00247FB2" w:rsidRDefault="00E87BAF" w:rsidP="00465A66">
      <w:pPr>
        <w:ind w:firstLine="480"/>
      </w:pPr>
    </w:p>
    <w:p w14:paraId="670408C4" w14:textId="30D2EE65" w:rsidR="00AE46CA" w:rsidRPr="00247FB2" w:rsidRDefault="00DD79DA" w:rsidP="00465A66">
      <w:pPr>
        <w:ind w:firstLine="480"/>
      </w:pPr>
      <w:r w:rsidRPr="00247FB2">
        <w:fldChar w:fldCharType="begin"/>
      </w:r>
      <w:r w:rsidRPr="00247FB2">
        <w:instrText xml:space="preserve"> ADDIN EN.SECTION.REFLIST </w:instrText>
      </w:r>
      <w:r w:rsidRPr="00247FB2">
        <w:fldChar w:fldCharType="end"/>
      </w:r>
    </w:p>
    <w:p w14:paraId="20D14130" w14:textId="77777777" w:rsidR="000B12E1" w:rsidRPr="00247FB2" w:rsidRDefault="000B12E1" w:rsidP="00ED16F2">
      <w:pPr>
        <w:ind w:firstLineChars="0" w:firstLine="0"/>
        <w:rPr>
          <w:color w:val="0070C0"/>
        </w:rPr>
        <w:sectPr w:rsidR="000B12E1" w:rsidRPr="00247FB2"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247FB2" w:rsidRDefault="0033244D" w:rsidP="0033742D">
      <w:pPr>
        <w:pStyle w:val="10"/>
        <w:rPr>
          <w:color w:val="auto"/>
        </w:rPr>
      </w:pPr>
      <w:bookmarkStart w:id="148" w:name="_Toc510015425"/>
      <w:r w:rsidRPr="00247FB2">
        <w:lastRenderedPageBreak/>
        <w:t>复合材料层合板</w:t>
      </w:r>
      <w:r w:rsidRPr="00247FB2">
        <w:rPr>
          <w:rFonts w:hint="eastAsia"/>
        </w:rPr>
        <w:t>破坏理论</w:t>
      </w:r>
      <w:bookmarkEnd w:id="148"/>
    </w:p>
    <w:p w14:paraId="29A1109B" w14:textId="683606EB" w:rsidR="000B12E1" w:rsidRPr="00247FB2" w:rsidRDefault="00407F19" w:rsidP="0033742D">
      <w:pPr>
        <w:pStyle w:val="2"/>
      </w:pPr>
      <w:bookmarkStart w:id="149" w:name="_Toc510015426"/>
      <w:r w:rsidRPr="00247FB2">
        <w:rPr>
          <w:rFonts w:hint="eastAsia"/>
        </w:rPr>
        <w:t>连续损伤模型</w:t>
      </w:r>
      <w:bookmarkEnd w:id="149"/>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w:t>
      </w:r>
      <w:proofErr w:type="gramStart"/>
      <w:r w:rsidRPr="00247FB2">
        <w:rPr>
          <w:rFonts w:hint="eastAsia"/>
          <w:color w:val="000000" w:themeColor="text1"/>
        </w:rPr>
        <w:t>层折减模型</w:t>
      </w:r>
      <w:proofErr w:type="gramEnd"/>
      <w:r w:rsidRPr="00247FB2">
        <w:rPr>
          <w:rFonts w:hint="eastAsia"/>
          <w:color w:val="000000" w:themeColor="text1"/>
        </w:rPr>
        <w:t>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50" w:name="OLE_LINK100"/>
      <w:bookmarkStart w:id="151" w:name="OLE_LINK101"/>
      <w:bookmarkStart w:id="152" w:name="_Toc510015427"/>
      <w:bookmarkStart w:id="153" w:name="OLE_LINK40"/>
      <w:bookmarkStart w:id="154" w:name="OLE_LINK66"/>
      <w:proofErr w:type="gramStart"/>
      <w:r w:rsidRPr="00247FB2">
        <w:rPr>
          <w:rFonts w:hint="eastAsia"/>
        </w:rPr>
        <w:t>本构损伤</w:t>
      </w:r>
      <w:proofErr w:type="gramEnd"/>
      <w:r w:rsidRPr="00247FB2">
        <w:rPr>
          <w:rFonts w:hint="eastAsia"/>
        </w:rPr>
        <w:t>模型</w:t>
      </w:r>
      <w:bookmarkEnd w:id="150"/>
      <w:bookmarkEnd w:id="151"/>
      <w:bookmarkEnd w:id="152"/>
    </w:p>
    <w:p w14:paraId="6713BF0D" w14:textId="77777777"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Pr="00247FB2">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Pr="00247FB2">
        <w:rPr>
          <w:noProof/>
          <w:color w:val="000000" w:themeColor="text1"/>
          <w:vertAlign w:val="superscript"/>
        </w:rPr>
        <w:t>[28]</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3"/>
    <w:bookmarkEnd w:id="154"/>
    <w:p w14:paraId="7B953494" w14:textId="7ED842DE" w:rsidR="007A73CC" w:rsidRPr="00247FB2" w:rsidRDefault="007E119C" w:rsidP="00125A18">
      <w:pPr>
        <w:pStyle w:val="MTDisplayEquation"/>
        <w:spacing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5" w:name="OLE_LINK99"/>
        <w:bookmarkStart w:id="15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5"/>
        <w:bookmarkEnd w:id="15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7A73CC">
      <w:pPr>
        <w:pStyle w:val="MTDisplayEquation"/>
        <w:spacing w:line="240" w:lineRule="auto"/>
        <w:ind w:firstLineChars="900" w:firstLine="2160"/>
      </w:pPr>
      <m:oMath>
        <m:r>
          <w:rPr>
            <w:rFonts w:ascii="Cambria Math" w:hAnsi="Cambria Math"/>
          </w:rPr>
          <m:t>+</m:t>
        </m:r>
        <w:bookmarkStart w:id="157" w:name="OLE_LINK104"/>
        <m:d>
          <m:dPr>
            <m:ctrlPr>
              <w:rPr>
                <w:rFonts w:ascii="Cambria Math" w:hAnsi="Cambria Math"/>
                <w:i/>
                <w:iCs/>
              </w:rPr>
            </m:ctrlPr>
          </m:dPr>
          <m:e>
            <w:bookmarkStart w:id="158" w:name="OLE_LINK102"/>
            <w:bookmarkStart w:id="15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8"/>
            <w:bookmarkEnd w:id="15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60" w:name="ZEqnNum966282"/>
      <w:r w:rsidR="007E119C" w:rsidRPr="00247FB2">
        <w:instrText>(</w:instrText>
      </w:r>
      <w:fldSimple w:instr=" SEQ MTSec \c \* Arabic \* MERGEFORMAT ">
        <w:r w:rsidR="008A4A68" w:rsidRPr="00247FB2">
          <w:rPr>
            <w:noProof/>
          </w:rPr>
          <w:instrText>2</w:instrText>
        </w:r>
      </w:fldSimple>
      <w:r w:rsidR="007E119C" w:rsidRPr="00247FB2">
        <w:instrText>.</w:instrText>
      </w:r>
      <w:fldSimple w:instr=" SEQ MTEqn \c \* Arabic \* MERGEFORMAT ">
        <w:r w:rsidR="008A4A68" w:rsidRPr="00247FB2">
          <w:rPr>
            <w:noProof/>
          </w:rPr>
          <w:instrText>1</w:instrText>
        </w:r>
      </w:fldSimple>
      <w:r w:rsidR="007E119C" w:rsidRPr="00247FB2">
        <w:instrText>)</w:instrText>
      </w:r>
      <w:bookmarkEnd w:id="160"/>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8A4A68" w:rsidRPr="00247FB2">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61" w:name="OLE_LINK9"/>
      <w:bookmarkStart w:id="162" w:name="OLE_LINK11"/>
      <w:bookmarkStart w:id="163" w:name="OLE_LINK12"/>
      <w:bookmarkStart w:id="164" w:name="OLE_LINK13"/>
      <w:bookmarkStart w:id="165" w:name="OLE_LINK14"/>
      <w:bookmarkStart w:id="16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1"/>
      <w:bookmarkEnd w:id="162"/>
      <w:bookmarkEnd w:id="16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7" w:name="OLE_LINK16"/>
      <w:bookmarkStart w:id="168" w:name="OLE_LINK29"/>
      <w:bookmarkEnd w:id="164"/>
      <w:bookmarkEnd w:id="165"/>
      <w:bookmarkEnd w:id="166"/>
      <w:r w:rsidR="009A22FD" w:rsidRPr="00247FB2">
        <w:rPr>
          <w:rFonts w:hint="eastAsia"/>
          <w:color w:val="000000" w:themeColor="text1"/>
        </w:rPr>
        <w:t>别为材料的纵向和横向的热膨胀</w:t>
      </w:r>
      <w:bookmarkEnd w:id="167"/>
      <w:bookmarkEnd w:id="16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9" w:name="OLE_LINK30"/>
      <w:bookmarkStart w:id="17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9"/>
      <w:bookmarkEnd w:id="17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71" w:name="OLE_LINK39"/>
      <w:bookmarkStart w:id="17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1"/>
      <w:bookmarkEnd w:id="172"/>
      <w:r w:rsidRPr="00247FB2">
        <w:rPr>
          <w:rFonts w:hint="eastAsia"/>
          <w:color w:val="000000" w:themeColor="text1"/>
        </w:rPr>
        <w:t>，</w:t>
      </w:r>
      <w:bookmarkStart w:id="173" w:name="OLE_LINK51"/>
      <w:bookmarkStart w:id="17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3"/>
      <w:bookmarkEnd w:id="174"/>
      <w:r w:rsidRPr="00247FB2">
        <w:rPr>
          <w:rFonts w:hint="eastAsia"/>
          <w:color w:val="000000" w:themeColor="text1"/>
        </w:rPr>
        <w:t>和</w:t>
      </w:r>
      <w:bookmarkStart w:id="175" w:name="OLE_LINK105"/>
      <w:bookmarkStart w:id="17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5"/>
      <w:bookmarkEnd w:id="176"/>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7" w:name="OLE_LINK111"/>
      <w:bookmarkStart w:id="17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p>
    <w:bookmarkEnd w:id="177"/>
    <w:bookmarkEnd w:id="178"/>
    <w:p w14:paraId="2F569041" w14:textId="07BAD7F4" w:rsidR="00025755" w:rsidRPr="00247FB2" w:rsidRDefault="00B53FCF" w:rsidP="00111F13">
      <w:pPr>
        <w:pStyle w:val="MTDisplayEquation"/>
        <w:ind w:leftChars="50" w:left="120"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w:instrText>
        </w:r>
      </w:fldSimple>
      <w:r w:rsidRPr="00247FB2">
        <w:instrText>)</w:instrText>
      </w:r>
      <w:r w:rsidRPr="00247FB2">
        <w:fldChar w:fldCharType="end"/>
      </w:r>
    </w:p>
    <w:p w14:paraId="26E8CF2D" w14:textId="5A57CB06" w:rsidR="00B53FCF" w:rsidRPr="00247FB2" w:rsidRDefault="005432AE" w:rsidP="003D75F3">
      <w:pPr>
        <w:spacing w:line="240" w:lineRule="auto"/>
        <w:ind w:firstLineChars="0" w:firstLine="0"/>
        <w:rPr>
          <w:color w:val="000000" w:themeColor="text1"/>
        </w:rPr>
      </w:pPr>
      <w:bookmarkStart w:id="179" w:name="OLE_LINK107"/>
      <w:bookmarkStart w:id="180" w:name="OLE_LINK108"/>
      <w:bookmarkStart w:id="181" w:name="OLE_LINK109"/>
      <w:bookmarkStart w:id="182"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m:oMath>
        <m:r>
          <m:rPr>
            <m:sty m:val="p"/>
          </m:rPr>
          <w:rPr>
            <w:rFonts w:ascii="Cambria Math" w:hAnsi="Cambria Math"/>
            <w:color w:val="000000" w:themeColor="text1"/>
          </w:rPr>
          <w:br/>
        </m:r>
      </m:oMath>
      <w:r w:rsidR="00304AEF" w:rsidRPr="00247FB2">
        <w:rPr>
          <w:rFonts w:hint="eastAsia"/>
          <w:color w:val="000000" w:themeColor="text1"/>
        </w:rPr>
        <w:t xml:space="preserve"> </w:t>
      </w:r>
      <w:r w:rsidR="00266746" w:rsidRPr="00247FB2">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8A4A68" w:rsidRPr="00247FB2">
          <w:rPr>
            <w:noProof/>
          </w:rPr>
          <w:instrText>2</w:instrText>
        </w:r>
      </w:fldSimple>
      <w:r w:rsidR="00F936B5" w:rsidRPr="00247FB2">
        <w:instrText>.</w:instrText>
      </w:r>
      <w:fldSimple w:instr=" SEQ MTEqn \c \* Arabic \* MERGEFORMAT ">
        <w:r w:rsidR="008A4A68" w:rsidRPr="00247FB2">
          <w:rPr>
            <w:noProof/>
          </w:rPr>
          <w:instrText>3</w:instrText>
        </w:r>
      </w:fldSimple>
      <w:r w:rsidR="00F936B5" w:rsidRPr="00247FB2">
        <w:instrText>)</w:instrText>
      </w:r>
      <w:r w:rsidR="00F936B5" w:rsidRPr="00247FB2">
        <w:fldChar w:fldCharType="end"/>
      </w:r>
    </w:p>
    <w:bookmarkEnd w:id="179"/>
    <w:bookmarkEnd w:id="180"/>
    <w:bookmarkEnd w:id="181"/>
    <w:bookmarkEnd w:id="182"/>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E66893">
      <w:pPr>
        <w:pStyle w:val="MTDisplayEquation"/>
        <w:spacing w:line="240" w:lineRule="auto"/>
      </w:pPr>
      <w:r w:rsidRPr="00247FB2">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E66893">
      <w:pPr>
        <w:pStyle w:val="MTDisplayEquation"/>
        <w:spacing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064C02">
      <w:pPr>
        <w:pStyle w:val="MTDisplayEquation"/>
        <w:spacing w:line="240" w:lineRule="auto"/>
      </w:pPr>
      <w:r w:rsidRPr="00247FB2">
        <w:tab/>
      </w:r>
      <w:bookmarkStart w:id="183" w:name="OLE_LINK177"/>
      <w:bookmarkStart w:id="184" w:name="OLE_LINK178"/>
      <w:bookmarkStart w:id="185"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6" w:name="OLE_LINK180"/>
        <w:bookmarkStart w:id="187" w:name="OLE_LINK181"/>
        <w:bookmarkStart w:id="188" w:name="OLE_LINK182"/>
        <w:bookmarkEnd w:id="183"/>
        <w:bookmarkEnd w:id="184"/>
        <w:bookmarkEnd w:id="18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6"/>
      <w:bookmarkEnd w:id="187"/>
      <w:bookmarkEnd w:id="1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9" w:name="ZEqnNum408616"/>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6</w:instrText>
        </w:r>
      </w:fldSimple>
      <w:r w:rsidRPr="00247FB2">
        <w:instrText>)</w:instrText>
      </w:r>
      <w:bookmarkEnd w:id="189"/>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8A4A68" w:rsidRPr="00247FB2">
          <w:instrText>(2.6)</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90" w:name="_Toc510015428"/>
      <w:r w:rsidRPr="00247FB2">
        <w:rPr>
          <w:rFonts w:hint="eastAsia"/>
        </w:rPr>
        <w:t>损伤变量</w:t>
      </w:r>
      <w:bookmarkEnd w:id="190"/>
    </w:p>
    <w:p w14:paraId="21C0AF6D" w14:textId="50838BFB" w:rsidR="00217480" w:rsidRPr="00247FB2" w:rsidRDefault="00E76C1B" w:rsidP="00753D65">
      <w:pPr>
        <w:ind w:firstLine="480"/>
      </w:pPr>
      <w:r w:rsidRPr="00247FB2">
        <w:rPr>
          <w:noProof/>
        </w:rPr>
        <w:drawing>
          <wp:anchor distT="0" distB="0" distL="114300" distR="114300" simplePos="0" relativeHeight="251683840" behindDoc="0" locked="0" layoutInCell="1" allowOverlap="1" wp14:anchorId="1DCDC4F2" wp14:editId="2826414A">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8A4A68" w:rsidRPr="00247FB2">
        <w:rPr>
          <w:rFonts w:hint="eastAsia"/>
        </w:rPr>
        <w:t>图</w:t>
      </w:r>
      <w:r w:rsidR="008A4A68" w:rsidRPr="00247FB2">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1" w:name="OLE_LINK121"/>
      <w:bookmarkStart w:id="19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1"/>
      <w:bookmarkEnd w:id="19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7816B865" w14:textId="4CA24051" w:rsidR="00AA1A40" w:rsidRPr="00247FB2" w:rsidRDefault="00F65A80" w:rsidP="00F65A80">
      <w:pPr>
        <w:pStyle w:val="6"/>
        <w:jc w:val="center"/>
      </w:pPr>
      <w:bookmarkStart w:id="193" w:name="_Ref509581462"/>
      <w:r w:rsidRPr="00247FB2">
        <w:rPr>
          <w:rFonts w:hint="eastAsia"/>
        </w:rPr>
        <w:t xml:space="preserve"> </w:t>
      </w:r>
      <w:r w:rsidR="00D3479D" w:rsidRPr="00247FB2">
        <w:rPr>
          <w:rFonts w:hint="eastAsia"/>
        </w:rPr>
        <w:t>损伤变量</w:t>
      </w:r>
      <w:r w:rsidR="00D3479D" w:rsidRPr="00247FB2">
        <w:rPr>
          <w:rFonts w:hint="eastAsia"/>
        </w:rPr>
        <w:t>d</w:t>
      </w:r>
      <w:r w:rsidR="00D3479D" w:rsidRPr="00247FB2">
        <w:rPr>
          <w:rFonts w:hint="eastAsia"/>
        </w:rPr>
        <w:t>和载荷</w:t>
      </w:r>
      <w:r w:rsidR="00D3479D" w:rsidRPr="00247FB2">
        <w:rPr>
          <w:rFonts w:hint="eastAsia"/>
        </w:rPr>
        <w:t>F</w:t>
      </w:r>
      <w:r w:rsidR="00D3479D" w:rsidRPr="00247FB2">
        <w:rPr>
          <w:rFonts w:hint="eastAsia"/>
        </w:rPr>
        <w:t>的关系</w:t>
      </w:r>
      <w:bookmarkEnd w:id="193"/>
    </w:p>
    <w:p w14:paraId="1AACE5B1" w14:textId="3DF58C77" w:rsidR="004E359A" w:rsidRPr="00247FB2"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proofErr w:type="spellStart"/>
      <w:r w:rsidR="000A334C" w:rsidRPr="00247FB2">
        <w:rPr>
          <w:rFonts w:hint="eastAsia"/>
        </w:rPr>
        <w:t>Camanho</w:t>
      </w:r>
      <w:proofErr w:type="spellEnd"/>
      <w:r w:rsidR="000A334C" w:rsidRPr="00247FB2">
        <w:fldChar w:fldCharType="begin"/>
      </w:r>
      <w:r w:rsidR="000A334C" w:rsidRPr="00247FB2">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0A334C" w:rsidRPr="00247FB2">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proofErr w:type="spellStart"/>
      <w:r w:rsidR="00B3666C" w:rsidRPr="00247FB2">
        <w:t>Lapczyk</w:t>
      </w:r>
      <w:proofErr w:type="spellEnd"/>
      <w:r w:rsidR="00B3666C" w:rsidRPr="00247FB2">
        <w:fldChar w:fldCharType="begin"/>
      </w:r>
      <w:r w:rsidR="00B3666C"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B3666C" w:rsidRPr="00247FB2">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8A4A68" w:rsidRPr="00247FB2">
        <w:rPr>
          <w:rFonts w:hint="eastAsia"/>
        </w:rPr>
        <w:t>图</w:t>
      </w:r>
      <w:r w:rsidR="008A4A68" w:rsidRPr="00247FB2">
        <w:rPr>
          <w:rFonts w:hint="eastAsia"/>
        </w:rPr>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7C98E117" w14:textId="6D2EAB14" w:rsidR="00B42A10" w:rsidRPr="00247FB2" w:rsidRDefault="00B42A10" w:rsidP="00064C02">
      <w:pPr>
        <w:ind w:firstLine="480"/>
      </w:pPr>
    </w:p>
    <w:p w14:paraId="383CF79D" w14:textId="32661BEC" w:rsidR="00B42A10" w:rsidRPr="00247FB2" w:rsidRDefault="002663EC" w:rsidP="00064C02">
      <w:pPr>
        <w:ind w:firstLine="480"/>
      </w:pPr>
      <w:r w:rsidRPr="00247FB2">
        <w:rPr>
          <w:noProof/>
        </w:rPr>
        <w:lastRenderedPageBreak/>
        <w:drawing>
          <wp:anchor distT="0" distB="0" distL="114300" distR="114300" simplePos="0" relativeHeight="251670528" behindDoc="0" locked="0" layoutInCell="1" allowOverlap="1" wp14:anchorId="20B9C520" wp14:editId="5EA37944">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47FB2" w:rsidRDefault="00616595" w:rsidP="00616595">
      <w:pPr>
        <w:pStyle w:val="6"/>
        <w:jc w:val="center"/>
      </w:pPr>
      <w:bookmarkStart w:id="194" w:name="_Ref509746428"/>
      <w:r w:rsidRPr="00247FB2">
        <w:rPr>
          <w:rFonts w:hint="eastAsia"/>
        </w:rPr>
        <w:t xml:space="preserve"> </w:t>
      </w:r>
      <w:r w:rsidR="002663EC" w:rsidRPr="00247FB2">
        <w:rPr>
          <w:rFonts w:hint="eastAsia"/>
        </w:rPr>
        <w:t>损伤演化法则</w:t>
      </w:r>
      <w:bookmarkEnd w:id="194"/>
      <w:r w:rsidR="002663EC"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proofErr w:type="spellStart"/>
      <w:r w:rsidRPr="00247FB2">
        <w:t>ft,fc</w:t>
      </w:r>
      <w:proofErr w:type="spellEnd"/>
      <w:r w:rsidRPr="00247FB2">
        <w:rPr>
          <w:rFonts w:hint="eastAsia"/>
        </w:rPr>
        <w:t>分别表示纤维的拉伸和压缩破坏，</w:t>
      </w:r>
      <w:proofErr w:type="spellStart"/>
      <w:r w:rsidRPr="00247FB2">
        <w:rPr>
          <w:rFonts w:hint="eastAsia"/>
        </w:rPr>
        <w:t>mt</w:t>
      </w:r>
      <w:proofErr w:type="spellEnd"/>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FB41C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5" w:name="OLE_LINK125"/>
        <w:bookmarkStart w:id="19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5"/>
      <w:bookmarkEnd w:id="19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91751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7</w:instrText>
        </w:r>
      </w:fldSimple>
      <w:r w:rsidRPr="00247FB2">
        <w:instrText>)</w:instrText>
      </w:r>
      <w:bookmarkEnd w:id="197"/>
      <w:r w:rsidRPr="00247FB2">
        <w:fldChar w:fldCharType="end"/>
      </w:r>
    </w:p>
    <w:p w14:paraId="18F957FE" w14:textId="2E09741D" w:rsidR="00FE757B" w:rsidRPr="00247FB2" w:rsidRDefault="0081272C" w:rsidP="0081272C">
      <w:pPr>
        <w:ind w:firstLineChars="0" w:firstLine="0"/>
      </w:pPr>
      <w:bookmarkStart w:id="198" w:name="OLE_LINK115"/>
      <w:bookmarkStart w:id="199" w:name="OLE_LINK116"/>
      <w:bookmarkStart w:id="200" w:name="OLE_LINK117"/>
      <w:bookmarkStart w:id="201" w:name="OLE_LINK113"/>
      <w:bookmarkStart w:id="20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003EF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14654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8</w:instrText>
        </w:r>
      </w:fldSimple>
      <w:r w:rsidRPr="00247FB2">
        <w:instrText>)</w:instrText>
      </w:r>
      <w:bookmarkEnd w:id="203"/>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8A4A68" w:rsidRPr="00247FB2">
          <w:instrText>(1.3)</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8A4A68" w:rsidRPr="00247FB2">
          <w:instrText>(1.6)</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8"/>
      <w:bookmarkEnd w:id="199"/>
      <w:bookmarkEnd w:id="200"/>
      <w:bookmarkEnd w:id="201"/>
      <w:bookmarkEnd w:id="202"/>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B4026C">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4" w:name="ZEqnNum494941"/>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9</w:instrText>
        </w:r>
      </w:fldSimple>
      <w:r w:rsidRPr="00247FB2">
        <w:instrText>)</w:instrText>
      </w:r>
      <w:bookmarkEnd w:id="204"/>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8A4A68" w:rsidRPr="00247FB2">
          <w:instrText>(2.9)</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8A4A68" w:rsidRPr="00247FB2">
          <w:instrText>(2.7)</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8A4A68" w:rsidRPr="00247FB2">
          <w:instrText>(2.8)</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205" w:name="_Toc510015429"/>
      <w:r w:rsidRPr="00247FB2">
        <w:rPr>
          <w:rFonts w:hint="eastAsia"/>
        </w:rPr>
        <w:t>就地强度理论</w:t>
      </w:r>
      <w:bookmarkEnd w:id="205"/>
    </w:p>
    <w:p w14:paraId="69AE1990" w14:textId="02FB4068" w:rsidR="00B9618B" w:rsidRPr="00247FB2" w:rsidRDefault="00B9618B" w:rsidP="00EA74B2">
      <w:pPr>
        <w:ind w:firstLine="480"/>
      </w:pPr>
      <w:bookmarkStart w:id="206" w:name="OLE_LINK119"/>
      <w:bookmarkStart w:id="207" w:name="OLE_LINK120"/>
      <w:bookmarkStart w:id="208" w:name="OLE_LINK123"/>
      <w:bookmarkStart w:id="209" w:name="OLE_LINK124"/>
      <w:bookmarkStart w:id="210"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 </w:instrTex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DATA </w:instrText>
      </w:r>
      <w:r w:rsidR="00DE3A37" w:rsidRPr="00247FB2">
        <w:fldChar w:fldCharType="end"/>
      </w:r>
      <w:r w:rsidR="00DE3A37" w:rsidRPr="00247FB2">
        <w:fldChar w:fldCharType="separate"/>
      </w:r>
      <w:r w:rsidR="00DE3A37" w:rsidRPr="00247FB2">
        <w:rPr>
          <w:noProof/>
          <w:vertAlign w:val="superscript"/>
        </w:rPr>
        <w:t>[31-33]</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DE3A37"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DE3A37" w:rsidRPr="00247FB2">
        <w:rPr>
          <w:noProof/>
          <w:vertAlign w:val="superscript"/>
        </w:rPr>
        <w:t>[34]</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w:t>
      </w:r>
      <w:r w:rsidR="009B0608" w:rsidRPr="00247FB2">
        <w:rPr>
          <w:rFonts w:hint="eastAsia"/>
        </w:rPr>
        <w:lastRenderedPageBreak/>
        <w:t>不同方法，例如：</w:t>
      </w:r>
      <w:r w:rsidR="00A008FF" w:rsidRPr="00247FB2">
        <w:rPr>
          <w:rFonts w:hint="eastAsia"/>
        </w:rPr>
        <w:t>Sun</w:t>
      </w:r>
      <w:r w:rsidR="00A008FF" w:rsidRPr="00247FB2">
        <w:rPr>
          <w:rFonts w:hint="eastAsia"/>
        </w:rPr>
        <w:t>等人</w:t>
      </w:r>
      <w:r w:rsidR="00E13058" w:rsidRPr="00247FB2">
        <w:fldChar w:fldCharType="begin"/>
      </w:r>
      <w:r w:rsidR="00E13058" w:rsidRPr="00247FB2">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E13058" w:rsidRPr="00247FB2">
        <w:rPr>
          <w:noProof/>
          <w:vertAlign w:val="superscript"/>
        </w:rPr>
        <w:t>[35]</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proofErr w:type="spellStart"/>
      <w:r w:rsidR="001C18D1" w:rsidRPr="00247FB2">
        <w:rPr>
          <w:rFonts w:hint="eastAsia"/>
        </w:rPr>
        <w:t>Rotem</w:t>
      </w:r>
      <w:proofErr w:type="spellEnd"/>
      <w:r w:rsidR="001C18D1" w:rsidRPr="00247FB2">
        <w:fldChar w:fldCharType="begin"/>
      </w:r>
      <w:r w:rsidR="001C18D1" w:rsidRPr="00247FB2">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C18D1" w:rsidRPr="00247FB2">
        <w:rPr>
          <w:noProof/>
          <w:vertAlign w:val="superscript"/>
        </w:rPr>
        <w:t>[36]</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proofErr w:type="spellStart"/>
      <w:r w:rsidR="00F4391F" w:rsidRPr="00247FB2">
        <w:rPr>
          <w:rFonts w:hint="eastAsia"/>
        </w:rPr>
        <w:t>Rotem</w:t>
      </w:r>
      <w:proofErr w:type="spellEnd"/>
      <w:r w:rsidR="00F4391F" w:rsidRPr="00247FB2">
        <w:rPr>
          <w:rFonts w:hint="eastAsia"/>
        </w:rPr>
        <w:t>准则预测了层合板的失效包络线。</w:t>
      </w:r>
      <w:r w:rsidR="0097737F" w:rsidRPr="00247FB2">
        <w:rPr>
          <w:rFonts w:hint="eastAsia"/>
        </w:rPr>
        <w:t>Wang</w:t>
      </w:r>
      <w:r w:rsidR="0097737F" w:rsidRPr="00247FB2">
        <w:rPr>
          <w:rFonts w:hint="eastAsia"/>
        </w:rPr>
        <w:t>和</w:t>
      </w:r>
      <w:proofErr w:type="spellStart"/>
      <w:r w:rsidR="0097737F" w:rsidRPr="00247FB2">
        <w:rPr>
          <w:rFonts w:hint="eastAsia"/>
        </w:rPr>
        <w:t>Karihaloo</w:t>
      </w:r>
      <w:proofErr w:type="spellEnd"/>
      <w:r w:rsidR="0097737F" w:rsidRPr="00247FB2">
        <w:fldChar w:fldCharType="begin"/>
      </w:r>
      <w:r w:rsidR="0097737F"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97737F" w:rsidRPr="00247FB2">
        <w:rPr>
          <w:noProof/>
          <w:vertAlign w:val="superscript"/>
        </w:rPr>
        <w:t>[34]</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4C37AC">
      <w:pPr>
        <w:pStyle w:val="MTDisplayEquation"/>
        <w:spacing w:line="240" w:lineRule="auto"/>
      </w:pPr>
      <w:r w:rsidRPr="00247FB2">
        <w:tab/>
      </w:r>
      <w:bookmarkStart w:id="211" w:name="OLE_LINK165"/>
      <w:bookmarkStart w:id="212" w:name="OLE_LINK166"/>
      <w:bookmarkStart w:id="213" w:name="OLE_LINK167"/>
      <w:bookmarkStart w:id="214" w:name="OLE_LINK136"/>
      <w:bookmarkStart w:id="215" w:name="OLE_LINK137"/>
      <w:bookmarkStart w:id="216" w:name="OLE_LINK162"/>
      <w:bookmarkStart w:id="217" w:name="OLE_LINK163"/>
      <w:bookmarkStart w:id="21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14"/>
        <w:bookmarkEnd w:id="215"/>
        <m:r>
          <w:rPr>
            <w:rFonts w:ascii="Cambria Math" w:hAnsi="Cambria Math" w:hint="eastAsia"/>
          </w:rPr>
          <m:t>+</m:t>
        </m:r>
        <w:bookmarkStart w:id="219" w:name="OLE_LINK138"/>
        <w:bookmarkStart w:id="22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1" w:name="OLE_LINK158"/>
        <w:bookmarkStart w:id="22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9"/>
        <w:bookmarkEnd w:id="220"/>
        <w:bookmarkEnd w:id="221"/>
        <w:bookmarkEnd w:id="222"/>
        <m:r>
          <w:rPr>
            <w:rFonts w:ascii="Cambria Math" w:hAnsi="Cambria Math"/>
          </w:rPr>
          <m:t xml:space="preserve">   </m:t>
        </m:r>
      </m:oMath>
      <w:bookmarkEnd w:id="216"/>
      <w:bookmarkEnd w:id="217"/>
      <w:bookmarkEnd w:id="218"/>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0</w:instrText>
        </w:r>
      </w:fldSimple>
      <w:r w:rsidRPr="00247FB2">
        <w:instrText>)</w:instrText>
      </w:r>
      <w:r w:rsidRPr="00247FB2">
        <w:fldChar w:fldCharType="end"/>
      </w:r>
      <w:bookmarkStart w:id="223" w:name="OLE_LINK134"/>
      <w:bookmarkStart w:id="224" w:name="OLE_LINK133"/>
    </w:p>
    <w:bookmarkEnd w:id="223"/>
    <w:p w14:paraId="422AFA7D" w14:textId="75355FFC" w:rsidR="00B9618B" w:rsidRPr="00247FB2" w:rsidRDefault="00B9618B" w:rsidP="004C37AC">
      <w:pPr>
        <w:pStyle w:val="MTDisplayEquation"/>
        <w:spacing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1</w:instrText>
        </w:r>
      </w:fldSimple>
      <w:r w:rsidRPr="00247FB2">
        <w:instrText>)</w:instrText>
      </w:r>
      <w:r w:rsidRPr="00247FB2">
        <w:fldChar w:fldCharType="end"/>
      </w:r>
    </w:p>
    <w:bookmarkEnd w:id="206"/>
    <w:bookmarkEnd w:id="207"/>
    <w:bookmarkEnd w:id="224"/>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25" w:name="OLE_LINK152"/>
      <w:bookmarkStart w:id="226" w:name="OLE_LINK153"/>
      <w:bookmarkStart w:id="22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6"/>
      <w:bookmarkEnd w:id="227"/>
      <w:r w:rsidRPr="00247FB2">
        <w:rPr>
          <w:rFonts w:hint="eastAsia"/>
        </w:rPr>
        <w:t>表示单向板测得的</w:t>
      </w:r>
      <w:bookmarkStart w:id="228" w:name="OLE_LINK170"/>
      <w:bookmarkStart w:id="229" w:name="OLE_LINK171"/>
      <w:bookmarkStart w:id="230" w:name="OLE_LINK172"/>
      <w:bookmarkStart w:id="231" w:name="OLE_LINK155"/>
      <w:bookmarkStart w:id="232" w:name="OLE_LINK156"/>
      <w:bookmarkStart w:id="23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8"/>
      <w:bookmarkEnd w:id="229"/>
      <w:bookmarkEnd w:id="230"/>
      <w:r w:rsidRPr="00247FB2">
        <w:rPr>
          <w:rFonts w:hint="eastAsia"/>
        </w:rPr>
        <w:t>，</w:t>
      </w:r>
      <w:bookmarkEnd w:id="231"/>
      <w:bookmarkEnd w:id="232"/>
      <w:bookmarkEnd w:id="233"/>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964A24">
      <w:pPr>
        <w:pStyle w:val="MTDisplayEquation"/>
        <w:spacing w:line="240" w:lineRule="auto"/>
      </w:pPr>
      <w:r w:rsidRPr="00247FB2">
        <w:tab/>
      </w:r>
      <w:bookmarkStart w:id="234" w:name="OLE_LINK140"/>
      <w:bookmarkStart w:id="235"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4"/>
        <w:bookmarkEnd w:id="235"/>
        <m:r>
          <w:rPr>
            <w:rFonts w:ascii="Cambria Math" w:hAnsi="Cambria Math"/>
          </w:rPr>
          <m:t>=</m:t>
        </m:r>
        <w:bookmarkStart w:id="236" w:name="OLE_LINK142"/>
        <w:bookmarkStart w:id="237" w:name="OLE_LINK143"/>
        <w:bookmarkStart w:id="238" w:name="OLE_LINK168"/>
        <w:bookmarkStart w:id="239" w:name="OLE_LINK169"/>
        <m:r>
          <w:rPr>
            <w:rFonts w:ascii="Cambria Math" w:hAnsi="Cambria Math"/>
          </w:rPr>
          <m:t>min</m:t>
        </m:r>
        <m:d>
          <m:dPr>
            <m:begChr m:val="["/>
            <m:endChr m:val="]"/>
            <m:ctrlPr>
              <w:rPr>
                <w:rFonts w:ascii="Cambria Math" w:hAnsi="Cambria Math"/>
                <w:i/>
              </w:rPr>
            </m:ctrlPr>
          </m:dPr>
          <m:e>
            <w:bookmarkStart w:id="240" w:name="OLE_LINK146"/>
            <w:bookmarkStart w:id="241" w:name="OLE_LINK147"/>
            <w:bookmarkStart w:id="242" w:name="OLE_LINK148"/>
            <w:bookmarkStart w:id="243" w:name="OLE_LINK149"/>
            <m:f>
              <m:fPr>
                <m:ctrlPr>
                  <w:rPr>
                    <w:rFonts w:ascii="Cambria Math" w:hAnsi="Cambria Math"/>
                    <w:i/>
                  </w:rPr>
                </m:ctrlPr>
              </m:fPr>
              <m:num>
                <w:bookmarkStart w:id="244" w:name="OLE_LINK144"/>
                <w:bookmarkStart w:id="245"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6" w:name="OLE_LINK160"/>
                        <w:bookmarkStart w:id="247"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6"/>
                        <w:bookmarkEnd w:id="247"/>
                      </m:e>
                    </m:d>
                  </m:e>
                </m:func>
                <w:bookmarkEnd w:id="244"/>
                <w:bookmarkEnd w:id="245"/>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0"/>
            <w:bookmarkEnd w:id="241"/>
            <w:bookmarkEnd w:id="242"/>
            <w:bookmarkEnd w:id="243"/>
            <m:r>
              <w:rPr>
                <w:rFonts w:ascii="Cambria Math" w:hAnsi="Cambria Math"/>
              </w:rPr>
              <m:t>,</m:t>
            </m:r>
            <w:bookmarkStart w:id="248" w:name="OLE_LINK150"/>
            <w:bookmarkStart w:id="249"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8"/>
            <w:bookmarkEnd w:id="249"/>
          </m:e>
        </m:d>
      </m:oMath>
      <w:bookmarkEnd w:id="236"/>
      <w:bookmarkEnd w:id="237"/>
      <w:bookmarkEnd w:id="238"/>
      <w:bookmarkEnd w:id="23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0" w:name="ZEqnNum26982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2</w:instrText>
        </w:r>
      </w:fldSimple>
      <w:r w:rsidRPr="00247FB2">
        <w:instrText>)</w:instrText>
      </w:r>
      <w:bookmarkEnd w:id="250"/>
      <w:r w:rsidRPr="00247FB2">
        <w:fldChar w:fldCharType="end"/>
      </w:r>
    </w:p>
    <w:p w14:paraId="6674BB45" w14:textId="39404E76" w:rsidR="00B9618B" w:rsidRPr="00247FB2" w:rsidRDefault="00B9618B" w:rsidP="00AF0AF5">
      <w:pPr>
        <w:pStyle w:val="MTDisplayEquation"/>
        <w:spacing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1" w:name="ZEqnNum83771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3</w:instrText>
        </w:r>
      </w:fldSimple>
      <w:r w:rsidRPr="00247FB2">
        <w:instrText>)</w:instrText>
      </w:r>
      <w:bookmarkEnd w:id="251"/>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47108C">
      <w:pPr>
        <w:pStyle w:val="MTDisplayEquation"/>
        <w:spacing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2" w:name="OLE_LINK173"/>
            <w:bookmarkStart w:id="253" w:name="OLE_LINK174"/>
            <w:bookmarkStart w:id="254"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2"/>
            <w:bookmarkEnd w:id="253"/>
            <w:bookmarkEnd w:id="254"/>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5" w:name="ZEqnNum620578"/>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4</w:instrText>
        </w:r>
      </w:fldSimple>
      <w:r w:rsidRPr="00247FB2">
        <w:instrText>)</w:instrText>
      </w:r>
      <w:bookmarkEnd w:id="255"/>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8A4A68" w:rsidRPr="00247FB2">
          <w:instrText>(2.12)</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6" w:name="_Toc510015430"/>
      <w:bookmarkEnd w:id="208"/>
      <w:bookmarkEnd w:id="209"/>
      <w:bookmarkEnd w:id="210"/>
      <w:r w:rsidRPr="00247FB2">
        <w:rPr>
          <w:rFonts w:hint="eastAsia"/>
        </w:rPr>
        <w:t>剪切非线性效应</w:t>
      </w:r>
      <w:bookmarkEnd w:id="256"/>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FB0CD3">
      <w:pPr>
        <w:pStyle w:val="MTDisplayEquation"/>
        <w:spacing w:line="240" w:lineRule="auto"/>
      </w:pPr>
      <w:r w:rsidRPr="00247FB2">
        <w:tab/>
      </w:r>
      <w:bookmarkStart w:id="257" w:name="OLE_LINK196"/>
      <w:bookmarkStart w:id="258" w:name="OLE_LINK197"/>
      <w:bookmarkStart w:id="259" w:name="OLE_LINK198"/>
      <w:bookmarkStart w:id="260" w:name="OLE_LINK213"/>
      <w:bookmarkStart w:id="261"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2" w:name="OLE_LINK193"/>
                  <w:bookmarkStart w:id="263" w:name="OLE_LINK194"/>
                  <w:bookmarkStart w:id="264"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2"/>
                  <w:bookmarkEnd w:id="263"/>
                  <w:bookmarkEnd w:id="264"/>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7"/>
        <w:bookmarkEnd w:id="258"/>
        <w:bookmarkEnd w:id="259"/>
        <w:bookmarkEnd w:id="260"/>
        <w:bookmarkEnd w:id="261"/>
        <m:r>
          <m:rPr>
            <m:sty m:val="p"/>
          </m:rPr>
          <w:rPr>
            <w:rFonts w:ascii="Cambria Math" w:hAnsi="Cambria Math"/>
          </w:rPr>
          <m:t>=</m:t>
        </m:r>
        <w:bookmarkStart w:id="265" w:name="OLE_LINK183"/>
        <w:bookmarkStart w:id="266"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7" w:name="OLE_LINK186"/>
                  <w:bookmarkStart w:id="268"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7"/>
                  <w:bookmarkEnd w:id="268"/>
                </m:e>
                <m:e>
                  <w:bookmarkStart w:id="269" w:name="OLE_LINK190"/>
                  <w:bookmarkStart w:id="270" w:name="OLE_LINK191"/>
                  <w:bookmarkStart w:id="271"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2" w:name="OLE_LINK188"/>
                      <w:bookmarkStart w:id="273"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2"/>
                      <w:bookmarkEnd w:id="273"/>
                    </m:den>
                  </m:f>
                  <w:bookmarkEnd w:id="269"/>
                  <w:bookmarkEnd w:id="270"/>
                  <w:bookmarkEnd w:id="271"/>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4" w:name="OLE_LINK215"/>
        <w:bookmarkStart w:id="275" w:name="OLE_LINK216"/>
        <w:bookmarkEnd w:id="265"/>
        <w:bookmarkEnd w:id="266"/>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9"/>
                  <w:bookmarkStart w:id="277"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6"/>
                  <w:bookmarkEnd w:id="277"/>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4"/>
      <w:bookmarkEnd w:id="27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8" w:name="ZEqnNum58498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5</w:instrText>
        </w:r>
      </w:fldSimple>
      <w:r w:rsidRPr="00247FB2">
        <w:instrText>)</w:instrText>
      </w:r>
      <w:bookmarkEnd w:id="278"/>
      <w:r w:rsidRPr="00247FB2">
        <w:fldChar w:fldCharType="end"/>
      </w:r>
    </w:p>
    <w:p w14:paraId="6A5149D8" w14:textId="101A939D" w:rsidR="007E74E2" w:rsidRPr="00247FB2" w:rsidRDefault="006F4325" w:rsidP="00FB0CD3">
      <w:pPr>
        <w:ind w:firstLine="480"/>
      </w:pPr>
      <w:bookmarkStart w:id="279" w:name="OLE_LINK201"/>
      <w:bookmarkStart w:id="280"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w:t>
      </w:r>
      <w:r w:rsidR="0010191D" w:rsidRPr="00247FB2">
        <w:rPr>
          <w:rFonts w:hint="eastAsia"/>
        </w:rPr>
        <w:lastRenderedPageBreak/>
        <w:t>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 </w:instrTex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DATA </w:instrText>
      </w:r>
      <w:r w:rsidR="00D17D36" w:rsidRPr="00247FB2">
        <w:fldChar w:fldCharType="end"/>
      </w:r>
      <w:r w:rsidR="00D17D36" w:rsidRPr="00247FB2">
        <w:fldChar w:fldCharType="separate"/>
      </w:r>
      <w:r w:rsidR="00D17D36" w:rsidRPr="00247FB2">
        <w:rPr>
          <w:noProof/>
          <w:vertAlign w:val="superscript"/>
        </w:rPr>
        <w:t>[37-44]</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8A4A68" w:rsidRPr="00247FB2">
        <w:rPr>
          <w:rFonts w:hint="eastAsia"/>
        </w:rPr>
        <w:t>图</w:t>
      </w:r>
      <w:r w:rsidR="008A4A68" w:rsidRPr="00247FB2">
        <w:rPr>
          <w:rFonts w:hint="eastAsia"/>
        </w:rPr>
        <w:t>2.3</w:t>
      </w:r>
      <w:r w:rsidR="005333E3" w:rsidRPr="00247FB2">
        <w:fldChar w:fldCharType="end"/>
      </w:r>
      <w:r w:rsidR="0034121B" w:rsidRPr="00247FB2">
        <w:t>展示了</w:t>
      </w:r>
      <w:proofErr w:type="spellStart"/>
      <w:r w:rsidR="0034121B" w:rsidRPr="00247FB2">
        <w:t>Fedulov</w:t>
      </w:r>
      <w:proofErr w:type="spellEnd"/>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81" w:name="OLE_LINK71"/>
      <w:bookmarkStart w:id="282" w:name="OLE_LINK135"/>
      <w:r w:rsidR="00C26B69" w:rsidRPr="00247FB2">
        <w:rPr>
          <w:rFonts w:hint="eastAsia"/>
        </w:rPr>
        <w:t>非线性曲线中的应变</w:t>
      </w:r>
      <w:bookmarkEnd w:id="281"/>
      <w:bookmarkEnd w:id="282"/>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68480" behindDoc="0" locked="0" layoutInCell="1" allowOverlap="1" wp14:anchorId="11EA7654" wp14:editId="4070072F">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1FF44D0A" w:rsidR="00763F89" w:rsidRPr="00247FB2" w:rsidRDefault="00CC0F39" w:rsidP="00CC0F39">
      <w:pPr>
        <w:pStyle w:val="6"/>
        <w:jc w:val="center"/>
      </w:pPr>
      <w:r w:rsidRPr="00247FB2">
        <w:t xml:space="preserve"> </w:t>
      </w:r>
      <w:bookmarkStart w:id="283" w:name="_Ref509848667"/>
      <w:r w:rsidR="007C7E5A" w:rsidRPr="00247FB2">
        <w:t>T800/924C</w:t>
      </w:r>
      <w:r w:rsidR="007C7E5A" w:rsidRPr="00247FB2">
        <w:t>层合板剪切实验应力</w:t>
      </w:r>
      <w:r w:rsidR="007C7E5A" w:rsidRPr="00247FB2">
        <w:rPr>
          <w:rFonts w:hint="eastAsia"/>
        </w:rPr>
        <w:t>-</w:t>
      </w:r>
      <w:r w:rsidR="007C7E5A" w:rsidRPr="00247FB2">
        <w:t>应变曲线</w:t>
      </w:r>
      <w:bookmarkEnd w:id="283"/>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p>
    <w:p w14:paraId="1A189057" w14:textId="752FC7A5"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 </w:instrTex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DATA </w:instrText>
      </w:r>
      <w:r w:rsidR="005822A8" w:rsidRPr="00247FB2">
        <w:fldChar w:fldCharType="end"/>
      </w:r>
      <w:r w:rsidR="005822A8" w:rsidRPr="00247FB2">
        <w:fldChar w:fldCharType="separate"/>
      </w:r>
      <w:r w:rsidR="005822A8" w:rsidRPr="00247FB2">
        <w:rPr>
          <w:noProof/>
          <w:vertAlign w:val="superscript"/>
        </w:rPr>
        <w:t>[46-48]</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2517F8" w:rsidRPr="00247FB2">
        <w:rPr>
          <w:rFonts w:hint="eastAsia"/>
        </w:rPr>
        <w:instrText xml:space="preserve"> ADDIN EN.CITE &lt;EndNote&gt;&lt;Cite&gt;&lt;Author&gt;</w:instrText>
      </w:r>
      <w:r w:rsidR="002517F8" w:rsidRPr="00247FB2">
        <w:rPr>
          <w:rFonts w:hint="eastAsia"/>
        </w:rPr>
        <w:instrText>刘魏光</w:instrText>
      </w:r>
      <w:r w:rsidR="002517F8" w:rsidRPr="00247FB2">
        <w:rPr>
          <w:rFonts w:hint="eastAsia"/>
        </w:rPr>
        <w:instrText>&lt;/Author&gt;&lt;Year&gt;2016&lt;/Year&gt;&lt;RecNum&gt;57&lt;/RecNum&gt;&lt;DisplayText&gt;&lt;style face="superscript"&gt;[49]&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2517F8" w:rsidRPr="00247FB2">
        <w:rPr>
          <w:rFonts w:hint="eastAsia"/>
        </w:rPr>
        <w:instrText>刘魏光</w:instrText>
      </w:r>
      <w:r w:rsidR="002517F8" w:rsidRPr="00247FB2">
        <w:rPr>
          <w:rFonts w:hint="eastAsia"/>
        </w:rPr>
        <w:instrText>&lt;/author&gt;&lt;author&gt;</w:instrText>
      </w:r>
      <w:r w:rsidR="002517F8" w:rsidRPr="00247FB2">
        <w:rPr>
          <w:rFonts w:hint="eastAsia"/>
        </w:rPr>
        <w:instrText>余音</w:instrText>
      </w:r>
      <w:r w:rsidR="002517F8" w:rsidRPr="00247FB2">
        <w:rPr>
          <w:rFonts w:hint="eastAsia"/>
        </w:rPr>
        <w:instrText>&lt;/author&gt;&lt;author&gt;</w:instrText>
      </w:r>
      <w:r w:rsidR="002517F8" w:rsidRPr="00247FB2">
        <w:rPr>
          <w:rFonts w:hint="eastAsia"/>
        </w:rPr>
        <w:instrText>汪海</w:instrText>
      </w:r>
      <w:r w:rsidR="002517F8" w:rsidRPr="00247FB2">
        <w:rPr>
          <w:rFonts w:hint="eastAsia"/>
        </w:rPr>
        <w:instrText>&lt;/author&gt;&lt;/authors&gt;&lt;/contributors&gt;&lt;titles&gt;&lt;title&gt;</w:instrText>
      </w:r>
      <w:r w:rsidR="002517F8" w:rsidRPr="00247FB2">
        <w:rPr>
          <w:rFonts w:hint="eastAsia"/>
        </w:rPr>
        <w:instrText>考虑剪切非线性的复合材料渐进损伤模型</w:instrText>
      </w:r>
      <w:r w:rsidR="002517F8" w:rsidRPr="00247FB2">
        <w:rPr>
          <w:rFonts w:hint="eastAsia"/>
        </w:rPr>
        <w:instrText>&lt;/title&gt;&lt;secondary-title&gt;</w:instrText>
      </w:r>
      <w:r w:rsidR="002517F8" w:rsidRPr="00247FB2">
        <w:rPr>
          <w:rFonts w:hint="eastAsia"/>
        </w:rPr>
        <w:instrText>上海交通大学学报</w:instrText>
      </w:r>
      <w:r w:rsidR="002517F8" w:rsidRPr="00247FB2">
        <w:rPr>
          <w:rFonts w:hint="eastAsia"/>
        </w:rPr>
        <w:instrText>&lt;/secondary-title&gt;&lt;/titles&gt;&lt;periodical&gt;&lt;full-title&gt;</w:instrText>
      </w:r>
      <w:r w:rsidR="002517F8" w:rsidRPr="00247FB2">
        <w:rPr>
          <w:rFonts w:hint="eastAsia"/>
        </w:rPr>
        <w:instrText>上海交通大学学报</w:instrText>
      </w:r>
      <w:r w:rsidR="002517F8" w:rsidRPr="00247FB2">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2517F8" w:rsidRPr="00247FB2">
        <w:rPr>
          <w:noProof/>
          <w:vertAlign w:val="superscript"/>
        </w:rPr>
        <w:t>[49]</w:t>
      </w:r>
      <w:r w:rsidR="002517F8" w:rsidRPr="00247FB2">
        <w:fldChar w:fldCharType="end"/>
      </w:r>
      <w:r w:rsidR="002517F8" w:rsidRPr="00247FB2">
        <w:t>使用了</w:t>
      </w:r>
      <w:proofErr w:type="spellStart"/>
      <w:r w:rsidR="00081533" w:rsidRPr="00247FB2">
        <w:t>Ramberg</w:t>
      </w:r>
      <w:proofErr w:type="spellEnd"/>
      <w:r w:rsidR="00081533" w:rsidRPr="00247FB2">
        <w:rPr>
          <w:rFonts w:hint="eastAsia"/>
        </w:rPr>
        <w:t>-Osgood</w:t>
      </w:r>
      <w:r w:rsidR="00CF63BF" w:rsidRPr="00247FB2">
        <w:rPr>
          <w:rFonts w:hint="eastAsia"/>
        </w:rPr>
        <w:t>方程</w:t>
      </w:r>
      <w:r w:rsidR="00C41A88" w:rsidRPr="00247FB2">
        <w:fldChar w:fldCharType="begin"/>
      </w:r>
      <w:r w:rsidR="00C41A88" w:rsidRPr="00247FB2">
        <w:instrText xml:space="preserve"> ADDIN EN.CITE &lt;EndNote&gt;&lt;Cite&gt;&lt;Author&gt;AIAA&lt;/Author&gt;&lt;Year&gt;2000&lt;/Year&gt;&lt;RecNum&gt;58&lt;/RecNum&gt;&lt;DisplayText&gt;&lt;style face="superscript"&gt;[50]&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C41A88" w:rsidRPr="00247FB2">
        <w:rPr>
          <w:noProof/>
          <w:vertAlign w:val="superscript"/>
        </w:rPr>
        <w:t>[50]</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8E070C">
      <w:pPr>
        <w:pStyle w:val="MTDisplayEquation"/>
        <w:spacing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4" w:name="OLE_LINK210"/>
            <w:bookmarkStart w:id="285"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4"/>
            <w:bookmarkEnd w:id="285"/>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6" w:name="ZEqnNum84779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6</w:instrText>
        </w:r>
      </w:fldSimple>
      <w:r w:rsidRPr="00247FB2">
        <w:instrText>)</w:instrText>
      </w:r>
      <w:bookmarkEnd w:id="286"/>
      <w:r w:rsidRPr="00247FB2">
        <w:fldChar w:fldCharType="end"/>
      </w:r>
    </w:p>
    <w:p w14:paraId="3EB0B7F0" w14:textId="51BF8D2A" w:rsidR="003F5581" w:rsidRPr="00247FB2" w:rsidRDefault="00AC4754" w:rsidP="00C41A88">
      <w:pPr>
        <w:ind w:firstLineChars="0" w:firstLine="0"/>
      </w:pPr>
      <w:bookmarkStart w:id="287"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8"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8"/>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8A4A68" w:rsidRPr="00247FB2">
          <w:instrText>(2.16)</w:instrText>
        </w:r>
      </w:fldSimple>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E74D27">
      <w:pPr>
        <w:pStyle w:val="MTDisplayEquation"/>
        <w:spacing w:line="240" w:lineRule="auto"/>
      </w:pPr>
      <w:r w:rsidRPr="00247FB2">
        <w:tab/>
      </w:r>
      <w:bookmarkStart w:id="289" w:name="OLE_LINK218"/>
      <w:bookmarkStart w:id="290" w:name="OLE_LINK219"/>
      <w:bookmarkStart w:id="291"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9"/>
        <w:bookmarkEnd w:id="290"/>
        <w:bookmarkEnd w:id="291"/>
        <m:r>
          <w:rPr>
            <w:rFonts w:ascii="Cambria Math" w:hAnsi="Cambria Math"/>
          </w:rPr>
          <m:t>=</m:t>
        </m:r>
        <w:bookmarkStart w:id="292"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360633"/>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7</w:instrText>
        </w:r>
      </w:fldSimple>
      <w:r w:rsidRPr="00247FB2">
        <w:instrText>)</w:instrText>
      </w:r>
      <w:bookmarkEnd w:id="293"/>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8A4A68" w:rsidRPr="00247FB2">
          <w:instrText>(2.17)</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8A4A68" w:rsidRPr="00247FB2">
          <w:instrText>(2.15)</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33534A">
      <w:pPr>
        <w:pStyle w:val="MTDisplayEquation"/>
        <w:spacing w:line="240" w:lineRule="auto"/>
      </w:pPr>
      <w:r w:rsidRPr="00247FB2">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4" w:name="ZEqnNum93445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8</w:instrText>
        </w:r>
      </w:fldSimple>
      <w:r w:rsidRPr="00247FB2">
        <w:instrText>)</w:instrText>
      </w:r>
      <w:bookmarkEnd w:id="294"/>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8A4A68" w:rsidRPr="00247FB2">
          <w:instrText>(2.18)</w:instrText>
        </w:r>
      </w:fldSimple>
      <w:r w:rsidR="009B4F06" w:rsidRPr="00247FB2">
        <w:fldChar w:fldCharType="end"/>
      </w:r>
      <w:r w:rsidR="009B4F06" w:rsidRPr="00247FB2">
        <w:t>进行计算</w:t>
      </w:r>
      <w:r w:rsidR="00BC5805" w:rsidRPr="00247FB2">
        <w:rPr>
          <w:rFonts w:hint="eastAsia"/>
        </w:rPr>
        <w:t>。</w:t>
      </w:r>
      <w:bookmarkEnd w:id="287"/>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8A4A68" w:rsidRPr="00247FB2">
          <w:instrText>(2.6)</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5" w:name="_Toc510015431"/>
      <w:bookmarkEnd w:id="279"/>
      <w:bookmarkEnd w:id="280"/>
      <w:r w:rsidRPr="00247FB2">
        <w:t>ABAQUS</w:t>
      </w:r>
      <w:r w:rsidRPr="00247FB2">
        <w:rPr>
          <w:rFonts w:hint="eastAsia"/>
        </w:rPr>
        <w:t>中的应用</w:t>
      </w:r>
      <w:bookmarkEnd w:id="295"/>
      <w:r w:rsidR="00BF5F78" w:rsidRPr="00247FB2">
        <w:t xml:space="preserve"> </w:t>
      </w:r>
    </w:p>
    <w:p w14:paraId="5619F572" w14:textId="6C342168"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proofErr w:type="spellStart"/>
      <w:r w:rsidR="008C51DB" w:rsidRPr="00247FB2">
        <w:t>Camanho</w:t>
      </w:r>
      <w:proofErr w:type="spellEnd"/>
      <w:r w:rsidR="008C51DB" w:rsidRPr="00247FB2">
        <w:fldChar w:fldCharType="begin"/>
      </w:r>
      <w:r w:rsidR="00C41A88" w:rsidRPr="00247FB2">
        <w:instrText xml:space="preserve"> ADDIN EN.CITE &lt;EndNote&gt;&lt;Cite&gt;&lt;Author&gt;Camanho&lt;/Author&gt;&lt;Year&gt;2007&lt;/Year&gt;&lt;RecNum&gt;37&lt;/RecNum&gt;&lt;DisplayText&gt;&lt;style face="superscript"&gt;[51]&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C41A88" w:rsidRPr="00247FB2">
        <w:rPr>
          <w:noProof/>
          <w:vertAlign w:val="superscript"/>
        </w:rPr>
        <w:t>[51]</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6" w:name="_Toc510015432"/>
      <w:bookmarkStart w:id="297" w:name="OLE_LINK127"/>
      <w:bookmarkStart w:id="298" w:name="OLE_LINK128"/>
      <w:r w:rsidRPr="00247FB2">
        <w:rPr>
          <w:rFonts w:hint="eastAsia"/>
        </w:rPr>
        <w:t>UMAT</w:t>
      </w:r>
      <w:r w:rsidRPr="00247FB2">
        <w:rPr>
          <w:rFonts w:hint="eastAsia"/>
        </w:rPr>
        <w:t>子程序</w:t>
      </w:r>
      <w:bookmarkEnd w:id="296"/>
    </w:p>
    <w:p w14:paraId="53D76778" w14:textId="4B351DF0"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7"/>
      <w:bookmarkEnd w:id="298"/>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C41A88" w:rsidRPr="00247FB2">
        <w:rPr>
          <w:rFonts w:hint="eastAsia"/>
        </w:rPr>
        <w:instrText xml:space="preserve"> ADDIN EN.CITE &lt;EndNote&gt;&lt;Cite&gt;&lt;Author&gt;</w:instrText>
      </w:r>
      <w:r w:rsidR="00C41A88" w:rsidRPr="00247FB2">
        <w:rPr>
          <w:rFonts w:hint="eastAsia"/>
        </w:rPr>
        <w:instrText>庄茁</w:instrText>
      </w:r>
      <w:r w:rsidR="00C41A88" w:rsidRPr="00247FB2">
        <w:rPr>
          <w:rFonts w:hint="eastAsia"/>
        </w:rPr>
        <w:instrText>&lt;/Author&gt;&lt;Year&gt;1998&lt;/Year&gt;&lt;RecNum&gt;32&lt;/RecNum&gt;&lt;DisplayText&gt;&lt;style face="superscript"&gt;[52]&lt;/style&gt;&lt;/DisplayText&gt;&lt;record&gt;&lt;rec-number&gt;32&lt;/rec-number&gt;&lt;foreign-keys&gt;&lt;key app="EN" db-id="d0sfddx2k5av2tedxt1xdxdisw9ezzp5sxez" timestamp="1521957287"&gt;32&lt;/key&gt;&lt;/foreign-keys&gt;&lt;ref-type name="Book"&gt;6&lt;/ref-type&gt;&lt;contributors&gt;&lt;authors&gt;&lt;author&gt;</w:instrText>
      </w:r>
      <w:r w:rsidR="00C41A88" w:rsidRPr="00247FB2">
        <w:rPr>
          <w:rFonts w:hint="eastAsia"/>
        </w:rPr>
        <w:instrText>庄茁</w:instrText>
      </w:r>
      <w:r w:rsidR="00C41A88" w:rsidRPr="00247FB2">
        <w:rPr>
          <w:rFonts w:hint="eastAsia"/>
        </w:rPr>
        <w:instrText>&lt;/author&gt;&lt;/authors&gt;&lt;/contributors&gt;&lt;titles&gt;&lt;title&gt;ABAQUS/Standard</w:instrText>
      </w:r>
      <w:r w:rsidR="00C41A88" w:rsidRPr="00247FB2">
        <w:rPr>
          <w:rFonts w:hint="eastAsia"/>
        </w:rPr>
        <w:instrText>有限元软件入门指南</w:instrText>
      </w:r>
      <w:r w:rsidR="00C41A88" w:rsidRPr="00247FB2">
        <w:rPr>
          <w:rFonts w:hint="eastAsia"/>
        </w:rPr>
        <w:instrText>&lt;/title&gt;&lt;/titles&gt;&lt;dates&gt;&lt;year&gt;1998&lt;/year&gt;&lt;/dates&gt;&lt;publisher&gt;</w:instrText>
      </w:r>
      <w:r w:rsidR="00C41A88" w:rsidRPr="00247FB2">
        <w:rPr>
          <w:rFonts w:hint="eastAsia"/>
        </w:rPr>
        <w:instrText>清华大学出版社</w:instrText>
      </w:r>
      <w:r w:rsidR="00C41A88" w:rsidRPr="00247FB2">
        <w:rPr>
          <w:rFonts w:hint="eastAsia"/>
        </w:rPr>
        <w:instrText>&lt;/publisher&gt;&lt;urls&gt;&lt;/urls&gt;&lt;/record&gt;&lt;/Cite&gt;&lt;/EndNote&gt;</w:instrText>
      </w:r>
      <w:r w:rsidR="0002342C" w:rsidRPr="00247FB2">
        <w:fldChar w:fldCharType="separate"/>
      </w:r>
      <w:r w:rsidR="00C41A88" w:rsidRPr="00247FB2">
        <w:rPr>
          <w:noProof/>
          <w:vertAlign w:val="superscript"/>
        </w:rPr>
        <w:t>[52]</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w:t>
      </w:r>
      <w:proofErr w:type="gramStart"/>
      <w:r w:rsidR="00AD5C3D" w:rsidRPr="00247FB2">
        <w:rPr>
          <w:rFonts w:hint="eastAsia"/>
        </w:rPr>
        <w:t>材料力学本构模型</w:t>
      </w:r>
      <w:proofErr w:type="gramEnd"/>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8A4A68" w:rsidRPr="00247FB2">
          <w:instrText>(2.18)</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必</w:t>
      </w:r>
      <w:proofErr w:type="gramEnd"/>
      <w:r w:rsidR="00231C15" w:rsidRPr="00247FB2">
        <w:rPr>
          <w:rFonts w:hint="eastAsia"/>
        </w:rPr>
        <w:t>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proofErr w:type="spellStart"/>
      <w:r w:rsidR="00231C15" w:rsidRPr="00247FB2">
        <w:t>Jocobian</w:t>
      </w:r>
      <w:proofErr w:type="spellEnd"/>
      <w:r w:rsidR="00231C15" w:rsidRPr="00247FB2">
        <w:rPr>
          <w:rFonts w:hint="eastAsia"/>
        </w:rPr>
        <w:t>矩阵：</w:t>
      </w:r>
    </w:p>
    <w:p w14:paraId="5DC820B6" w14:textId="717AF90B" w:rsidR="001C2C71" w:rsidRPr="00247FB2" w:rsidRDefault="00C413AE" w:rsidP="00125634">
      <w:pPr>
        <w:pStyle w:val="MTDisplayEquation"/>
        <w:spacing w:line="240" w:lineRule="auto"/>
      </w:pPr>
      <w:r w:rsidRPr="00247FB2">
        <w:tab/>
      </w:r>
      <w:bookmarkStart w:id="299"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9</w:instrText>
        </w:r>
      </w:fldSimple>
      <w:r w:rsidRPr="00247FB2">
        <w:instrText>)</w:instrText>
      </w:r>
      <w:r w:rsidRPr="00247FB2">
        <w:fldChar w:fldCharType="end"/>
      </w:r>
      <w:bookmarkStart w:id="300"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8A4A68" w:rsidRPr="00247FB2">
          <w:instrText>(2.6)</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2520A">
      <w:pPr>
        <w:pStyle w:val="MTDisplayEquation"/>
        <w:spacing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301" w:name="OLE_LINK131"/>
        <w:bookmarkStart w:id="302"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1"/>
        <w:bookmarkEnd w:id="30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31991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0</w:instrText>
        </w:r>
      </w:fldSimple>
      <w:r w:rsidRPr="00247FB2">
        <w:instrText>)</w:instrText>
      </w:r>
      <w:bookmarkEnd w:id="303"/>
      <w:r w:rsidRPr="00247FB2">
        <w:fldChar w:fldCharType="end"/>
      </w:r>
    </w:p>
    <w:p w14:paraId="45EDD35D" w14:textId="669DB477" w:rsidR="00125634" w:rsidRPr="00247FB2" w:rsidRDefault="00F1115E" w:rsidP="00A8008C">
      <w:pPr>
        <w:ind w:firstLine="480"/>
      </w:pPr>
      <w:r w:rsidRPr="00247FB2">
        <w:rPr>
          <w:noProof/>
        </w:rPr>
        <w:lastRenderedPageBreak/>
        <w:drawing>
          <wp:anchor distT="0" distB="0" distL="114300" distR="114300" simplePos="0" relativeHeight="251676672" behindDoc="0" locked="0" layoutInCell="1" allowOverlap="1" wp14:anchorId="542F9AC6" wp14:editId="24D07BFB">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8A4A68" w:rsidRPr="00247FB2">
        <w:rPr>
          <w:rFonts w:hint="eastAsia"/>
        </w:rPr>
        <w:t>图</w:t>
      </w:r>
      <w:r w:rsidR="008A4A68" w:rsidRPr="00247FB2">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8A4A68" w:rsidRPr="00247FB2">
          <w:instrText>(2.18)</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8A4A68" w:rsidRPr="00247FB2">
          <w:instrText>(2.7)</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8A4A68" w:rsidRPr="00247FB2">
          <w:instrText>(2.8)</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8A4A68" w:rsidRPr="00247FB2">
          <w:instrText>(2.20)</w:instrText>
        </w:r>
      </w:fldSimple>
      <w:r w:rsidR="00014BD5" w:rsidRPr="00247FB2">
        <w:fldChar w:fldCharType="end"/>
      </w:r>
      <w:r w:rsidR="00014BD5" w:rsidRPr="00247FB2">
        <w:t>所示的</w:t>
      </w:r>
      <w:proofErr w:type="spellStart"/>
      <w:r w:rsidR="00014BD5" w:rsidRPr="00247FB2">
        <w:t>Jocobian</w:t>
      </w:r>
      <w:proofErr w:type="spellEnd"/>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4" w:name="_Ref509752429"/>
      <w:bookmarkEnd w:id="300"/>
      <w:r w:rsidRPr="00247FB2">
        <w:rPr>
          <w:rFonts w:hint="eastAsia"/>
        </w:rPr>
        <w:t>UMAT</w:t>
      </w:r>
      <w:r w:rsidRPr="00247FB2">
        <w:rPr>
          <w:rFonts w:hint="eastAsia"/>
        </w:rPr>
        <w:t>计算流程图</w:t>
      </w:r>
      <w:bookmarkEnd w:id="304"/>
    </w:p>
    <w:p w14:paraId="05196666" w14:textId="590DDE73" w:rsidR="00E30BFA" w:rsidRPr="00247FB2" w:rsidRDefault="00E30BFA" w:rsidP="00E30BFA">
      <w:pPr>
        <w:pStyle w:val="3"/>
      </w:pPr>
      <w:bookmarkStart w:id="305" w:name="_Toc510015433"/>
      <w:r w:rsidRPr="00247FB2">
        <w:rPr>
          <w:rFonts w:hint="eastAsia"/>
        </w:rPr>
        <w:t>特征长度</w:t>
      </w:r>
      <w:r w:rsidR="00B47EA9" w:rsidRPr="00247FB2">
        <w:rPr>
          <w:rFonts w:hint="eastAsia"/>
        </w:rPr>
        <w:t>法消除网格依赖性</w:t>
      </w:r>
      <w:bookmarkEnd w:id="305"/>
    </w:p>
    <w:p w14:paraId="0CDBAB67" w14:textId="1B502F28"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proofErr w:type="spellStart"/>
      <w:r w:rsidR="00030D2F" w:rsidRPr="00247FB2">
        <w:rPr>
          <w:rFonts w:hint="eastAsia"/>
        </w:rPr>
        <w:t>Lapcz</w:t>
      </w:r>
      <w:r w:rsidR="0097639D" w:rsidRPr="00247FB2">
        <w:rPr>
          <w:rFonts w:hint="eastAsia"/>
        </w:rPr>
        <w:t>yk</w:t>
      </w:r>
      <w:proofErr w:type="spellEnd"/>
      <w:r w:rsidR="006978C3" w:rsidRPr="00247FB2">
        <w:fldChar w:fldCharType="begin"/>
      </w:r>
      <w:r w:rsidR="006978C3"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6978C3" w:rsidRPr="00247FB2">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proofErr w:type="spellStart"/>
      <w:r w:rsidR="00743483" w:rsidRPr="00247FB2">
        <w:t>Bažant</w:t>
      </w:r>
      <w:proofErr w:type="spellEnd"/>
      <w:r w:rsidR="002067BF" w:rsidRPr="00247FB2">
        <w:rPr>
          <w:rFonts w:hint="eastAsia"/>
        </w:rPr>
        <w:t>等人</w:t>
      </w:r>
      <w:r w:rsidR="002067BF"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C41A88" w:rsidRPr="00247FB2">
        <w:rPr>
          <w:noProof/>
          <w:vertAlign w:val="superscript"/>
        </w:rPr>
        <w:t>[53]</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BD23D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8A4A68" w:rsidRPr="00247FB2">
          <w:instrText>(2.9)</w:instrText>
        </w:r>
      </w:fldSimple>
      <w:r w:rsidR="000A3675" w:rsidRPr="00247FB2">
        <w:fldChar w:fldCharType="end"/>
      </w:r>
      <w:r w:rsidR="000E0AF8" w:rsidRPr="00247FB2">
        <w:rPr>
          <w:rFonts w:hint="eastAsia"/>
        </w:rPr>
        <w:t>，</w:t>
      </w:r>
      <w:r w:rsidR="000E0AF8" w:rsidRPr="00247FB2">
        <w:t>可</w:t>
      </w:r>
      <w:r w:rsidR="000E0AF8" w:rsidRPr="00247FB2">
        <w:lastRenderedPageBreak/>
        <w:t>以得到</w:t>
      </w:r>
      <w:r w:rsidR="00BE6AAC" w:rsidRPr="00247FB2">
        <w:rPr>
          <w:rFonts w:hint="eastAsia"/>
        </w:rPr>
        <w:t>：</w:t>
      </w:r>
    </w:p>
    <w:p w14:paraId="4E8F4BCA" w14:textId="154A8FFD" w:rsidR="00D4382E" w:rsidRPr="00247FB2" w:rsidRDefault="002D6758" w:rsidP="006E5A5B">
      <w:pPr>
        <w:pStyle w:val="MTDisplayEquation"/>
        <w:spacing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601605"/>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2</w:instrText>
        </w:r>
      </w:fldSimple>
      <w:r w:rsidRPr="00247FB2">
        <w:instrText>)</w:instrText>
      </w:r>
      <w:bookmarkEnd w:id="306"/>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8A4A68" w:rsidRPr="00247FB2">
          <w:instrText>(2.7)</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8A4A68" w:rsidRPr="00247FB2">
          <w:instrText>(2.8)</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8A4A68" w:rsidRPr="00247FB2">
          <w:instrText>(2.22)</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3</w:instrText>
        </w:r>
      </w:fldSimple>
      <w:r w:rsidRPr="00247FB2">
        <w:instrText>)</w:instrText>
      </w:r>
      <w:r w:rsidRPr="00247FB2">
        <w:fldChar w:fldCharType="end"/>
      </w:r>
    </w:p>
    <w:p w14:paraId="4E129D53" w14:textId="2BCA8042" w:rsidR="00DB1171"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5</w:instrText>
        </w:r>
      </w:fldSimple>
      <w:r w:rsidRPr="00247FB2">
        <w:instrText>)</w:instrText>
      </w:r>
      <w:r w:rsidRPr="00247FB2">
        <w:fldChar w:fldCharType="end"/>
      </w:r>
    </w:p>
    <w:p w14:paraId="32DFBA47" w14:textId="7E4406C2"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16607150" w:rsidR="00A449B4" w:rsidRPr="00247FB2" w:rsidRDefault="00182ADD" w:rsidP="00D4382E">
      <w:pPr>
        <w:ind w:firstLineChars="0" w:firstLine="420"/>
      </w:pPr>
      <w:r w:rsidRPr="00247FB2">
        <w:rPr>
          <w:rFonts w:hint="eastAsia"/>
        </w:rPr>
        <w:t>学者们提出了许多不同的特征长度的计算方法，</w:t>
      </w:r>
      <w:proofErr w:type="spellStart"/>
      <w:r w:rsidR="00894E50" w:rsidRPr="00247FB2">
        <w:t>Bažant</w:t>
      </w:r>
      <w:proofErr w:type="spellEnd"/>
      <w:r w:rsidR="00894E50" w:rsidRPr="00247FB2">
        <w:rPr>
          <w:rFonts w:hint="eastAsia"/>
        </w:rPr>
        <w:t>等人</w:t>
      </w:r>
      <w:r w:rsidR="00A449B4"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C41A88" w:rsidRPr="00247FB2">
        <w:rPr>
          <w:noProof/>
          <w:vertAlign w:val="superscript"/>
        </w:rPr>
        <w:t>[53]</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26679B">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7</w:instrText>
        </w:r>
      </w:fldSimple>
      <w:r w:rsidRPr="00247FB2">
        <w:instrText>)</w:instrText>
      </w:r>
      <w:r w:rsidRPr="00247FB2">
        <w:fldChar w:fldCharType="end"/>
      </w:r>
    </w:p>
    <w:p w14:paraId="1146B494" w14:textId="139FB21E"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proofErr w:type="spellStart"/>
      <w:r w:rsidR="00546749" w:rsidRPr="00247FB2">
        <w:rPr>
          <w:rFonts w:hint="eastAsia"/>
        </w:rPr>
        <w:t>Maimi</w:t>
      </w:r>
      <w:proofErr w:type="spellEnd"/>
      <w:r w:rsidR="00546749" w:rsidRPr="00247FB2">
        <w:rPr>
          <w:rFonts w:hint="eastAsia"/>
        </w:rPr>
        <w:t>等人</w:t>
      </w:r>
      <w:r w:rsidR="00546749" w:rsidRPr="00247FB2">
        <w:fldChar w:fldCharType="begin"/>
      </w:r>
      <w:r w:rsidR="00C41A88" w:rsidRPr="00247FB2">
        <w:instrText xml:space="preserve"> ADDIN EN.CITE &lt;EndNote&gt;&lt;Cite&gt;&lt;Author&gt;Maimí&lt;/Author&gt;&lt;Year&gt;2006&lt;/Year&gt;&lt;RecNum&gt;34&lt;/RecNum&gt;&lt;DisplayText&gt;&lt;style face="superscript"&gt;[54]&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C41A88" w:rsidRPr="00247FB2">
        <w:rPr>
          <w:noProof/>
          <w:vertAlign w:val="superscript"/>
        </w:rPr>
        <w:t>[54]</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proofErr w:type="spellStart"/>
      <w:r w:rsidR="006F0479" w:rsidRPr="00247FB2">
        <w:t>Cervenka</w:t>
      </w:r>
      <w:proofErr w:type="spellEnd"/>
      <w:r w:rsidR="006F0479" w:rsidRPr="00247FB2">
        <w:rPr>
          <w:rFonts w:hint="eastAsia"/>
        </w:rPr>
        <w:t>等人</w:t>
      </w:r>
      <w:r w:rsidR="00B12E5B" w:rsidRPr="00247FB2">
        <w:fldChar w:fldCharType="begin"/>
      </w:r>
      <w:r w:rsidR="00C41A88" w:rsidRPr="00247FB2">
        <w:instrText xml:space="preserve"> ADDIN EN.CITE &lt;EndNote&gt;&lt;Cite&gt;&lt;Author&gt;Cervenka&lt;/Author&gt;&lt;Year&gt;1995&lt;/Year&gt;&lt;RecNum&gt;35&lt;/RecNum&gt;&lt;DisplayText&gt;&lt;style face="superscript"&gt;[55]&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C41A88" w:rsidRPr="00247FB2">
        <w:rPr>
          <w:noProof/>
          <w:vertAlign w:val="superscript"/>
        </w:rPr>
        <w:t>[55]</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8A14E7"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8A14E7" w:rsidRPr="00247FB2">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7" w:name="_Toc510015434"/>
      <w:r w:rsidRPr="00247FB2">
        <w:rPr>
          <w:rFonts w:hint="eastAsia"/>
        </w:rPr>
        <w:t>粘性系数提高收敛性</w:t>
      </w:r>
      <w:bookmarkEnd w:id="307"/>
    </w:p>
    <w:p w14:paraId="5593FA32" w14:textId="6C4F359E"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proofErr w:type="spellStart"/>
      <w:r w:rsidR="001B3366" w:rsidRPr="00247FB2">
        <w:t>Duvaut</w:t>
      </w:r>
      <w:proofErr w:type="spellEnd"/>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C41A88" w:rsidRPr="00247FB2">
        <w:instrText xml:space="preserve"> ADDIN EN.CITE &lt;EndNote&gt;&lt;Cite&gt;&lt;Author&gt;Duvaut&lt;/Author&gt;&lt;Year&gt;1976&lt;/Year&gt;&lt;RecNum&gt;36&lt;/RecNum&gt;&lt;DisplayText&gt;&lt;style face="superscript"&gt;[56]&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C41A88" w:rsidRPr="00247FB2">
        <w:rPr>
          <w:noProof/>
          <w:vertAlign w:val="superscript"/>
        </w:rPr>
        <w:t>[56]</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2A6679">
      <w:pPr>
        <w:pStyle w:val="MTDisplayEquation"/>
        <w:spacing w:line="240" w:lineRule="auto"/>
      </w:pPr>
      <w:r w:rsidRPr="00247FB2">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8" w:name="ZEqnNum699299"/>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8</w:instrText>
        </w:r>
      </w:fldSimple>
      <w:r w:rsidRPr="00247FB2">
        <w:instrText>)</w:instrText>
      </w:r>
      <w:bookmarkEnd w:id="308"/>
      <w:r w:rsidRPr="00247FB2">
        <w:fldChar w:fldCharType="end"/>
      </w:r>
    </w:p>
    <w:p w14:paraId="0343E2CE" w14:textId="04776622" w:rsidR="00F55FFC" w:rsidRPr="00247FB2" w:rsidRDefault="00F55FFC" w:rsidP="002A6679">
      <w:pPr>
        <w:pStyle w:val="MTDisplayEquation"/>
        <w:spacing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96219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9</w:instrText>
        </w:r>
      </w:fldSimple>
      <w:r w:rsidRPr="00247FB2">
        <w:instrText>)</w:instrText>
      </w:r>
      <w:bookmarkEnd w:id="309"/>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8A4A68" w:rsidRPr="00247FB2">
          <w:instrText>(2.28)</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8A4A68" w:rsidRPr="00247FB2">
          <w:instrText>(2.29)</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7B378D">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0</w:instrText>
        </w:r>
      </w:fldSimple>
      <w:r w:rsidRPr="00247FB2">
        <w:instrText>)</w:instrText>
      </w:r>
      <w:r w:rsidRPr="00247FB2">
        <w:fldChar w:fldCharType="end"/>
      </w:r>
    </w:p>
    <w:p w14:paraId="15F859D2" w14:textId="5A2ABE51" w:rsidR="00E11F53" w:rsidRPr="00247FB2" w:rsidRDefault="00A80DCD" w:rsidP="007F1CAE">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1E1325">
      <w:pPr>
        <w:pStyle w:val="MTDisplayEquation"/>
        <w:spacing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878195"/>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2</w:instrText>
        </w:r>
      </w:fldSimple>
      <w:r w:rsidRPr="00247FB2">
        <w:instrText>)</w:instrText>
      </w:r>
      <w:bookmarkEnd w:id="310"/>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8A4A68" w:rsidRPr="00247FB2">
          <w:instrText>(2.32)</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8A4A68" w:rsidRPr="00247FB2">
          <w:instrText>(2.20)</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8B342C">
      <w:pPr>
        <w:pStyle w:val="MTDisplayEquation"/>
        <w:spacing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3</w:instrText>
        </w:r>
      </w:fldSimple>
      <w:r w:rsidRPr="00247FB2">
        <w:instrText>)</w:instrText>
      </w:r>
      <w:r w:rsidRPr="00247FB2">
        <w:fldChar w:fldCharType="end"/>
      </w:r>
    </w:p>
    <w:p w14:paraId="7669D5AE" w14:textId="5329BA11"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proofErr w:type="spellStart"/>
      <w:r w:rsidR="00206A7E" w:rsidRPr="00247FB2">
        <w:t>Lapczyk</w:t>
      </w:r>
      <w:proofErr w:type="spellEnd"/>
      <w:r w:rsidR="001071C9" w:rsidRPr="00247FB2">
        <w:fldChar w:fldCharType="begin"/>
      </w:r>
      <w:r w:rsidR="001071C9"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1071C9" w:rsidRPr="00247FB2">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8A4A68" w:rsidRPr="00247FB2">
        <w:rPr>
          <w:rFonts w:hint="eastAsia"/>
        </w:rPr>
        <w:t>表</w:t>
      </w:r>
      <w:r w:rsidR="008A4A68" w:rsidRPr="00247FB2">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8A4A68" w:rsidRPr="00247FB2">
        <w:rPr>
          <w:rFonts w:hint="eastAsia"/>
        </w:rPr>
        <w:t>图</w:t>
      </w:r>
      <w:r w:rsidR="008A4A68" w:rsidRPr="00247FB2">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5E00A160" w:rsidR="00311C64" w:rsidRPr="00247FB2" w:rsidRDefault="00DA243B" w:rsidP="00A1112D">
      <w:pPr>
        <w:pStyle w:val="7"/>
      </w:pPr>
      <w:r w:rsidRPr="00247FB2">
        <w:rPr>
          <w:rFonts w:hint="eastAsia"/>
        </w:rPr>
        <w:t xml:space="preserve"> </w:t>
      </w:r>
      <w:bookmarkStart w:id="311" w:name="OLE_LINK206"/>
      <w:bookmarkStart w:id="312" w:name="OLE_LINK207"/>
      <w:bookmarkStart w:id="313" w:name="OLE_LINK208"/>
      <w:bookmarkStart w:id="314" w:name="_Ref509875014"/>
      <w:r w:rsidR="00F87832" w:rsidRPr="00247FB2">
        <w:t>使用不同的粘性系数的</w:t>
      </w:r>
      <w:bookmarkEnd w:id="311"/>
      <w:bookmarkEnd w:id="312"/>
      <w:bookmarkEnd w:id="313"/>
      <w:r w:rsidR="001C4EEF" w:rsidRPr="00247FB2">
        <w:t>开孔层合板</w:t>
      </w:r>
      <w:r w:rsidR="00F87832" w:rsidRPr="00247FB2">
        <w:t>强度计算结果</w:t>
      </w:r>
      <w:bookmarkEnd w:id="314"/>
      <w:r w:rsidR="00247A34" w:rsidRPr="00247FB2">
        <w:fldChar w:fldCharType="begin"/>
      </w:r>
      <w:r w:rsidR="00247A34"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247A34" w:rsidRPr="00247FB2">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4CEC725B" w:rsidR="000F461F" w:rsidRPr="00247FB2" w:rsidRDefault="000F461F" w:rsidP="00C41A88">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 xml:space="preserve">De </w:t>
            </w:r>
            <w:proofErr w:type="spellStart"/>
            <w:r w:rsidRPr="00247FB2">
              <w:rPr>
                <w:rFonts w:ascii="宋体" w:hAnsi="宋体" w:cs="宋体"/>
                <w:sz w:val="21"/>
                <w:szCs w:val="21"/>
              </w:rPr>
              <w:t>Vries</w:t>
            </w:r>
            <w:proofErr w:type="spellEnd"/>
            <w:r w:rsidR="00796DED" w:rsidRPr="00247FB2">
              <w:rPr>
                <w:rFonts w:ascii="宋体" w:hAnsi="宋体" w:cs="宋体"/>
                <w:sz w:val="21"/>
                <w:szCs w:val="21"/>
              </w:rPr>
              <w:fldChar w:fldCharType="begin"/>
            </w:r>
            <w:r w:rsidR="00C41A88" w:rsidRPr="00247FB2">
              <w:rPr>
                <w:rFonts w:ascii="宋体" w:hAnsi="宋体" w:cs="宋体"/>
                <w:sz w:val="21"/>
                <w:szCs w:val="21"/>
              </w:rPr>
              <w:instrText xml:space="preserve"> ADDIN EN.CITE &lt;EndNote&gt;&lt;Cite&gt;&lt;Author&gt;Vries&lt;/Author&gt;&lt;Year&gt;2001&lt;/Year&gt;&lt;RecNum&gt;53&lt;/RecNum&gt;&lt;DisplayText&gt;&lt;style face="superscript"&gt;[57]&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C41A88" w:rsidRPr="00247FB2">
              <w:rPr>
                <w:rFonts w:ascii="宋体" w:hAnsi="宋体" w:cs="宋体"/>
                <w:noProof/>
                <w:sz w:val="21"/>
                <w:szCs w:val="21"/>
                <w:vertAlign w:val="superscript"/>
              </w:rPr>
              <w:t>[57]</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5" w:name="OLE_LINK185"/>
        <w:bookmarkStart w:id="316" w:name="OLE_LINK203"/>
        <w:tc>
          <w:tcPr>
            <w:tcW w:w="2387" w:type="dxa"/>
          </w:tcPr>
          <w:p w14:paraId="453FCBD5" w14:textId="4CD1A55A" w:rsidR="000F461F" w:rsidRPr="00247FB2" w:rsidRDefault="0043492D"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5"/>
            <w:bookmarkEnd w:id="316"/>
          </w:p>
        </w:tc>
        <w:tc>
          <w:tcPr>
            <w:tcW w:w="2551" w:type="dxa"/>
          </w:tcPr>
          <w:p w14:paraId="3B7B8172" w14:textId="25B3F21B" w:rsidR="000F461F" w:rsidRPr="00247FB2" w:rsidRDefault="0043492D"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43492D"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7" w:name="OLE_LINK204"/>
            <w:bookmarkStart w:id="318" w:name="OLE_LINK205"/>
            <w:r w:rsidRPr="00247FB2">
              <w:rPr>
                <w:rFonts w:ascii="宋体" w:hAnsi="宋体" w:cs="宋体" w:hint="eastAsia"/>
                <w:sz w:val="21"/>
                <w:szCs w:val="21"/>
              </w:rPr>
              <w:t>4</w:t>
            </w:r>
            <w:r w:rsidRPr="00247FB2">
              <w:rPr>
                <w:rFonts w:ascii="宋体" w:hAnsi="宋体" w:cs="宋体"/>
                <w:sz w:val="21"/>
                <w:szCs w:val="21"/>
              </w:rPr>
              <w:t>62.1</w:t>
            </w:r>
            <w:bookmarkEnd w:id="317"/>
            <w:bookmarkEnd w:id="318"/>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93BB884" w:rsidR="00EB4106" w:rsidRPr="00247FB2" w:rsidRDefault="00555C9E" w:rsidP="00304F2D">
      <w:pPr>
        <w:pStyle w:val="6"/>
        <w:jc w:val="center"/>
      </w:pPr>
      <w:r w:rsidRPr="00247FB2">
        <w:rPr>
          <w:noProof/>
        </w:rPr>
        <w:lastRenderedPageBreak/>
        <w:drawing>
          <wp:anchor distT="0" distB="0" distL="114300" distR="114300" simplePos="0" relativeHeight="251669504" behindDoc="0" locked="0" layoutInCell="1" allowOverlap="1" wp14:anchorId="34766AF9" wp14:editId="6D3100DB">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sidRPr="00247FB2">
        <w:rPr>
          <w:rFonts w:hint="eastAsia"/>
        </w:rPr>
        <w:t xml:space="preserve"> </w:t>
      </w:r>
      <w:bookmarkStart w:id="319"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EC1FD5"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EC1FD5" w:rsidRPr="00247FB2">
        <w:rPr>
          <w:noProof/>
          <w:vertAlign w:val="superscript"/>
        </w:rPr>
        <w:t>[30]</w:t>
      </w:r>
      <w:r w:rsidR="00EC1FD5" w:rsidRPr="00247FB2">
        <w:fldChar w:fldCharType="end"/>
      </w:r>
      <w:bookmarkEnd w:id="319"/>
    </w:p>
    <w:p w14:paraId="13867296" w14:textId="608AF904" w:rsidR="000B12E1" w:rsidRPr="00247FB2" w:rsidRDefault="000B12E1" w:rsidP="0033742D">
      <w:pPr>
        <w:pStyle w:val="2"/>
      </w:pPr>
      <w:r w:rsidRPr="00247FB2">
        <w:rPr>
          <w:rFonts w:hint="eastAsia"/>
        </w:rPr>
        <w:t xml:space="preserve"> </w:t>
      </w:r>
      <w:bookmarkStart w:id="320" w:name="_Toc510015435"/>
      <w:r w:rsidRPr="00247FB2">
        <w:rPr>
          <w:rFonts w:hint="eastAsia"/>
        </w:rPr>
        <w:t>本章小结</w:t>
      </w:r>
      <w:bookmarkEnd w:id="320"/>
    </w:p>
    <w:p w14:paraId="27E69DD0" w14:textId="2793A9BE" w:rsidR="001B2178" w:rsidRPr="00247FB2" w:rsidRDefault="00E12E0B" w:rsidP="00E12E0B">
      <w:pPr>
        <w:ind w:right="240" w:firstLineChars="202" w:firstLine="485"/>
      </w:pPr>
      <w:bookmarkStart w:id="321" w:name="OLE_LINK41"/>
      <w:r w:rsidRPr="00247FB2">
        <w:rPr>
          <w:rFonts w:hint="eastAsia"/>
        </w:rPr>
        <w:t>本章</w:t>
      </w:r>
      <w:bookmarkEnd w:id="321"/>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w:t>
      </w:r>
      <w:proofErr w:type="spellStart"/>
      <w:r w:rsidR="00FE7E92" w:rsidRPr="00247FB2">
        <w:rPr>
          <w:rFonts w:hint="eastAsia"/>
        </w:rPr>
        <w:t>Rotem</w:t>
      </w:r>
      <w:proofErr w:type="spellEnd"/>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8A4A68" w:rsidRPr="00247FB2">
          <w:instrText>(2.14)</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8A4A68" w:rsidRPr="00247FB2">
          <w:instrText>(2.18)</w:instrText>
        </w:r>
      </w:fldSimple>
      <w:r w:rsidR="00AF62A3" w:rsidRPr="00247FB2">
        <w:fldChar w:fldCharType="end"/>
      </w:r>
      <w:r w:rsidR="00AF62A3" w:rsidRPr="00247FB2">
        <w:t>来进行计算</w:t>
      </w:r>
      <w:r w:rsidR="00AF62A3" w:rsidRPr="00247FB2">
        <w:rPr>
          <w:rFonts w:hint="eastAsia"/>
        </w:rPr>
        <w:t>。</w:t>
      </w:r>
    </w:p>
    <w:p w14:paraId="3AB4898E" w14:textId="26DDFFE5" w:rsidR="00091C3B" w:rsidRPr="00247FB2" w:rsidRDefault="00C74E96" w:rsidP="006F4287">
      <w:pPr>
        <w:ind w:right="240" w:firstLineChars="202" w:firstLine="485"/>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3ABCC6F3" w14:textId="77777777" w:rsidR="00057516" w:rsidRPr="00247FB2" w:rsidRDefault="00057516">
      <w:pPr>
        <w:widowControl/>
        <w:spacing w:line="240" w:lineRule="auto"/>
        <w:ind w:firstLineChars="0" w:firstLine="0"/>
        <w:jc w:val="left"/>
        <w:rPr>
          <w:color w:val="0070C0"/>
        </w:rPr>
      </w:pPr>
      <w:r w:rsidRPr="00247FB2">
        <w:rPr>
          <w:color w:val="0070C0"/>
        </w:rPr>
        <w:br w:type="page"/>
      </w:r>
    </w:p>
    <w:p w14:paraId="28D88B35" w14:textId="570BA3BB" w:rsidR="000B12E1" w:rsidRPr="00247FB2" w:rsidRDefault="000B12E1" w:rsidP="0078489E">
      <w:pPr>
        <w:widowControl/>
        <w:spacing w:line="240" w:lineRule="auto"/>
        <w:ind w:firstLineChars="0" w:firstLine="0"/>
        <w:jc w:val="left"/>
        <w:rPr>
          <w:color w:val="0070C0"/>
        </w:rPr>
        <w:sectPr w:rsidR="000B12E1" w:rsidRPr="00247FB2" w:rsidSect="00676C4F">
          <w:headerReference w:type="default" r:id="rId52"/>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247FB2" w:rsidRDefault="002667E4" w:rsidP="00416A81">
      <w:pPr>
        <w:pStyle w:val="10"/>
        <w:rPr>
          <w:color w:val="auto"/>
        </w:rPr>
      </w:pPr>
      <w:bookmarkStart w:id="322" w:name="OLE_LINK42"/>
      <w:bookmarkStart w:id="323" w:name="OLE_LINK43"/>
      <w:bookmarkStart w:id="324" w:name="_Toc510015436"/>
      <w:r w:rsidRPr="00247FB2">
        <w:lastRenderedPageBreak/>
        <w:t>大开</w:t>
      </w:r>
      <w:r w:rsidRPr="00247FB2">
        <w:rPr>
          <w:rFonts w:hint="eastAsia"/>
        </w:rPr>
        <w:t>孔</w:t>
      </w:r>
      <w:r w:rsidRPr="00247FB2">
        <w:t>复合材料层合板</w:t>
      </w:r>
      <w:r w:rsidRPr="00247FB2">
        <w:rPr>
          <w:rFonts w:hint="eastAsia"/>
        </w:rPr>
        <w:t>拉伸实验研究</w:t>
      </w:r>
      <w:bookmarkEnd w:id="322"/>
      <w:bookmarkEnd w:id="323"/>
      <w:bookmarkEnd w:id="324"/>
    </w:p>
    <w:p w14:paraId="2C3F1995" w14:textId="4B3705DC" w:rsidR="00416A81" w:rsidRPr="00247FB2" w:rsidRDefault="00B72B7C" w:rsidP="00416A81">
      <w:pPr>
        <w:pStyle w:val="2"/>
        <w:rPr>
          <w:color w:val="000000" w:themeColor="text1"/>
        </w:rPr>
      </w:pPr>
      <w:bookmarkStart w:id="325" w:name="_Toc510015437"/>
      <w:r w:rsidRPr="00247FB2">
        <w:rPr>
          <w:rFonts w:hint="eastAsia"/>
          <w:color w:val="000000" w:themeColor="text1"/>
        </w:rPr>
        <w:t>实验方法</w:t>
      </w:r>
      <w:bookmarkEnd w:id="325"/>
    </w:p>
    <w:p w14:paraId="5822E278" w14:textId="02D3FE76" w:rsidR="00825C44" w:rsidRPr="00247FB2" w:rsidRDefault="00D543D6" w:rsidP="00825C44">
      <w:pPr>
        <w:ind w:firstLine="480"/>
      </w:pPr>
      <w:r w:rsidRPr="00247FB2">
        <w:rPr>
          <w:noProof/>
        </w:rPr>
        <w:drawing>
          <wp:anchor distT="0" distB="0" distL="114300" distR="114300" simplePos="0" relativeHeight="251685888" behindDoc="0" locked="0" layoutInCell="1" allowOverlap="1" wp14:anchorId="17DE4D2C" wp14:editId="0BFAC600">
            <wp:simplePos x="0" y="0"/>
            <wp:positionH relativeFrom="column">
              <wp:posOffset>1797685</wp:posOffset>
            </wp:positionH>
            <wp:positionV relativeFrom="paragraph">
              <wp:posOffset>1177036</wp:posOffset>
            </wp:positionV>
            <wp:extent cx="2857500" cy="180086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t>本文选用了三种不同铺层和三种不同孔径的</w:t>
      </w:r>
      <w:r w:rsidRPr="00247FB2">
        <w:t>大开孔复合材料</w:t>
      </w:r>
      <w:r w:rsidR="00825C44" w:rsidRPr="00247FB2">
        <w:t>层合板进行研究</w:t>
      </w:r>
      <w:r w:rsidR="00825C44"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8A4A68" w:rsidRPr="00247FB2">
        <w:rPr>
          <w:rFonts w:hint="eastAsia"/>
        </w:rPr>
        <w:t>图</w:t>
      </w:r>
      <w:r w:rsidR="008A4A68" w:rsidRPr="00247FB2">
        <w:rPr>
          <w:rFonts w:hint="eastAsia"/>
        </w:rPr>
        <w:t>3.1</w:t>
      </w:r>
      <w:r w:rsidR="00677626" w:rsidRPr="00247FB2">
        <w:fldChar w:fldCharType="end"/>
      </w:r>
      <w:r w:rsidR="00825C44" w:rsidRPr="00247FB2">
        <w:rPr>
          <w:rFonts w:hint="eastAsia"/>
        </w:rPr>
        <w:t>所示</w:t>
      </w:r>
      <w:r w:rsidRPr="00247FB2">
        <w:rPr>
          <w:rFonts w:hint="eastAsia"/>
        </w:rPr>
        <w:t>，大开口层合板的总长为</w:t>
      </w:r>
      <w:r w:rsidRPr="00247FB2">
        <w:rPr>
          <w:rFonts w:hint="eastAsia"/>
        </w:rPr>
        <w:t>240mm</w:t>
      </w:r>
      <w:r w:rsidRPr="00247FB2">
        <w:rPr>
          <w:rFonts w:hint="eastAsia"/>
        </w:rPr>
        <w:t>，</w:t>
      </w:r>
      <w:r w:rsidRPr="00247FB2">
        <w:t>宽为</w:t>
      </w:r>
      <w:r w:rsidRPr="00247FB2">
        <w:rPr>
          <w:rFonts w:hint="eastAsia"/>
        </w:rPr>
        <w:t>160mm</w:t>
      </w:r>
      <w:r w:rsidR="000A03D0" w:rsidRPr="00247FB2">
        <w:rPr>
          <w:rFonts w:hint="eastAsia"/>
        </w:rPr>
        <w:t>，三种孔径</w:t>
      </w:r>
      <m:oMath>
        <m:r>
          <m:rPr>
            <m:sty m:val="p"/>
          </m:rPr>
          <w:rPr>
            <w:rFonts w:ascii="Cambria Math" w:hAnsi="Cambria Math"/>
          </w:rPr>
          <m:t>∅</m:t>
        </m:r>
      </m:oMath>
      <w:r w:rsidR="000A03D0" w:rsidRPr="00247FB2">
        <w:t>的值分别为</w:t>
      </w:r>
      <w:r w:rsidR="000A03D0" w:rsidRPr="00247FB2">
        <w:rPr>
          <w:rFonts w:hint="eastAsia"/>
        </w:rPr>
        <w:t>60mm</w:t>
      </w:r>
      <w:r w:rsidR="000A03D0" w:rsidRPr="00247FB2">
        <w:rPr>
          <w:rFonts w:hint="eastAsia"/>
        </w:rPr>
        <w:t>，</w:t>
      </w:r>
      <w:r w:rsidR="000A03D0" w:rsidRPr="00247FB2">
        <w:rPr>
          <w:rFonts w:hint="eastAsia"/>
        </w:rPr>
        <w:t>80mm</w:t>
      </w:r>
      <w:r w:rsidR="000A03D0" w:rsidRPr="00247FB2">
        <w:rPr>
          <w:rFonts w:hint="eastAsia"/>
        </w:rPr>
        <w:t>和</w:t>
      </w:r>
      <w:r w:rsidR="000A03D0" w:rsidRPr="00247FB2">
        <w:rPr>
          <w:rFonts w:hint="eastAsia"/>
        </w:rPr>
        <w:t>100mm</w:t>
      </w:r>
    </w:p>
    <w:p w14:paraId="4D56F786" w14:textId="2C5C0DA4" w:rsidR="00825C44" w:rsidRPr="00247FB2" w:rsidRDefault="00825C44" w:rsidP="00825C44">
      <w:pPr>
        <w:pStyle w:val="6"/>
        <w:numPr>
          <w:ilvl w:val="4"/>
          <w:numId w:val="22"/>
        </w:numPr>
        <w:ind w:firstLine="482"/>
        <w:jc w:val="center"/>
      </w:pPr>
      <w:bookmarkStart w:id="326" w:name="_Ref509925664"/>
      <w:r w:rsidRPr="00247FB2">
        <w:t>大开口复合材料层合板试件</w:t>
      </w:r>
      <w:bookmarkEnd w:id="326"/>
    </w:p>
    <w:p w14:paraId="57C10DB7" w14:textId="7B634B4C" w:rsidR="005579F7" w:rsidRPr="00247FB2" w:rsidRDefault="00825C44" w:rsidP="00825C44">
      <w:pPr>
        <w:ind w:firstLine="480"/>
      </w:pPr>
      <w:r w:rsidRPr="00247FB2">
        <w:rPr>
          <w:rFonts w:hint="eastAsia"/>
        </w:rPr>
        <w:t>采用实验方法，</w:t>
      </w:r>
      <w:r w:rsidRPr="00247FB2">
        <w:t>对</w:t>
      </w:r>
      <w:r w:rsidRPr="00247FB2">
        <w:rPr>
          <w:rFonts w:hint="eastAsia"/>
        </w:rPr>
        <w:t>铝板中的穿孔损伤进行定位及尺寸评估。为与数值模拟保持一</w:t>
      </w:r>
    </w:p>
    <w:p w14:paraId="174A106C" w14:textId="2B4CA6DC" w:rsidR="005579F7" w:rsidRPr="00247FB2" w:rsidRDefault="00F77C4D" w:rsidP="00825C44">
      <w:pPr>
        <w:ind w:firstLine="480"/>
      </w:pPr>
      <w:r w:rsidRPr="00247FB2">
        <w:rPr>
          <w:noProof/>
        </w:rPr>
        <w:drawing>
          <wp:anchor distT="0" distB="0" distL="114300" distR="114300" simplePos="0" relativeHeight="251686912" behindDoc="0" locked="0" layoutInCell="1" allowOverlap="1" wp14:anchorId="51431C7D" wp14:editId="2E8AABF8">
            <wp:simplePos x="0" y="0"/>
            <wp:positionH relativeFrom="column">
              <wp:posOffset>983615</wp:posOffset>
            </wp:positionH>
            <wp:positionV relativeFrom="paragraph">
              <wp:posOffset>346710</wp:posOffset>
            </wp:positionV>
            <wp:extent cx="4091940" cy="1798955"/>
            <wp:effectExtent l="0" t="0" r="381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091940" cy="1798955"/>
                    </a:xfrm>
                    <a:prstGeom prst="rect">
                      <a:avLst/>
                    </a:prstGeom>
                  </pic:spPr>
                </pic:pic>
              </a:graphicData>
            </a:graphic>
            <wp14:sizeRelH relativeFrom="page">
              <wp14:pctWidth>0</wp14:pctWidth>
            </wp14:sizeRelH>
            <wp14:sizeRelV relativeFrom="page">
              <wp14:pctHeight>0</wp14:pctHeight>
            </wp14:sizeRelV>
          </wp:anchor>
        </w:drawing>
      </w:r>
    </w:p>
    <w:p w14:paraId="0F64CF56" w14:textId="19D51D86" w:rsidR="005579F7" w:rsidRPr="00247FB2" w:rsidRDefault="005579F7" w:rsidP="00825C44">
      <w:pPr>
        <w:ind w:firstLine="480"/>
      </w:pPr>
    </w:p>
    <w:p w14:paraId="1C62B908" w14:textId="2B164BFF" w:rsidR="00825C44" w:rsidRPr="00247FB2" w:rsidRDefault="005579F7" w:rsidP="00825C44">
      <w:pPr>
        <w:ind w:firstLine="480"/>
      </w:pPr>
      <w:r w:rsidRPr="00247FB2">
        <w:rPr>
          <w:noProof/>
        </w:rPr>
        <w:lastRenderedPageBreak/>
        <w:drawing>
          <wp:anchor distT="0" distB="0" distL="114300" distR="114300" simplePos="0" relativeHeight="251684864" behindDoc="0" locked="0" layoutInCell="1" allowOverlap="1" wp14:anchorId="2146AAC5" wp14:editId="18F404E4">
            <wp:simplePos x="0" y="0"/>
            <wp:positionH relativeFrom="column">
              <wp:posOffset>1376680</wp:posOffset>
            </wp:positionH>
            <wp:positionV relativeFrom="paragraph">
              <wp:posOffset>394335</wp:posOffset>
            </wp:positionV>
            <wp:extent cx="3098165" cy="2654935"/>
            <wp:effectExtent l="0" t="0" r="698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rPr>
          <w:rFonts w:hint="eastAsia"/>
        </w:rPr>
        <w:t>致，实验</w:t>
      </w:r>
    </w:p>
    <w:p w14:paraId="12612A39" w14:textId="6C83BFF4" w:rsidR="00825C44" w:rsidRPr="00247FB2" w:rsidRDefault="00825C44" w:rsidP="00825C44">
      <w:pPr>
        <w:pStyle w:val="6"/>
        <w:numPr>
          <w:ilvl w:val="4"/>
          <w:numId w:val="22"/>
        </w:numPr>
        <w:ind w:firstLine="482"/>
        <w:jc w:val="center"/>
      </w:pPr>
      <w:r w:rsidRPr="00247FB2">
        <w:t>大开孔层合板拉伸实验系统</w:t>
      </w:r>
    </w:p>
    <w:p w14:paraId="349D76AB" w14:textId="4BECDD6C" w:rsidR="00825C44" w:rsidRPr="00247FB2" w:rsidRDefault="00825C44" w:rsidP="00825C44">
      <w:pPr>
        <w:ind w:firstLine="480"/>
      </w:pPr>
      <w:r w:rsidRPr="00247FB2">
        <w:rPr>
          <w:rFonts w:hint="eastAsia"/>
        </w:rPr>
        <w:t>中仍采用</w:t>
      </w:r>
      <m:oMath>
        <m:r>
          <m:rPr>
            <m:sty m:val="p"/>
          </m:rPr>
          <w:rPr>
            <w:rFonts w:ascii="Cambria Math" w:hAnsi="Cambria Math"/>
          </w:rPr>
          <m:t>800mm×800mm</m:t>
        </m:r>
      </m:oMath>
      <w:r w:rsidRPr="00247FB2">
        <w:rPr>
          <w:rFonts w:hint="eastAsia"/>
        </w:rPr>
        <w:t>的铝板，板厚为</w:t>
      </w:r>
      <w:r w:rsidRPr="00247FB2">
        <w:rPr>
          <w:rFonts w:hint="eastAsia"/>
        </w:rPr>
        <w:t>1</w:t>
      </w:r>
      <w:r w:rsidRPr="00247FB2">
        <w:t>.293mm</w:t>
      </w:r>
      <w:r w:rsidRPr="00247FB2">
        <w:t>，</w:t>
      </w:r>
      <w:r w:rsidRPr="00247FB2">
        <w:rPr>
          <w:rFonts w:hint="eastAsia"/>
        </w:rPr>
        <w:t>我们首先对完好铝板进行测试。同样以</w:t>
      </w:r>
      <w:proofErr w:type="gramStart"/>
      <w:r w:rsidRPr="00247FB2">
        <w:rPr>
          <w:rFonts w:hint="eastAsia"/>
        </w:rPr>
        <w:t>板中心</w:t>
      </w:r>
      <w:proofErr w:type="gramEnd"/>
      <w:r w:rsidRPr="00247FB2">
        <w:rPr>
          <w:rFonts w:hint="eastAsia"/>
        </w:rPr>
        <w:t>作为坐标原点，</w:t>
      </w:r>
      <w:r w:rsidRPr="00247FB2">
        <w:t>于</w:t>
      </w:r>
      <m:oMath>
        <m:d>
          <m:dPr>
            <m:ctrlPr>
              <w:rPr>
                <w:rFonts w:ascii="Cambria Math" w:hAnsi="Cambria Math"/>
              </w:rPr>
            </m:ctrlPr>
          </m:dPr>
          <m:e>
            <m:r>
              <m:rPr>
                <m:sty m:val="p"/>
              </m:rPr>
              <w:rPr>
                <w:rFonts w:ascii="Cambria Math" w:hAnsi="Cambria Math"/>
              </w:rPr>
              <m:t>90mm,-30mm</m:t>
            </m:r>
          </m:e>
        </m:d>
      </m:oMath>
      <w:r w:rsidRPr="00247FB2">
        <w:rPr>
          <w:rFonts w:hint="eastAsia"/>
        </w:rPr>
        <w:t>处布置</w:t>
      </w:r>
      <w:proofErr w:type="gramStart"/>
      <w:r w:rsidRPr="00247FB2">
        <w:rPr>
          <w:rFonts w:hint="eastAsia"/>
        </w:rPr>
        <w:t>一</w:t>
      </w:r>
      <w:proofErr w:type="gramEnd"/>
      <w:r w:rsidRPr="00247FB2">
        <w:rPr>
          <w:rFonts w:hint="eastAsia"/>
        </w:rPr>
        <w:t>直径为</w:t>
      </w:r>
      <w:r w:rsidRPr="00247FB2">
        <w:rPr>
          <w:rFonts w:hint="eastAsia"/>
        </w:rPr>
        <w:t>7</w:t>
      </w:r>
      <w:r w:rsidRPr="00247FB2">
        <w:t>mm</w:t>
      </w:r>
      <w:r w:rsidRPr="00247FB2">
        <w:rPr>
          <w:rFonts w:hint="eastAsia"/>
        </w:rPr>
        <w:t>的穿孔损伤，</w:t>
      </w:r>
      <w:proofErr w:type="gramStart"/>
      <w:r w:rsidRPr="00247FB2">
        <w:t>进行</w:t>
      </w:r>
      <w:r w:rsidRPr="00247FB2">
        <w:rPr>
          <w:rFonts w:hint="eastAsia"/>
        </w:rPr>
        <w:t>含孔铝板</w:t>
      </w:r>
      <w:proofErr w:type="gramEnd"/>
      <w:r w:rsidRPr="00247FB2">
        <w:rPr>
          <w:rFonts w:hint="eastAsia"/>
        </w:rPr>
        <w:t>检测。</w:t>
      </w:r>
    </w:p>
    <w:p w14:paraId="3C1165B5" w14:textId="6E1AC412" w:rsidR="0044577D" w:rsidRPr="00247FB2" w:rsidRDefault="00416A81" w:rsidP="00690B96">
      <w:pPr>
        <w:ind w:firstLine="480"/>
      </w:pPr>
      <w:r w:rsidRPr="00247FB2">
        <w:rPr>
          <w:rFonts w:hint="eastAsia"/>
        </w:rPr>
        <w:t>与第二章中的数值模拟类似，我们</w:t>
      </w:r>
      <w:r w:rsidRPr="00247FB2">
        <w:t>仍</w:t>
      </w:r>
      <w:r w:rsidRPr="00247FB2">
        <w:rPr>
          <w:rFonts w:hint="eastAsia"/>
        </w:rPr>
        <w:t>采用</w:t>
      </w:r>
      <m:oMath>
        <m:r>
          <m:rPr>
            <m:sty m:val="p"/>
          </m:rPr>
          <w:rPr>
            <w:rFonts w:ascii="Cambria Math" w:hAnsi="Cambria Math"/>
          </w:rPr>
          <m:t>800mm×800mm×1.293mm</m:t>
        </m:r>
      </m:oMath>
      <w:r w:rsidR="002A03AF" w:rsidRPr="00247FB2">
        <w:rPr>
          <w:rFonts w:hint="eastAsia"/>
        </w:rPr>
        <w:t>的铝板模型</w:t>
      </w:r>
      <w:r w:rsidR="002A03AF" w:rsidRPr="00247FB2">
        <w:rPr>
          <w:rFonts w:hint="eastAsia"/>
        </w:rPr>
        <w:t xml:space="preserve"> </w:t>
      </w:r>
    </w:p>
    <w:p w14:paraId="2E40C167" w14:textId="46977E0C" w:rsidR="00416A81" w:rsidRPr="00247FB2" w:rsidRDefault="00867117" w:rsidP="00416A81">
      <w:pPr>
        <w:pStyle w:val="2"/>
        <w:rPr>
          <w:color w:val="000000" w:themeColor="text1"/>
        </w:rPr>
      </w:pPr>
      <w:bookmarkStart w:id="327" w:name="_Toc510015438"/>
      <w:r w:rsidRPr="00247FB2">
        <w:rPr>
          <w:rFonts w:hint="eastAsia"/>
          <w:color w:val="000000" w:themeColor="text1"/>
        </w:rPr>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7"/>
    </w:p>
    <w:p w14:paraId="07583A6D" w14:textId="77777777" w:rsidR="00052653" w:rsidRPr="00247FB2" w:rsidRDefault="00416A81" w:rsidP="002A03AF">
      <w:pPr>
        <w:ind w:firstLine="480"/>
      </w:pPr>
      <w:r w:rsidRPr="00247FB2">
        <w:t>为了进一步分析多级检测方法的精度，本节</w:t>
      </w:r>
      <w:r w:rsidRPr="00247FB2">
        <w:rPr>
          <w:rFonts w:hint="eastAsia"/>
        </w:rPr>
        <w:t>针对二维板状结构中含不同尺寸的穿孔损伤进行探讨，并对单级检测与多级检测结果进行对比分析。我们仍采用第二章中</w:t>
      </w:r>
    </w:p>
    <w:p w14:paraId="73871A61" w14:textId="0CBC71F0" w:rsidR="00052653" w:rsidRPr="00247FB2" w:rsidRDefault="00052653" w:rsidP="004C00DA">
      <w:pPr>
        <w:pStyle w:val="3"/>
      </w:pPr>
      <w:bookmarkStart w:id="328" w:name="_Toc510015439"/>
      <w:r w:rsidRPr="00247FB2">
        <w:t>破坏载荷分析</w:t>
      </w:r>
      <w:bookmarkEnd w:id="328"/>
    </w:p>
    <w:p w14:paraId="45EF3EFE" w14:textId="63E1C7DA" w:rsidR="00416A81" w:rsidRPr="00247FB2" w:rsidRDefault="00416A81" w:rsidP="002A03AF">
      <w:pPr>
        <w:ind w:firstLine="480"/>
      </w:pPr>
      <w:r w:rsidRPr="00247FB2">
        <w:rPr>
          <w:rFonts w:hint="eastAsia"/>
        </w:rPr>
        <w:t>的铝板，材料参数、</w:t>
      </w:r>
      <w:r w:rsidRPr="00247FB2">
        <w:t>单元</w:t>
      </w:r>
      <w:r w:rsidRPr="00247FB2">
        <w:rPr>
          <w:rFonts w:hint="eastAsia"/>
        </w:rPr>
        <w:t>尺寸等不变</w:t>
      </w:r>
      <w:r w:rsidR="00210D37" w:rsidRPr="00247FB2">
        <w:rPr>
          <w:rFonts w:hint="eastAsia"/>
        </w:rPr>
        <w:t>。</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6C9E4A66" w14:textId="0AC8E9C2" w:rsidR="004C00DA" w:rsidRPr="00247FB2" w:rsidRDefault="00776C2C" w:rsidP="004C00DA">
      <w:pPr>
        <w:pStyle w:val="3"/>
      </w:pPr>
      <w:bookmarkStart w:id="329" w:name="_Toc510015440"/>
      <w:r w:rsidRPr="00247FB2">
        <w:t>DIC</w:t>
      </w:r>
      <w:r w:rsidRPr="00247FB2">
        <w:t>结果</w:t>
      </w:r>
      <w:r w:rsidR="004C00DA" w:rsidRPr="00247FB2">
        <w:t>分析</w:t>
      </w:r>
      <w:bookmarkEnd w:id="329"/>
    </w:p>
    <w:p w14:paraId="0F990E6A" w14:textId="723D6EC2" w:rsidR="004C00DA" w:rsidRPr="00247FB2" w:rsidRDefault="004C00DA" w:rsidP="004C00DA">
      <w:pPr>
        <w:ind w:firstLine="480"/>
      </w:pPr>
      <w:r w:rsidRPr="00247FB2">
        <w:rPr>
          <w:rFonts w:hint="eastAsia"/>
        </w:rPr>
        <w:t>的铝板，材料参数、</w:t>
      </w:r>
      <w:r w:rsidRPr="00247FB2">
        <w:t>单元</w:t>
      </w:r>
      <w:r w:rsidRPr="00247FB2">
        <w:rPr>
          <w:rFonts w:hint="eastAsia"/>
        </w:rPr>
        <w:t>尺寸等不变。</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75CB9FF8" w14:textId="77777777" w:rsidR="004C00DA" w:rsidRPr="00247FB2" w:rsidRDefault="004C00DA" w:rsidP="002A03AF">
      <w:pPr>
        <w:ind w:firstLine="480"/>
      </w:pPr>
    </w:p>
    <w:p w14:paraId="5898C0FC" w14:textId="14E9AB9F" w:rsidR="00416A81" w:rsidRPr="00247FB2" w:rsidRDefault="00416A81" w:rsidP="00416A81">
      <w:pPr>
        <w:pStyle w:val="2"/>
        <w:rPr>
          <w:color w:val="000000" w:themeColor="text1"/>
        </w:rPr>
      </w:pPr>
      <w:bookmarkStart w:id="330" w:name="_Toc482018067"/>
      <w:bookmarkStart w:id="331" w:name="_Toc510015441"/>
      <w:r w:rsidRPr="00247FB2">
        <w:rPr>
          <w:color w:val="000000" w:themeColor="text1"/>
        </w:rPr>
        <w:lastRenderedPageBreak/>
        <w:t>本章小结</w:t>
      </w:r>
      <w:bookmarkEnd w:id="330"/>
      <w:bookmarkEnd w:id="331"/>
    </w:p>
    <w:p w14:paraId="773064A7" w14:textId="56421052" w:rsidR="00416A81" w:rsidRPr="00247FB2" w:rsidRDefault="00416A81" w:rsidP="00416A81">
      <w:pPr>
        <w:ind w:firstLine="480"/>
      </w:pPr>
      <w:r w:rsidRPr="00247FB2">
        <w:rPr>
          <w:rFonts w:hint="eastAsia"/>
        </w:rPr>
        <w:t>为了验证第二章所提出的多级检测方法对于损伤检测尤其是尺寸评估精度的提升效果，本章分别以检测区域边长</w:t>
      </w:r>
      <w:r w:rsidRPr="00247FB2">
        <w:rPr>
          <w:rFonts w:hint="eastAsia"/>
          <w:i/>
        </w:rPr>
        <w:t>d</w:t>
      </w:r>
      <w:r w:rsidRPr="00247FB2">
        <w:rPr>
          <w:rFonts w:hint="eastAsia"/>
        </w:rPr>
        <w:t>、</w:t>
      </w:r>
      <w:r w:rsidRPr="00247FB2">
        <w:t>穿孔</w:t>
      </w:r>
      <w:r w:rsidRPr="00247FB2">
        <w:rPr>
          <w:rFonts w:hint="eastAsia"/>
        </w:rPr>
        <w:t>损伤直径</w:t>
      </w:r>
      <m:oMath>
        <m:r>
          <m:rPr>
            <m:sty m:val="p"/>
          </m:rPr>
          <w:rPr>
            <w:rFonts w:ascii="Cambria Math" w:hAnsi="Cambria Math"/>
          </w:rPr>
          <m:t>Φ</m:t>
        </m:r>
      </m:oMath>
      <w:r w:rsidRPr="00247FB2">
        <w:rPr>
          <w:rFonts w:hint="eastAsia"/>
        </w:rPr>
        <w:t>为变量，进行了各情况下的穿孔损伤评估，并对单级检测与多级检测方法的评估结果进行了比较。</w:t>
      </w:r>
      <w:r w:rsidRPr="00247FB2">
        <w:t>研究结果</w:t>
      </w:r>
      <w:r w:rsidRPr="00247FB2">
        <w:rPr>
          <w:rFonts w:hint="eastAsia"/>
        </w:rPr>
        <w:t>显示：</w:t>
      </w:r>
    </w:p>
    <w:p w14:paraId="16924418" w14:textId="77777777" w:rsidR="00416A81" w:rsidRPr="00247FB2" w:rsidRDefault="001C2F51" w:rsidP="00725F93">
      <w:pPr>
        <w:ind w:firstLineChars="0" w:firstLine="480"/>
      </w:pPr>
      <w:r w:rsidRPr="00247FB2">
        <w:rPr>
          <w:rFonts w:hint="eastAsia"/>
        </w:rPr>
        <w:t>（</w:t>
      </w:r>
      <w:r w:rsidRPr="00247FB2">
        <w:rPr>
          <w:rFonts w:hint="eastAsia"/>
        </w:rPr>
        <w:t>1</w:t>
      </w:r>
      <w:r w:rsidRPr="00247FB2">
        <w:rPr>
          <w:rFonts w:hint="eastAsia"/>
        </w:rPr>
        <w:t>）</w:t>
      </w:r>
      <w:r w:rsidR="00725F93" w:rsidRPr="00247FB2">
        <w:rPr>
          <w:rFonts w:hint="eastAsia"/>
        </w:rPr>
        <w:t>对于不同边长</w:t>
      </w:r>
      <w:r w:rsidR="00725F93" w:rsidRPr="00247FB2">
        <w:t>的检测区域</w:t>
      </w:r>
      <w:r w:rsidRPr="00247FB2">
        <w:rPr>
          <w:rFonts w:hint="eastAsia"/>
        </w:rPr>
        <w:t>，多级检测方法对</w:t>
      </w:r>
      <w:r w:rsidRPr="00247FB2">
        <w:t>损伤</w:t>
      </w:r>
      <w:r w:rsidRPr="00247FB2">
        <w:rPr>
          <w:rFonts w:hint="eastAsia"/>
        </w:rPr>
        <w:t>定位、损伤尺寸评估的精度影响不同。对于</w:t>
      </w:r>
      <w:r w:rsidRPr="00247FB2">
        <w:t>较小的</w:t>
      </w:r>
      <w:r w:rsidRPr="00247FB2">
        <w:rPr>
          <w:rFonts w:hint="eastAsia"/>
        </w:rPr>
        <w:t>检测</w:t>
      </w:r>
      <w:r w:rsidRPr="00247FB2">
        <w:t>区域，</w:t>
      </w:r>
      <w:r w:rsidRPr="00247FB2">
        <w:rPr>
          <w:rFonts w:hint="eastAsia"/>
        </w:rPr>
        <w:t>采用</w:t>
      </w:r>
      <w:r w:rsidRPr="00247FB2">
        <w:t>多级方法</w:t>
      </w:r>
      <w:r w:rsidRPr="00247FB2">
        <w:rPr>
          <w:rFonts w:hint="eastAsia"/>
        </w:rPr>
        <w:t>精度提升效果</w:t>
      </w:r>
      <w:r w:rsidRPr="00247FB2">
        <w:t>明显；而对于较大</w:t>
      </w:r>
      <w:r w:rsidRPr="00247FB2">
        <w:rPr>
          <w:rFonts w:hint="eastAsia"/>
        </w:rPr>
        <w:t>的</w:t>
      </w:r>
      <w:r w:rsidRPr="00247FB2">
        <w:t>检测区域，</w:t>
      </w:r>
      <w:r w:rsidRPr="00247FB2">
        <w:rPr>
          <w:rFonts w:hint="eastAsia"/>
        </w:rPr>
        <w:t>该</w:t>
      </w:r>
      <w:r w:rsidRPr="00247FB2">
        <w:t>方法</w:t>
      </w:r>
      <w:r w:rsidR="00725F93" w:rsidRPr="00247FB2">
        <w:rPr>
          <w:rFonts w:hint="eastAsia"/>
        </w:rPr>
        <w:t>与</w:t>
      </w:r>
      <w:r w:rsidR="00725F93" w:rsidRPr="00247FB2">
        <w:t>单极检测方法</w:t>
      </w:r>
      <w:r w:rsidR="00725F93" w:rsidRPr="00247FB2">
        <w:rPr>
          <w:rFonts w:hint="eastAsia"/>
        </w:rPr>
        <w:t>均</w:t>
      </w:r>
      <w:r w:rsidR="00725F93" w:rsidRPr="00247FB2">
        <w:t>具备较高精度</w:t>
      </w:r>
      <w:r w:rsidRPr="00247FB2">
        <w:t>。</w:t>
      </w:r>
    </w:p>
    <w:p w14:paraId="044B1614" w14:textId="77777777" w:rsidR="00725F93" w:rsidRPr="00247FB2" w:rsidRDefault="00416A81" w:rsidP="00416A81">
      <w:pPr>
        <w:ind w:firstLineChars="0" w:firstLine="480"/>
      </w:pPr>
      <w:r w:rsidRPr="00247FB2">
        <w:rPr>
          <w:rFonts w:hint="eastAsia"/>
        </w:rPr>
        <w:t>（</w:t>
      </w:r>
      <w:r w:rsidRPr="00247FB2">
        <w:rPr>
          <w:rFonts w:hint="eastAsia"/>
        </w:rPr>
        <w:t>2</w:t>
      </w:r>
      <w:r w:rsidRPr="00247FB2">
        <w:t>）</w:t>
      </w:r>
      <w:r w:rsidR="00725F93" w:rsidRPr="00247FB2">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247FB2">
        <w:t>同时，</w:t>
      </w:r>
      <w:r w:rsidR="00725F93" w:rsidRPr="00247FB2">
        <w:rPr>
          <w:rFonts w:hint="eastAsia"/>
        </w:rPr>
        <w:t>由于</w:t>
      </w:r>
      <w:r w:rsidR="00725F93" w:rsidRPr="00247FB2">
        <w:t>信号</w:t>
      </w:r>
      <w:r w:rsidR="00725F93" w:rsidRPr="00247FB2">
        <w:rPr>
          <w:rFonts w:hint="eastAsia"/>
        </w:rPr>
        <w:t>做差</w:t>
      </w:r>
      <w:r w:rsidR="00725F93" w:rsidRPr="00247FB2">
        <w:t>时会引入一定误差，往往需要保证在检测区域内仅包含</w:t>
      </w:r>
      <w:r w:rsidR="00725F93" w:rsidRPr="00247FB2">
        <w:rPr>
          <w:rFonts w:hint="eastAsia"/>
        </w:rPr>
        <w:t>单个</w:t>
      </w:r>
      <w:r w:rsidR="00725F93" w:rsidRPr="00247FB2">
        <w:t>损伤</w:t>
      </w:r>
      <w:r w:rsidR="00725F93" w:rsidRPr="00247FB2">
        <w:rPr>
          <w:rFonts w:hint="eastAsia"/>
        </w:rPr>
        <w:t>，</w:t>
      </w:r>
      <w:r w:rsidR="00725F93" w:rsidRPr="00247FB2">
        <w:t>这也使得检测区域不</w:t>
      </w:r>
      <w:r w:rsidR="00725F93" w:rsidRPr="00247FB2">
        <w:rPr>
          <w:rFonts w:hint="eastAsia"/>
        </w:rPr>
        <w:t>宜</w:t>
      </w:r>
      <w:r w:rsidR="00725F93" w:rsidRPr="00247FB2">
        <w:t>过大。</w:t>
      </w:r>
    </w:p>
    <w:p w14:paraId="4F9AAA12" w14:textId="77777777" w:rsidR="00416A81" w:rsidRPr="00247FB2" w:rsidRDefault="00725F93" w:rsidP="00725F93">
      <w:pPr>
        <w:ind w:firstLineChars="0" w:firstLine="480"/>
      </w:pPr>
      <w:r w:rsidRPr="00247FB2">
        <w:rPr>
          <w:rFonts w:hint="eastAsia"/>
        </w:rPr>
        <w:t>(</w:t>
      </w:r>
      <w:r w:rsidRPr="00247FB2">
        <w:t>3</w:t>
      </w:r>
      <w:r w:rsidRPr="00247FB2">
        <w:rPr>
          <w:rFonts w:hint="eastAsia"/>
        </w:rPr>
        <w:t>)</w:t>
      </w:r>
      <w:r w:rsidR="00416A81" w:rsidRPr="00247FB2">
        <w:rPr>
          <w:rFonts w:hint="eastAsia"/>
        </w:rPr>
        <w:t>对于不同直径的穿孔损伤，单级定位方法的适用范围较窄，且难以实现对损伤尺寸的精确评估；</w:t>
      </w:r>
      <w:r w:rsidR="00416A81" w:rsidRPr="00247FB2">
        <w:t>多级</w:t>
      </w:r>
      <w:r w:rsidR="00416A81" w:rsidRPr="00247FB2">
        <w:rPr>
          <w:rFonts w:hint="eastAsia"/>
        </w:rPr>
        <w:t>方法损伤定位及尺寸评估稳定性较好，定位误差低于</w:t>
      </w:r>
      <w:r w:rsidR="00416A81" w:rsidRPr="00247FB2">
        <w:rPr>
          <w:rFonts w:hint="eastAsia"/>
        </w:rPr>
        <w:t>4</w:t>
      </w:r>
      <w:r w:rsidR="00416A81" w:rsidRPr="00247FB2">
        <w:t>%</w:t>
      </w:r>
      <w:r w:rsidR="00416A81" w:rsidRPr="00247FB2">
        <w:t>，尺寸</w:t>
      </w:r>
      <w:r w:rsidR="00416A81" w:rsidRPr="00247FB2">
        <w:rPr>
          <w:rFonts w:hint="eastAsia"/>
        </w:rPr>
        <w:t>评估误差低于</w:t>
      </w:r>
      <w:r w:rsidR="00416A81" w:rsidRPr="00247FB2">
        <w:rPr>
          <w:rFonts w:hint="eastAsia"/>
        </w:rPr>
        <w:t>20</w:t>
      </w:r>
      <w:r w:rsidR="00416A81" w:rsidRPr="00247FB2">
        <w:t>%</w:t>
      </w:r>
      <w:r w:rsidR="00416A81" w:rsidRPr="00247FB2">
        <w:rPr>
          <w:rFonts w:hint="eastAsia"/>
        </w:rPr>
        <w:t>。</w:t>
      </w:r>
    </w:p>
    <w:p w14:paraId="7B7B6634" w14:textId="77777777" w:rsidR="00057516" w:rsidRPr="00247FB2" w:rsidRDefault="00416A81" w:rsidP="00416A81">
      <w:pPr>
        <w:ind w:firstLine="480"/>
      </w:pPr>
      <w:r w:rsidRPr="00247FB2">
        <w:rPr>
          <w:rFonts w:hint="eastAsia"/>
        </w:rPr>
        <w:t>综上所述，本文所提出的多级检测方法在检测区域边长、损伤直径取不同值的情况下均</w:t>
      </w:r>
      <w:r w:rsidR="00725F93" w:rsidRPr="00247FB2">
        <w:rPr>
          <w:rFonts w:hint="eastAsia"/>
        </w:rPr>
        <w:t>有一定的适用</w:t>
      </w:r>
      <w:r w:rsidR="00725F93" w:rsidRPr="00247FB2">
        <w:t>性</w:t>
      </w:r>
      <w:r w:rsidRPr="00247FB2">
        <w:rPr>
          <w:rFonts w:hint="eastAsia"/>
        </w:rPr>
        <w:t>。</w:t>
      </w:r>
    </w:p>
    <w:p w14:paraId="480CC7C9" w14:textId="77777777" w:rsidR="0001507B" w:rsidRPr="00247FB2" w:rsidRDefault="0001507B" w:rsidP="00BE658F">
      <w:pPr>
        <w:widowControl/>
        <w:spacing w:line="240" w:lineRule="auto"/>
        <w:ind w:firstLineChars="0" w:firstLine="0"/>
        <w:jc w:val="left"/>
        <w:sectPr w:rsidR="0001507B" w:rsidRPr="00247FB2" w:rsidSect="00676C4F">
          <w:headerReference w:type="even" r:id="rId56"/>
          <w:headerReference w:type="default" r:id="rId57"/>
          <w:headerReference w:type="first" r:id="rId58"/>
          <w:footerReference w:type="first" r:id="rId59"/>
          <w:endnotePr>
            <w:numFmt w:val="decimal"/>
          </w:endnotePr>
          <w:type w:val="oddPage"/>
          <w:pgSz w:w="11906" w:h="16838" w:code="9"/>
          <w:pgMar w:top="1701" w:right="1474" w:bottom="1418" w:left="1474" w:header="1134" w:footer="992" w:gutter="0"/>
          <w:cols w:space="425"/>
          <w:docGrid w:type="lines" w:linePitch="312"/>
        </w:sectPr>
      </w:pPr>
    </w:p>
    <w:p w14:paraId="2D593D44" w14:textId="7FA5FBA2" w:rsidR="00BA1896" w:rsidRPr="00247FB2" w:rsidRDefault="0093723D" w:rsidP="001D43B7">
      <w:pPr>
        <w:pStyle w:val="10"/>
        <w:rPr>
          <w:color w:val="auto"/>
        </w:rPr>
      </w:pPr>
      <w:bookmarkStart w:id="332" w:name="_Toc510015442"/>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32"/>
    </w:p>
    <w:p w14:paraId="32794DE8" w14:textId="77777777" w:rsidR="00455A01" w:rsidRPr="00247FB2" w:rsidRDefault="00455A01" w:rsidP="00416A81">
      <w:pPr>
        <w:pStyle w:val="2"/>
      </w:pPr>
      <w:bookmarkStart w:id="333" w:name="_Toc510015443"/>
      <w:bookmarkStart w:id="334" w:name="OLE_LINK230"/>
      <w:bookmarkStart w:id="335" w:name="OLE_LINK231"/>
      <w:bookmarkStart w:id="336" w:name="OLE_LINK232"/>
      <w:bookmarkStart w:id="337" w:name="OLE_LINK233"/>
      <w:bookmarkStart w:id="338" w:name="OLE_LINK234"/>
      <w:r w:rsidRPr="00247FB2">
        <w:rPr>
          <w:rFonts w:hint="eastAsia"/>
        </w:rPr>
        <w:t>引言</w:t>
      </w:r>
      <w:bookmarkEnd w:id="333"/>
    </w:p>
    <w:p w14:paraId="5640F67A" w14:textId="2F84E011" w:rsidR="00370070" w:rsidRPr="00247FB2" w:rsidRDefault="004D75E7" w:rsidP="00D846D7">
      <w:pPr>
        <w:ind w:firstLine="480"/>
      </w:pPr>
      <w:bookmarkStart w:id="339"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40" w:name="OLE_LINK221"/>
      <w:bookmarkStart w:id="341" w:name="OLE_LINK222"/>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40"/>
      <w:bookmarkEnd w:id="341"/>
      <w:r w:rsidR="00455A01" w:rsidRPr="00247FB2">
        <w:t>单向铺层</w:t>
      </w:r>
      <w:r w:rsidR="00455A01" w:rsidRPr="00247FB2">
        <w:rPr>
          <w:rFonts w:hint="eastAsia"/>
        </w:rPr>
        <w:t>，</w:t>
      </w:r>
      <w:bookmarkStart w:id="342" w:name="OLE_LINK223"/>
      <w:bookmarkStart w:id="34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42"/>
      <w:bookmarkEnd w:id="343"/>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r w:rsidR="00455A01" w:rsidRPr="00247FB2">
        <w:rPr>
          <w:rFonts w:hint="eastAsia"/>
        </w:rPr>
        <w:t>，</w:t>
      </w:r>
      <w:bookmarkEnd w:id="334"/>
      <w:bookmarkEnd w:id="335"/>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w:t>
      </w:r>
      <w:proofErr w:type="gramStart"/>
      <w:r w:rsidR="00F14A5A" w:rsidRPr="00247FB2">
        <w:rPr>
          <w:rFonts w:hint="eastAsia"/>
        </w:rPr>
        <w:t>的</w:t>
      </w:r>
      <w:proofErr w:type="gramEnd"/>
      <w:r w:rsidR="00F14A5A" w:rsidRPr="00247FB2">
        <w:rPr>
          <w:rFonts w:hint="eastAsia"/>
        </w:rPr>
        <w:t>非线性关系。</w:t>
      </w:r>
      <w:bookmarkEnd w:id="339"/>
    </w:p>
    <w:p w14:paraId="380D604A" w14:textId="2B09E2B0" w:rsidR="00EC1E72" w:rsidRPr="00247FB2" w:rsidRDefault="00EC1E72" w:rsidP="00EC1E72">
      <w:pPr>
        <w:pStyle w:val="2"/>
      </w:pPr>
      <w:bookmarkStart w:id="344" w:name="_Toc510015444"/>
      <w:r w:rsidRPr="00247FB2">
        <w:rPr>
          <w:rFonts w:hint="eastAsia"/>
        </w:rPr>
        <w:t>层合板的材料</w:t>
      </w:r>
      <w:r w:rsidRPr="00247FB2">
        <w:t>性能参数</w:t>
      </w:r>
      <w:bookmarkEnd w:id="344"/>
    </w:p>
    <w:p w14:paraId="7433CABA" w14:textId="35033C1F" w:rsidR="00EC1E72" w:rsidRPr="00247FB2" w:rsidRDefault="008C026C" w:rsidP="00EC1E72">
      <w:pPr>
        <w:ind w:firstLine="480"/>
      </w:pPr>
      <w:r w:rsidRPr="00247FB2">
        <w:rPr>
          <w:noProof/>
        </w:rPr>
        <w:drawing>
          <wp:anchor distT="0" distB="0" distL="114300" distR="114300" simplePos="0" relativeHeight="251675648" behindDoc="0" locked="0" layoutInCell="1" allowOverlap="1" wp14:anchorId="76CD32B6" wp14:editId="646C505B">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8A4A68" w:rsidRPr="00247FB2">
        <w:rPr>
          <w:rFonts w:hint="eastAsia"/>
        </w:rPr>
        <w:t>图</w:t>
      </w:r>
      <w:r w:rsidR="008A4A68" w:rsidRPr="00247FB2">
        <w:rPr>
          <w:rFonts w:hint="eastAsia"/>
        </w:rPr>
        <w:t>4.1</w:t>
      </w:r>
      <w:r w:rsidR="00722C8E" w:rsidRPr="00247FB2">
        <w:fldChar w:fldCharType="end"/>
      </w:r>
      <w:r w:rsidR="00722C8E" w:rsidRPr="00247FB2">
        <w:t>所</w:t>
      </w:r>
      <w:commentRangeStart w:id="345"/>
      <w:r w:rsidR="00722C8E" w:rsidRPr="00247FB2">
        <w:t>示</w:t>
      </w:r>
      <w:commentRangeEnd w:id="345"/>
      <w:r w:rsidR="00AE09EB" w:rsidRPr="00247FB2">
        <w:rPr>
          <w:rStyle w:val="af7"/>
        </w:rPr>
        <w:commentReference w:id="345"/>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2</w:t>
      </w:r>
      <w:r w:rsidRPr="00247FB2">
        <w:fldChar w:fldCharType="end"/>
      </w:r>
      <w:r w:rsidR="00CB7EC8" w:rsidRPr="00247FB2">
        <w:t>所示</w:t>
      </w:r>
      <w:r w:rsidR="00CB7EC8" w:rsidRPr="00247FB2">
        <w:rPr>
          <w:rFonts w:hint="eastAsia"/>
        </w:rPr>
        <w:t>：</w:t>
      </w:r>
    </w:p>
    <w:p w14:paraId="6247041F" w14:textId="5EB7B252" w:rsidR="007F6699" w:rsidRPr="00247FB2" w:rsidRDefault="003D3E34" w:rsidP="00C06E77">
      <w:pPr>
        <w:pStyle w:val="6"/>
        <w:jc w:val="center"/>
      </w:pPr>
      <w:r w:rsidRPr="00247FB2">
        <w:t xml:space="preserve"> </w:t>
      </w:r>
      <w:bookmarkStart w:id="346" w:name="_Ref510015026"/>
      <w:r w:rsidR="00447E3E" w:rsidRPr="00247FB2">
        <w:t>性能测试</w:t>
      </w:r>
      <w:r w:rsidR="00E074C0" w:rsidRPr="00247FB2">
        <w:t>试件</w:t>
      </w:r>
      <w:bookmarkEnd w:id="346"/>
    </w:p>
    <w:p w14:paraId="620E34D4" w14:textId="77777777" w:rsidR="00063F05" w:rsidRPr="00247FB2" w:rsidRDefault="00063F05" w:rsidP="00063F05">
      <w:pPr>
        <w:ind w:firstLine="480"/>
      </w:pPr>
    </w:p>
    <w:p w14:paraId="560DA2D9" w14:textId="77777777" w:rsidR="00063F05" w:rsidRPr="00247FB2" w:rsidRDefault="00063F05"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47" w:name="_Ref510015085"/>
      <w:r w:rsidRPr="00247FB2">
        <w:rPr>
          <w:rFonts w:hint="eastAsia"/>
        </w:rPr>
        <w:lastRenderedPageBreak/>
        <w:t>单层板刚度系数</w:t>
      </w:r>
      <w:bookmarkEnd w:id="34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43492D"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43492D"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43492D"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43492D"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5988214F" w14:textId="2FC6054D" w:rsidR="00487D9A" w:rsidRPr="00247FB2" w:rsidRDefault="00C06E77" w:rsidP="00BB51C5">
      <w:pPr>
        <w:pStyle w:val="7"/>
      </w:pPr>
      <w:bookmarkStart w:id="348" w:name="_Ref510015091"/>
      <w:r w:rsidRPr="00247FB2">
        <w:rPr>
          <w:rFonts w:hint="eastAsia"/>
        </w:rPr>
        <w:t>实验所得</w:t>
      </w:r>
      <w:r w:rsidR="00941EAB" w:rsidRPr="00247FB2">
        <w:rPr>
          <w:rFonts w:hint="eastAsia"/>
        </w:rPr>
        <w:t>强度参数</w:t>
      </w:r>
      <w:bookmarkEnd w:id="348"/>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43492D"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43492D"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43492D"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43492D"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43492D"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w:t>
      </w:r>
      <w:proofErr w:type="gramStart"/>
      <w:r w:rsidRPr="00247FB2">
        <w:t>的</w:t>
      </w:r>
      <w:proofErr w:type="gramEnd"/>
      <w:r w:rsidRPr="00247FB2">
        <w:t>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Pr="00247FB2">
          <w:instrText>(2.14)</w:instrText>
        </w:r>
      </w:fldSimple>
      <w:r w:rsidRPr="00247FB2">
        <w:fldChar w:fldCharType="end"/>
      </w:r>
      <w:proofErr w:type="gramStart"/>
      <w:r w:rsidR="00777A6F" w:rsidRPr="00247FB2">
        <w:rPr>
          <w:rFonts w:hint="eastAsia"/>
        </w:rPr>
        <w:t>式对</w:t>
      </w:r>
      <w:proofErr w:type="gramEnd"/>
      <w:r w:rsidR="00777A6F" w:rsidRPr="00247FB2">
        <w:rPr>
          <w:rFonts w:hint="eastAsia"/>
        </w:rPr>
        <w:t>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43492D"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1E31A66B" w:rsidR="00D67C7E" w:rsidRPr="00247FB2" w:rsidRDefault="0043492D"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D67C7E" w:rsidRPr="00247FB2">
              <w:rPr>
                <w:sz w:val="22"/>
                <w:szCs w:val="22"/>
              </w:rPr>
              <w:t>(G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36"/>
      <w:bookmarkEnd w:id="337"/>
      <w:bookmarkEnd w:id="338"/>
    </w:tbl>
    <w:p w14:paraId="6CE37030" w14:textId="10F26B22" w:rsidR="00C35657" w:rsidRPr="00247FB2" w:rsidRDefault="00C35657" w:rsidP="00EE3BC0">
      <w:pPr>
        <w:ind w:firstLine="480"/>
      </w:pPr>
    </w:p>
    <w:p w14:paraId="75FF28CF" w14:textId="5858FDDB" w:rsidR="006E0A1C" w:rsidRPr="00247FB2" w:rsidRDefault="00EE3BC0" w:rsidP="00383F34">
      <w:pPr>
        <w:pStyle w:val="2"/>
      </w:pPr>
      <w:bookmarkStart w:id="349" w:name="_GoBack"/>
      <w:bookmarkEnd w:id="349"/>
      <w:r>
        <w:rPr>
          <w:rFonts w:hint="eastAsia"/>
        </w:rPr>
        <w:t>大开孔层合板的</w:t>
      </w:r>
      <w:r w:rsidR="006E0A1C" w:rsidRPr="00247FB2">
        <w:t>损伤演化</w:t>
      </w:r>
      <w:r w:rsidR="00CB0DA0">
        <w:t>模拟</w:t>
      </w:r>
      <w:r w:rsidR="006E0A1C" w:rsidRPr="00247FB2">
        <w:rPr>
          <w:rFonts w:hint="eastAsia"/>
        </w:rPr>
        <w:t>：</w:t>
      </w:r>
    </w:p>
    <w:p w14:paraId="7B444454" w14:textId="4324139A" w:rsidR="00DD564C" w:rsidRPr="00247FB2" w:rsidRDefault="00C35657" w:rsidP="00C35657">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w:t>
      </w:r>
    </w:p>
    <w:p w14:paraId="789E7FA0" w14:textId="77777777" w:rsidR="00DC11B3" w:rsidRPr="00247FB2" w:rsidRDefault="00DC11B3" w:rsidP="00DC11B3">
      <w:pPr>
        <w:ind w:firstLineChars="83" w:firstLine="199"/>
      </w:pPr>
    </w:p>
    <w:p w14:paraId="29CCC211" w14:textId="77777777" w:rsidR="00EE3BC0" w:rsidRPr="00247FB2" w:rsidRDefault="00EE3BC0" w:rsidP="005C0055">
      <w:pPr>
        <w:pStyle w:val="3"/>
      </w:pPr>
      <w:bookmarkStart w:id="350" w:name="_Toc510015445"/>
      <w:r w:rsidRPr="00247FB2">
        <w:rPr>
          <w:rFonts w:hint="eastAsia"/>
        </w:rPr>
        <w:t>单向铺层大开口层合板的失效</w:t>
      </w:r>
      <w:bookmarkEnd w:id="350"/>
    </w:p>
    <w:p w14:paraId="73930ECA" w14:textId="77777777" w:rsidR="00DC11B3" w:rsidRPr="00EE3BC0" w:rsidRDefault="00DC11B3" w:rsidP="00DC11B3">
      <w:pPr>
        <w:ind w:firstLineChars="83" w:firstLine="199"/>
      </w:pPr>
    </w:p>
    <w:p w14:paraId="6BAB4A59" w14:textId="77777777" w:rsidR="00DC11B3" w:rsidRPr="00247FB2" w:rsidRDefault="00DC11B3" w:rsidP="00DC11B3">
      <w:pPr>
        <w:ind w:firstLineChars="83" w:firstLine="199"/>
      </w:pPr>
    </w:p>
    <w:p w14:paraId="255038FC" w14:textId="77777777" w:rsidR="00DC11B3" w:rsidRPr="00247FB2" w:rsidRDefault="00DC11B3" w:rsidP="00DC11B3">
      <w:pPr>
        <w:ind w:firstLineChars="83" w:firstLine="199"/>
      </w:pPr>
    </w:p>
    <w:p w14:paraId="11A6F0BE" w14:textId="77777777" w:rsidR="00DC11B3" w:rsidRPr="00247FB2" w:rsidRDefault="00DC11B3" w:rsidP="00DC11B3">
      <w:pPr>
        <w:ind w:firstLineChars="83" w:firstLine="199"/>
      </w:pPr>
    </w:p>
    <w:p w14:paraId="4C6E70A8" w14:textId="77777777" w:rsidR="00DC11B3" w:rsidRPr="00247FB2" w:rsidRDefault="00DC11B3" w:rsidP="00DC11B3">
      <w:pPr>
        <w:ind w:firstLineChars="83" w:firstLine="199"/>
      </w:pPr>
    </w:p>
    <w:p w14:paraId="43E4A962" w14:textId="77777777" w:rsidR="00DC11B3" w:rsidRPr="00247FB2" w:rsidRDefault="00DC11B3" w:rsidP="00DC11B3">
      <w:pPr>
        <w:ind w:firstLineChars="83" w:firstLine="199"/>
      </w:pPr>
    </w:p>
    <w:p w14:paraId="3642F1F7" w14:textId="77777777" w:rsidR="00DC11B3" w:rsidRPr="00247FB2" w:rsidRDefault="00DC11B3" w:rsidP="00DC11B3">
      <w:pPr>
        <w:ind w:firstLineChars="83" w:firstLine="199"/>
      </w:pPr>
    </w:p>
    <w:p w14:paraId="414950A5" w14:textId="77777777" w:rsidR="00DC11B3" w:rsidRPr="00247FB2" w:rsidRDefault="00DC11B3" w:rsidP="00DC11B3">
      <w:pPr>
        <w:ind w:firstLineChars="83" w:firstLine="199"/>
      </w:pPr>
    </w:p>
    <w:p w14:paraId="6BA22B16" w14:textId="77777777" w:rsidR="005042B7" w:rsidRPr="00247FB2" w:rsidRDefault="005042B7" w:rsidP="005042B7">
      <w:pPr>
        <w:spacing w:line="240" w:lineRule="auto"/>
        <w:ind w:firstLineChars="0" w:firstLine="0"/>
      </w:pPr>
    </w:p>
    <w:p w14:paraId="12FB5BE2" w14:textId="78552B8B" w:rsidR="00DD564C" w:rsidRPr="00247FB2" w:rsidRDefault="00E20D7B" w:rsidP="00A42A61">
      <w:pPr>
        <w:spacing w:line="240" w:lineRule="auto"/>
        <w:ind w:firstLineChars="0" w:firstLine="420"/>
      </w:pPr>
      <w:r w:rsidRPr="00247FB2">
        <w:rPr>
          <w:noProof/>
        </w:rPr>
        <w:lastRenderedPageBreak/>
        <w:drawing>
          <wp:anchor distT="0" distB="0" distL="114300" distR="114300" simplePos="0" relativeHeight="251643904" behindDoc="0" locked="0" layoutInCell="1" allowOverlap="1" wp14:anchorId="0CBBF895" wp14:editId="2A538F5F">
            <wp:simplePos x="0" y="0"/>
            <wp:positionH relativeFrom="column">
              <wp:posOffset>3382645</wp:posOffset>
            </wp:positionH>
            <wp:positionV relativeFrom="paragraph">
              <wp:posOffset>463011</wp:posOffset>
            </wp:positionV>
            <wp:extent cx="1593215" cy="1415415"/>
            <wp:effectExtent l="0" t="0" r="6985" b="0"/>
            <wp:wrapTopAndBottom/>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593215" cy="1415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640832" behindDoc="0" locked="0" layoutInCell="1" allowOverlap="1" wp14:anchorId="714DC776" wp14:editId="62B000F5">
            <wp:simplePos x="0" y="0"/>
            <wp:positionH relativeFrom="column">
              <wp:posOffset>943610</wp:posOffset>
            </wp:positionH>
            <wp:positionV relativeFrom="paragraph">
              <wp:posOffset>465550</wp:posOffset>
            </wp:positionV>
            <wp:extent cx="1609090" cy="1425575"/>
            <wp:effectExtent l="0" t="0" r="0" b="3175"/>
            <wp:wrapTopAndBottom/>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5FC0">
        <w:fldChar w:fldCharType="begin"/>
      </w:r>
      <w:r w:rsidR="003F5FC0">
        <w:instrText xml:space="preserve"> REF _Ref510178139 \r \h </w:instrText>
      </w:r>
      <w:r w:rsidR="003F5FC0">
        <w:fldChar w:fldCharType="separate"/>
      </w:r>
      <w:r w:rsidR="003F5FC0">
        <w:rPr>
          <w:rFonts w:hint="eastAsia"/>
        </w:rPr>
        <w:t>图</w:t>
      </w:r>
      <w:r w:rsidR="003F5FC0">
        <w:rPr>
          <w:rFonts w:hint="eastAsia"/>
        </w:rPr>
        <w:t>4.2</w:t>
      </w:r>
      <w:r w:rsidR="003F5FC0">
        <w:fldChar w:fldCharType="end"/>
      </w:r>
      <w:r w:rsidR="003F5FC0">
        <w:t>和</w:t>
      </w:r>
      <w:r w:rsidR="003F5FC0">
        <w:fldChar w:fldCharType="begin"/>
      </w:r>
      <w:r w:rsidR="003F5FC0">
        <w:instrText xml:space="preserve"> REF _Ref510178142 \r \h </w:instrText>
      </w:r>
      <w:r w:rsidR="003F5FC0">
        <w:fldChar w:fldCharType="separate"/>
      </w:r>
      <w:r w:rsidR="003F5FC0">
        <w:rPr>
          <w:rFonts w:hint="eastAsia"/>
        </w:rPr>
        <w:t>图</w:t>
      </w:r>
      <w:r w:rsidR="003F5FC0">
        <w:rPr>
          <w:rFonts w:hint="eastAsia"/>
        </w:rPr>
        <w:t>4.3</w:t>
      </w:r>
      <w:r w:rsidR="003F5FC0">
        <w:fldChar w:fldCharType="end"/>
      </w:r>
      <w:r w:rsidR="00A42A61" w:rsidRPr="00247FB2">
        <w:t>分别</w:t>
      </w:r>
      <w:r w:rsidR="00A42A61" w:rsidRPr="00247FB2">
        <w:rPr>
          <w:rFonts w:hint="eastAsia"/>
        </w:rPr>
        <w:t>展示了使用线性退化和指数退化模型计算的</w:t>
      </w:r>
      <w:r w:rsidR="00723D20">
        <w:rPr>
          <w:rFonts w:hint="eastAsia"/>
        </w:rPr>
        <w:t>6</w:t>
      </w:r>
      <w:r w:rsidR="00A42A61" w:rsidRPr="00247FB2">
        <w:rPr>
          <w:rFonts w:hint="eastAsia"/>
        </w:rPr>
        <w:t>0mm</w:t>
      </w:r>
      <w:r w:rsidR="00A42A61" w:rsidRPr="00247FB2">
        <w:rPr>
          <w:rFonts w:hint="eastAsia"/>
        </w:rPr>
        <w:t>孔径的单向层合板的失效演化过程：</w:t>
      </w:r>
    </w:p>
    <w:p w14:paraId="2A183D3E" w14:textId="7281FE83" w:rsidR="0038517C" w:rsidRPr="00247FB2" w:rsidRDefault="00E74175" w:rsidP="00E20D7B">
      <w:pPr>
        <w:ind w:firstLineChars="700" w:firstLine="1680"/>
      </w:pPr>
      <w:r w:rsidRPr="00247FB2">
        <w:rPr>
          <w:noProof/>
        </w:rPr>
        <w:drawing>
          <wp:anchor distT="0" distB="0" distL="114300" distR="114300" simplePos="0" relativeHeight="251639808" behindDoc="0" locked="0" layoutInCell="1" allowOverlap="1" wp14:anchorId="55C0A31C" wp14:editId="1521A1DB">
            <wp:simplePos x="0" y="0"/>
            <wp:positionH relativeFrom="column">
              <wp:posOffset>3359833</wp:posOffset>
            </wp:positionH>
            <wp:positionV relativeFrom="paragraph">
              <wp:posOffset>1844400</wp:posOffset>
            </wp:positionV>
            <wp:extent cx="1616075" cy="1431290"/>
            <wp:effectExtent l="0" t="0" r="3175" b="0"/>
            <wp:wrapTopAndBottom/>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644928" behindDoc="0" locked="0" layoutInCell="1" allowOverlap="1" wp14:anchorId="4F2C522C" wp14:editId="464B02C9">
            <wp:simplePos x="0" y="0"/>
            <wp:positionH relativeFrom="column">
              <wp:posOffset>953135</wp:posOffset>
            </wp:positionH>
            <wp:positionV relativeFrom="paragraph">
              <wp:posOffset>1844675</wp:posOffset>
            </wp:positionV>
            <wp:extent cx="1600200" cy="1412240"/>
            <wp:effectExtent l="0" t="0" r="0" b="0"/>
            <wp:wrapTopAndBottom/>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77E9" w:rsidRPr="00247FB2">
        <w:t>(a)</w:t>
      </w:r>
      <w:r w:rsidR="00702F85">
        <w:t xml:space="preserve"> </w:t>
      </w:r>
      <w:r w:rsidR="00C5759E">
        <w:t>0.47mm</w:t>
      </w:r>
      <w:r w:rsidR="00C5759E">
        <w:rPr>
          <w:rFonts w:hint="eastAsia"/>
        </w:rPr>
        <w:t>，</w:t>
      </w:r>
      <w:r w:rsidR="00C5759E">
        <w:t>46.43KN</w:t>
      </w:r>
      <w:r w:rsidR="0095630D" w:rsidRPr="00247FB2">
        <w:rPr>
          <w:rFonts w:hint="eastAsia"/>
        </w:rPr>
        <w:t xml:space="preserve">   </w:t>
      </w:r>
      <w:r w:rsidR="00960983">
        <w:t xml:space="preserve">  </w:t>
      </w:r>
      <w:r w:rsidR="007F770C" w:rsidRPr="00247FB2">
        <w:t xml:space="preserve">  </w:t>
      </w:r>
      <w:r w:rsidR="00D801D1">
        <w:t xml:space="preserve">  </w:t>
      </w:r>
      <w:r w:rsidR="00E20D7B">
        <w:t xml:space="preserve">   </w:t>
      </w:r>
      <w:r w:rsidR="00960983">
        <w:t xml:space="preserve"> </w:t>
      </w:r>
      <w:r w:rsidR="004D77E9" w:rsidRPr="00247FB2">
        <w:rPr>
          <w:rFonts w:hint="eastAsia"/>
        </w:rPr>
        <w:t>(</w:t>
      </w:r>
      <w:r w:rsidR="004D77E9" w:rsidRPr="00247FB2">
        <w:t>b</w:t>
      </w:r>
      <w:r w:rsidR="004D77E9" w:rsidRPr="00247FB2">
        <w:rPr>
          <w:rFonts w:hint="eastAsia"/>
        </w:rPr>
        <w:t>)</w:t>
      </w:r>
      <w:r w:rsidR="00960983">
        <w:t xml:space="preserve"> 0.65mm</w:t>
      </w:r>
      <w:r w:rsidR="00960983">
        <w:rPr>
          <w:rFonts w:hint="eastAsia"/>
        </w:rPr>
        <w:t>，</w:t>
      </w:r>
      <w:r w:rsidR="00960983">
        <w:t>60.36KN</w:t>
      </w:r>
    </w:p>
    <w:p w14:paraId="695F4C93" w14:textId="7DA1D126" w:rsidR="00DC11B3" w:rsidRPr="00247FB2" w:rsidRDefault="004D77E9" w:rsidP="00051291">
      <w:pPr>
        <w:spacing w:line="240" w:lineRule="auto"/>
        <w:ind w:firstLineChars="683" w:firstLine="1639"/>
        <w:jc w:val="left"/>
      </w:pPr>
      <w:r w:rsidRPr="00247FB2">
        <w:t>(c)</w:t>
      </w:r>
      <w:r w:rsidR="00051291">
        <w:t xml:space="preserve"> 1.01mm</w:t>
      </w:r>
      <w:r w:rsidR="00051291">
        <w:rPr>
          <w:rFonts w:hint="eastAsia"/>
        </w:rPr>
        <w:t>，</w:t>
      </w:r>
      <w:r w:rsidR="00051291">
        <w:t>87.60KN</w:t>
      </w:r>
      <w:r w:rsidR="00051291" w:rsidRPr="00051291">
        <w:t xml:space="preserve"> </w:t>
      </w:r>
      <w:r w:rsidR="006C423B">
        <w:rPr>
          <w:rFonts w:hint="eastAsia"/>
        </w:rPr>
        <w:t xml:space="preserve">         </w:t>
      </w:r>
      <w:r w:rsidR="0035716F">
        <w:t xml:space="preserve">  </w:t>
      </w:r>
      <w:r w:rsidR="00A74C90">
        <w:t xml:space="preserve"> </w:t>
      </w:r>
      <w:r w:rsidRPr="00247FB2">
        <w:rPr>
          <w:rFonts w:hint="eastAsia"/>
        </w:rPr>
        <w:t>(</w:t>
      </w:r>
      <w:r w:rsidRPr="00247FB2">
        <w:t>d</w:t>
      </w:r>
      <w:r w:rsidRPr="00247FB2">
        <w:rPr>
          <w:rFonts w:hint="eastAsia"/>
        </w:rPr>
        <w:t>)</w:t>
      </w:r>
      <w:r w:rsidR="00730CD8">
        <w:t xml:space="preserve"> </w:t>
      </w:r>
      <w:r w:rsidR="006C423B">
        <w:t>1.07mm</w:t>
      </w:r>
      <w:r w:rsidR="006C423B">
        <w:rPr>
          <w:rFonts w:hint="eastAsia"/>
        </w:rPr>
        <w:t>，</w:t>
      </w:r>
      <w:r w:rsidR="0035716F">
        <w:t>53.07KN</w:t>
      </w:r>
    </w:p>
    <w:p w14:paraId="73B6CFE9" w14:textId="48DE1539" w:rsidR="00DC11B3" w:rsidRPr="00247FB2" w:rsidRDefault="00747BD6" w:rsidP="00B76501">
      <w:pPr>
        <w:pStyle w:val="6"/>
        <w:jc w:val="center"/>
      </w:pPr>
      <w:bookmarkStart w:id="351" w:name="_Ref510178139"/>
      <w:r w:rsidRPr="00247FB2">
        <w:rPr>
          <w:noProof/>
        </w:rPr>
        <w:drawing>
          <wp:anchor distT="0" distB="0" distL="114300" distR="114300" simplePos="0" relativeHeight="251637760" behindDoc="0" locked="0" layoutInCell="1" allowOverlap="1" wp14:anchorId="61425C5D" wp14:editId="46B6A3A6">
            <wp:simplePos x="0" y="0"/>
            <wp:positionH relativeFrom="column">
              <wp:posOffset>3374654</wp:posOffset>
            </wp:positionH>
            <wp:positionV relativeFrom="paragraph">
              <wp:posOffset>402590</wp:posOffset>
            </wp:positionV>
            <wp:extent cx="1671320" cy="1484630"/>
            <wp:effectExtent l="0" t="0" r="5080" b="1270"/>
            <wp:wrapTopAndBottom/>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636736" behindDoc="0" locked="0" layoutInCell="1" allowOverlap="1" wp14:anchorId="00FCF11F" wp14:editId="67B0EDD8">
            <wp:simplePos x="0" y="0"/>
            <wp:positionH relativeFrom="column">
              <wp:posOffset>941968</wp:posOffset>
            </wp:positionH>
            <wp:positionV relativeFrom="paragraph">
              <wp:posOffset>406400</wp:posOffset>
            </wp:positionV>
            <wp:extent cx="1670685" cy="1480820"/>
            <wp:effectExtent l="0" t="0" r="5715" b="5080"/>
            <wp:wrapTopAndBottom/>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32B0" w:rsidRPr="00247FB2">
        <w:rPr>
          <w:rFonts w:hint="eastAsia"/>
        </w:rPr>
        <w:t xml:space="preserve"> </w:t>
      </w:r>
      <w:r w:rsidR="008E178B" w:rsidRPr="00247FB2">
        <w:rPr>
          <w:rFonts w:hint="eastAsia"/>
        </w:rPr>
        <w:t>使用</w:t>
      </w:r>
      <w:r w:rsidR="009D1F2C" w:rsidRPr="00247FB2">
        <w:rPr>
          <w:rFonts w:hint="eastAsia"/>
        </w:rPr>
        <w:t>线性</w:t>
      </w:r>
      <w:r w:rsidR="008E178B" w:rsidRPr="00247FB2">
        <w:rPr>
          <w:rFonts w:hint="eastAsia"/>
        </w:rPr>
        <w:t>退化模型的</w:t>
      </w:r>
      <w:r w:rsidR="008E178B" w:rsidRPr="00247FB2">
        <w:t>60mm</w:t>
      </w:r>
      <w:r w:rsidR="008E178B" w:rsidRPr="00247FB2">
        <w:t>孔径单向铺层失效演化</w:t>
      </w:r>
      <w:bookmarkEnd w:id="351"/>
    </w:p>
    <w:p w14:paraId="6D45A436" w14:textId="5E89D83F" w:rsidR="00CC39B7" w:rsidRPr="00247FB2" w:rsidRDefault="00747BD6" w:rsidP="00B76501">
      <w:pPr>
        <w:ind w:firstLine="480"/>
        <w:jc w:val="center"/>
        <w:rPr>
          <w:noProof/>
        </w:rPr>
      </w:pPr>
      <w:r w:rsidRPr="00247FB2">
        <w:rPr>
          <w:noProof/>
        </w:rPr>
        <w:drawing>
          <wp:anchor distT="0" distB="0" distL="114300" distR="114300" simplePos="0" relativeHeight="251635712" behindDoc="0" locked="0" layoutInCell="1" allowOverlap="1" wp14:anchorId="26EF2B73" wp14:editId="09A16FCF">
            <wp:simplePos x="0" y="0"/>
            <wp:positionH relativeFrom="column">
              <wp:posOffset>3393811</wp:posOffset>
            </wp:positionH>
            <wp:positionV relativeFrom="paragraph">
              <wp:posOffset>1941195</wp:posOffset>
            </wp:positionV>
            <wp:extent cx="1668780" cy="1483360"/>
            <wp:effectExtent l="0" t="0" r="7620" b="2540"/>
            <wp:wrapTopAndBottom/>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4C64" w:rsidRPr="006A004F">
        <w:rPr>
          <w:noProof/>
        </w:rPr>
        <w:drawing>
          <wp:anchor distT="0" distB="0" distL="114300" distR="114300" simplePos="0" relativeHeight="251656192" behindDoc="0" locked="0" layoutInCell="1" allowOverlap="1" wp14:anchorId="42CC8694" wp14:editId="114B00BD">
            <wp:simplePos x="0" y="0"/>
            <wp:positionH relativeFrom="column">
              <wp:posOffset>944245</wp:posOffset>
            </wp:positionH>
            <wp:positionV relativeFrom="paragraph">
              <wp:posOffset>1946910</wp:posOffset>
            </wp:positionV>
            <wp:extent cx="1669415" cy="1485265"/>
            <wp:effectExtent l="0" t="0" r="6985" b="635"/>
            <wp:wrapTopAndBottom/>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66DB">
        <w:t>(a)</w:t>
      </w:r>
      <w:r w:rsidR="00C066DB" w:rsidRPr="00C066DB">
        <w:t xml:space="preserve"> </w:t>
      </w:r>
      <w:r w:rsidR="00C066DB">
        <w:t>0.42mm</w:t>
      </w:r>
      <w:r w:rsidR="00C066DB">
        <w:rPr>
          <w:rFonts w:hint="eastAsia"/>
        </w:rPr>
        <w:t>，</w:t>
      </w:r>
      <w:r w:rsidR="00C066DB">
        <w:t>41.52KN</w:t>
      </w:r>
      <w:r>
        <w:rPr>
          <w:rFonts w:hint="eastAsia"/>
        </w:rPr>
        <w:t xml:space="preserve">            </w:t>
      </w:r>
      <w:r w:rsidR="00B76501" w:rsidRPr="00247FB2">
        <w:t xml:space="preserve">  </w:t>
      </w:r>
      <w:r w:rsidR="00B76501" w:rsidRPr="00247FB2">
        <w:rPr>
          <w:rFonts w:hint="eastAsia"/>
        </w:rPr>
        <w:t>(</w:t>
      </w:r>
      <w:r w:rsidR="00B76501" w:rsidRPr="00247FB2">
        <w:t>b</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263DE619" w14:textId="556C08EC" w:rsidR="007F2678" w:rsidRPr="00247FB2" w:rsidRDefault="006A004F" w:rsidP="007A1570">
      <w:pPr>
        <w:spacing w:line="240" w:lineRule="auto"/>
        <w:ind w:firstLineChars="683" w:firstLine="1639"/>
      </w:pPr>
      <w:r w:rsidRPr="006A004F">
        <w:t xml:space="preserve"> </w:t>
      </w:r>
      <w:r>
        <w:t>(c)</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127DE0">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7F2678" w:rsidRPr="00247FB2">
        <w:t>d</w:t>
      </w:r>
      <w:r w:rsidR="007F2678" w:rsidRPr="00247FB2">
        <w:rPr>
          <w:rFonts w:hint="eastAsia"/>
        </w:rPr>
        <w:t>)</w:t>
      </w:r>
      <w:r w:rsidR="00747BD6">
        <w:t xml:space="preserve"> </w:t>
      </w:r>
      <w:r w:rsidR="00194606">
        <w:t>1.15mm</w:t>
      </w:r>
      <w:r w:rsidR="00194606">
        <w:rPr>
          <w:rFonts w:hint="eastAsia"/>
        </w:rPr>
        <w:t>，</w:t>
      </w:r>
      <w:r w:rsidR="00194606">
        <w:t>24.62KN</w:t>
      </w:r>
    </w:p>
    <w:p w14:paraId="0088825E" w14:textId="3ABECC82" w:rsidR="00686C90" w:rsidRPr="00247FB2" w:rsidRDefault="004632B0" w:rsidP="00686C90">
      <w:pPr>
        <w:pStyle w:val="6"/>
        <w:jc w:val="center"/>
      </w:pPr>
      <w:r w:rsidRPr="00247FB2">
        <w:rPr>
          <w:rFonts w:hint="eastAsia"/>
        </w:rPr>
        <w:t xml:space="preserve"> </w:t>
      </w:r>
      <w:bookmarkStart w:id="352" w:name="_Ref510178142"/>
      <w:r w:rsidR="00686C90" w:rsidRPr="00247FB2">
        <w:rPr>
          <w:rFonts w:hint="eastAsia"/>
        </w:rPr>
        <w:t>使用指数退化模型的</w:t>
      </w:r>
      <w:r w:rsidR="00686C90" w:rsidRPr="00247FB2">
        <w:t>60mm</w:t>
      </w:r>
      <w:r w:rsidR="00686C90" w:rsidRPr="00247FB2">
        <w:t>孔径单向铺层失效演化</w:t>
      </w:r>
      <w:bookmarkEnd w:id="352"/>
    </w:p>
    <w:p w14:paraId="5000B734" w14:textId="78F2EA17" w:rsidR="00DD564C" w:rsidRPr="00247FB2" w:rsidRDefault="00DD564C" w:rsidP="00C35657">
      <w:pPr>
        <w:ind w:firstLine="480"/>
      </w:pPr>
    </w:p>
    <w:p w14:paraId="2B74AAE1" w14:textId="2310F72D" w:rsidR="007E191D" w:rsidRPr="00247FB2" w:rsidRDefault="007E191D" w:rsidP="007E191D">
      <w:pPr>
        <w:ind w:firstLine="480"/>
      </w:pPr>
      <w:r w:rsidRPr="00247FB2">
        <w:rPr>
          <w:noProof/>
        </w:rPr>
        <w:lastRenderedPageBreak/>
        <w:drawing>
          <wp:anchor distT="0" distB="0" distL="114300" distR="114300" simplePos="0" relativeHeight="251689984" behindDoc="0" locked="0" layoutInCell="1" allowOverlap="1" wp14:anchorId="647F1EB2" wp14:editId="05681068">
            <wp:simplePos x="0" y="0"/>
            <wp:positionH relativeFrom="column">
              <wp:posOffset>3369310</wp:posOffset>
            </wp:positionH>
            <wp:positionV relativeFrom="paragraph">
              <wp:posOffset>617855</wp:posOffset>
            </wp:positionV>
            <wp:extent cx="1620520" cy="1435735"/>
            <wp:effectExtent l="0" t="0" r="0" b="0"/>
            <wp:wrapTopAndBottom/>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0520" cy="1435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688960" behindDoc="0" locked="0" layoutInCell="1" allowOverlap="1" wp14:anchorId="517E9DC3" wp14:editId="044A0CAC">
            <wp:simplePos x="0" y="0"/>
            <wp:positionH relativeFrom="column">
              <wp:posOffset>1083310</wp:posOffset>
            </wp:positionH>
            <wp:positionV relativeFrom="paragraph">
              <wp:posOffset>628015</wp:posOffset>
            </wp:positionV>
            <wp:extent cx="1638300" cy="1463040"/>
            <wp:effectExtent l="0" t="0" r="0" b="3810"/>
            <wp:wrapTopAndBottom/>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38300" cy="1463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0969" w:rsidRPr="00247FB2">
        <w:fldChar w:fldCharType="begin"/>
      </w:r>
      <w:r w:rsidR="00FE0969" w:rsidRPr="00247FB2">
        <w:instrText xml:space="preserve"> </w:instrText>
      </w:r>
      <w:r w:rsidR="00FE0969" w:rsidRPr="00247FB2">
        <w:rPr>
          <w:rFonts w:hint="eastAsia"/>
        </w:rPr>
        <w:instrText>REF _Ref510095080 \r \h</w:instrText>
      </w:r>
      <w:r w:rsidR="00FE0969" w:rsidRPr="00247FB2">
        <w:instrText xml:space="preserve"> </w:instrText>
      </w:r>
      <w:r w:rsidR="00FE0969" w:rsidRPr="00247FB2">
        <w:fldChar w:fldCharType="separate"/>
      </w:r>
      <w:r w:rsidR="00FE0969" w:rsidRPr="00247FB2">
        <w:rPr>
          <w:rFonts w:hint="eastAsia"/>
        </w:rPr>
        <w:t>图</w:t>
      </w:r>
      <w:r w:rsidR="00FE0969" w:rsidRPr="00247FB2">
        <w:rPr>
          <w:rFonts w:hint="eastAsia"/>
        </w:rPr>
        <w:t>4.4</w:t>
      </w:r>
      <w:r w:rsidR="00FE0969" w:rsidRPr="00247FB2">
        <w:fldChar w:fldCharType="end"/>
      </w:r>
      <w:r w:rsidR="00FE0969" w:rsidRPr="00247FB2">
        <w:t>和</w:t>
      </w:r>
      <w:r w:rsidR="00FE0969" w:rsidRPr="00247FB2">
        <w:fldChar w:fldCharType="begin"/>
      </w:r>
      <w:r w:rsidR="00FE0969" w:rsidRPr="00247FB2">
        <w:instrText xml:space="preserve"> REF _Ref510095083 \r \h </w:instrText>
      </w:r>
      <w:r w:rsidR="00FE0969" w:rsidRPr="00247FB2">
        <w:fldChar w:fldCharType="separate"/>
      </w:r>
      <w:r w:rsidR="00FE0969" w:rsidRPr="00247FB2">
        <w:rPr>
          <w:rFonts w:hint="eastAsia"/>
        </w:rPr>
        <w:t>图</w:t>
      </w:r>
      <w:r w:rsidR="00FE0969" w:rsidRPr="00247FB2">
        <w:rPr>
          <w:rFonts w:hint="eastAsia"/>
        </w:rPr>
        <w:t>4.5</w:t>
      </w:r>
      <w:r w:rsidR="00FE0969" w:rsidRPr="00247FB2">
        <w:fldChar w:fldCharType="end"/>
      </w:r>
      <w:r w:rsidRPr="00247FB2">
        <w:t>分别</w:t>
      </w:r>
      <w:r w:rsidR="00A03520" w:rsidRPr="00247FB2">
        <w:rPr>
          <w:rFonts w:hint="eastAsia"/>
        </w:rPr>
        <w:t>展示了</w:t>
      </w:r>
      <w:r w:rsidRPr="00247FB2">
        <w:rPr>
          <w:rFonts w:hint="eastAsia"/>
        </w:rPr>
        <w:t>使用线性退化和指数退化模型计算的</w:t>
      </w:r>
      <w:r w:rsidR="00A03520" w:rsidRPr="00247FB2">
        <w:rPr>
          <w:rFonts w:hint="eastAsia"/>
        </w:rPr>
        <w:t>80mm</w:t>
      </w:r>
      <w:r w:rsidR="00A03520" w:rsidRPr="00247FB2">
        <w:rPr>
          <w:rFonts w:hint="eastAsia"/>
        </w:rPr>
        <w:t>孔径的单向层合板的失效演化过程：</w:t>
      </w:r>
      <w:r w:rsidR="009966BC" w:rsidRPr="00247FB2">
        <w:t xml:space="preserve"> </w:t>
      </w:r>
    </w:p>
    <w:p w14:paraId="41787276" w14:textId="7472D4AB" w:rsidR="00A03520" w:rsidRPr="00247FB2" w:rsidRDefault="004848C7" w:rsidP="00C46C19">
      <w:pPr>
        <w:ind w:firstLine="480"/>
        <w:jc w:val="center"/>
        <w:rPr>
          <w:noProof/>
        </w:rPr>
      </w:pPr>
      <w:r w:rsidRPr="00247FB2">
        <w:rPr>
          <w:noProof/>
        </w:rPr>
        <w:drawing>
          <wp:anchor distT="0" distB="0" distL="114300" distR="114300" simplePos="0" relativeHeight="251641856" behindDoc="0" locked="0" layoutInCell="1" allowOverlap="1" wp14:anchorId="0319F567" wp14:editId="27D4E060">
            <wp:simplePos x="0" y="0"/>
            <wp:positionH relativeFrom="column">
              <wp:posOffset>3384023</wp:posOffset>
            </wp:positionH>
            <wp:positionV relativeFrom="paragraph">
              <wp:posOffset>1888214</wp:posOffset>
            </wp:positionV>
            <wp:extent cx="1633220" cy="1447800"/>
            <wp:effectExtent l="0" t="0" r="5080" b="0"/>
            <wp:wrapTopAndBottom/>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33220" cy="1447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191D" w:rsidRPr="00247FB2">
        <w:rPr>
          <w:noProof/>
        </w:rPr>
        <w:drawing>
          <wp:anchor distT="0" distB="0" distL="114300" distR="114300" simplePos="0" relativeHeight="251642880" behindDoc="0" locked="0" layoutInCell="1" allowOverlap="1" wp14:anchorId="3057ACF1" wp14:editId="2CB09E10">
            <wp:simplePos x="0" y="0"/>
            <wp:positionH relativeFrom="column">
              <wp:posOffset>1082987</wp:posOffset>
            </wp:positionH>
            <wp:positionV relativeFrom="paragraph">
              <wp:posOffset>1885255</wp:posOffset>
            </wp:positionV>
            <wp:extent cx="1638300" cy="1456055"/>
            <wp:effectExtent l="0" t="0" r="0" b="0"/>
            <wp:wrapTopAndBottom/>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38300" cy="1456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6C19" w:rsidRPr="00247FB2">
        <w:t>(a) 0.42mm</w:t>
      </w:r>
      <w:r w:rsidR="00EB5EAE">
        <w:rPr>
          <w:rFonts w:hint="eastAsia"/>
        </w:rPr>
        <w:t>，</w:t>
      </w:r>
      <w:r w:rsidR="00C46C19" w:rsidRPr="00247FB2">
        <w:t>33.17KN</w:t>
      </w:r>
      <w:r w:rsidR="00944457" w:rsidRPr="00247FB2">
        <w:rPr>
          <w:rFonts w:hint="eastAsia"/>
        </w:rPr>
        <w:t xml:space="preserve">    </w:t>
      </w:r>
      <w:r w:rsidR="00944457" w:rsidRPr="00247FB2">
        <w:t xml:space="preserve"> </w:t>
      </w:r>
      <w:r w:rsidR="00944457" w:rsidRPr="00247FB2">
        <w:rPr>
          <w:rFonts w:hint="eastAsia"/>
        </w:rPr>
        <w:t xml:space="preserve">    </w:t>
      </w:r>
      <w:r w:rsidR="00C46C19" w:rsidRPr="00247FB2">
        <w:t xml:space="preserve">  </w:t>
      </w:r>
      <w:r w:rsidR="00C46C19" w:rsidRPr="00247FB2">
        <w:rPr>
          <w:rFonts w:hint="eastAsia"/>
        </w:rPr>
        <w:t>(</w:t>
      </w:r>
      <w:r w:rsidR="00C46C19" w:rsidRPr="00247FB2">
        <w:t>b</w:t>
      </w:r>
      <w:r w:rsidR="00C46C19" w:rsidRPr="00247FB2">
        <w:rPr>
          <w:rFonts w:hint="eastAsia"/>
        </w:rPr>
        <w:t>)</w:t>
      </w:r>
      <w:r w:rsidR="007E7D94" w:rsidRPr="00247FB2">
        <w:t xml:space="preserve"> 0.73</w:t>
      </w:r>
      <w:r w:rsidR="00C46C19" w:rsidRPr="00247FB2">
        <w:t>mm</w:t>
      </w:r>
      <w:r w:rsidR="00EB5EAE">
        <w:rPr>
          <w:rFonts w:hint="eastAsia"/>
          <w:noProof/>
        </w:rPr>
        <w:t>，</w:t>
      </w:r>
      <w:r w:rsidR="00154713" w:rsidRPr="00247FB2">
        <w:rPr>
          <w:noProof/>
        </w:rPr>
        <w:t>54.78KN</w:t>
      </w:r>
    </w:p>
    <w:p w14:paraId="164A9C10" w14:textId="50B15712" w:rsidR="007F0AF5" w:rsidRPr="00247FB2" w:rsidRDefault="007F0AF5" w:rsidP="00D4623C">
      <w:pPr>
        <w:spacing w:line="240" w:lineRule="auto"/>
        <w:ind w:firstLineChars="783" w:firstLine="1879"/>
      </w:pPr>
      <w:r w:rsidRPr="00247FB2">
        <w:t>(c)</w:t>
      </w:r>
      <w:r w:rsidR="002B6D9A" w:rsidRPr="00247FB2">
        <w:t xml:space="preserve"> 1.02</w:t>
      </w:r>
      <w:r w:rsidRPr="00247FB2">
        <w:t>mm</w:t>
      </w:r>
      <w:r w:rsidR="00B717AB">
        <w:rPr>
          <w:rFonts w:hint="eastAsia"/>
        </w:rPr>
        <w:t>，</w:t>
      </w:r>
      <w:r w:rsidR="00B5598F" w:rsidRPr="00247FB2">
        <w:t>72.00</w:t>
      </w:r>
      <w:r w:rsidR="00D023AD" w:rsidRPr="00247FB2">
        <w:t>KN</w:t>
      </w:r>
      <w:r w:rsidR="008E66CC" w:rsidRPr="00247FB2">
        <w:rPr>
          <w:rFonts w:hint="eastAsia"/>
        </w:rPr>
        <w:t xml:space="preserve">       </w:t>
      </w:r>
      <w:r w:rsidR="00D4623C">
        <w:t xml:space="preserve"> </w:t>
      </w:r>
      <w:r w:rsidR="008E66CC" w:rsidRPr="00247FB2">
        <w:rPr>
          <w:rFonts w:hint="eastAsia"/>
        </w:rPr>
        <w:t xml:space="preserve">   </w:t>
      </w:r>
      <w:r w:rsidRPr="00247FB2">
        <w:rPr>
          <w:rFonts w:hint="eastAsia"/>
        </w:rPr>
        <w:t>(</w:t>
      </w:r>
      <w:r w:rsidRPr="00247FB2">
        <w:t>d</w:t>
      </w:r>
      <w:r w:rsidRPr="00247FB2">
        <w:rPr>
          <w:rFonts w:hint="eastAsia"/>
        </w:rPr>
        <w:t>)</w:t>
      </w:r>
      <w:r w:rsidRPr="00247FB2">
        <w:t xml:space="preserve"> 1.15mm</w:t>
      </w:r>
      <w:r w:rsidR="00881A47" w:rsidRPr="00247FB2">
        <w:t>,20.85KN</w:t>
      </w:r>
    </w:p>
    <w:p w14:paraId="44CBF81A" w14:textId="48F71CFA" w:rsidR="00A03520" w:rsidRPr="00247FB2" w:rsidRDefault="00711D3A" w:rsidP="00DB015E">
      <w:pPr>
        <w:pStyle w:val="6"/>
        <w:jc w:val="center"/>
      </w:pPr>
      <w:bookmarkStart w:id="353" w:name="_Ref510095080"/>
      <w:r w:rsidRPr="00247FB2">
        <w:rPr>
          <w:noProof/>
        </w:rPr>
        <w:drawing>
          <wp:anchor distT="0" distB="0" distL="114300" distR="114300" simplePos="0" relativeHeight="251650048" behindDoc="0" locked="0" layoutInCell="1" allowOverlap="1" wp14:anchorId="1A5C9050" wp14:editId="0EACA7D4">
            <wp:simplePos x="0" y="0"/>
            <wp:positionH relativeFrom="column">
              <wp:posOffset>3368040</wp:posOffset>
            </wp:positionH>
            <wp:positionV relativeFrom="paragraph">
              <wp:posOffset>290195</wp:posOffset>
            </wp:positionV>
            <wp:extent cx="1694180" cy="1501775"/>
            <wp:effectExtent l="0" t="0" r="1270" b="3175"/>
            <wp:wrapTopAndBottom/>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7612" w:rsidRPr="00247FB2">
        <w:rPr>
          <w:noProof/>
        </w:rPr>
        <w:drawing>
          <wp:anchor distT="0" distB="0" distL="114300" distR="114300" simplePos="0" relativeHeight="251648000" behindDoc="0" locked="0" layoutInCell="1" allowOverlap="1" wp14:anchorId="504234CC" wp14:editId="10AF2598">
            <wp:simplePos x="0" y="0"/>
            <wp:positionH relativeFrom="column">
              <wp:posOffset>1030605</wp:posOffset>
            </wp:positionH>
            <wp:positionV relativeFrom="paragraph">
              <wp:posOffset>286385</wp:posOffset>
            </wp:positionV>
            <wp:extent cx="1689735" cy="1501775"/>
            <wp:effectExtent l="0" t="0" r="5715" b="3175"/>
            <wp:wrapTopAndBottom/>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3BA0" w:rsidRPr="00247FB2">
        <w:rPr>
          <w:rFonts w:hint="eastAsia"/>
        </w:rPr>
        <w:t xml:space="preserve"> </w:t>
      </w:r>
      <w:r w:rsidR="00D30C0D" w:rsidRPr="00247FB2">
        <w:rPr>
          <w:rFonts w:hint="eastAsia"/>
        </w:rPr>
        <w:t>使用</w:t>
      </w:r>
      <w:r w:rsidR="00CD7788" w:rsidRPr="00247FB2">
        <w:rPr>
          <w:rFonts w:hint="eastAsia"/>
        </w:rPr>
        <w:t>线性</w:t>
      </w:r>
      <w:r w:rsidR="00D30C0D" w:rsidRPr="00247FB2">
        <w:rPr>
          <w:rFonts w:hint="eastAsia"/>
        </w:rPr>
        <w:t>退化模型的</w:t>
      </w:r>
      <w:r w:rsidR="00D30C0D" w:rsidRPr="00247FB2">
        <w:t>80mm</w:t>
      </w:r>
      <w:r w:rsidR="00D30C0D" w:rsidRPr="00247FB2">
        <w:t>孔径单向铺层失效演化</w:t>
      </w:r>
      <w:bookmarkEnd w:id="353"/>
    </w:p>
    <w:p w14:paraId="6A1957FF" w14:textId="1E2EC363" w:rsidR="009966BC" w:rsidRPr="00247FB2" w:rsidRDefault="00CA6844" w:rsidP="00222F2A">
      <w:pPr>
        <w:ind w:firstLineChars="783" w:firstLine="1879"/>
      </w:pPr>
      <w:r w:rsidRPr="00247FB2">
        <w:rPr>
          <w:noProof/>
        </w:rPr>
        <w:drawing>
          <wp:anchor distT="0" distB="0" distL="114300" distR="114300" simplePos="0" relativeHeight="251645952" behindDoc="0" locked="0" layoutInCell="1" allowOverlap="1" wp14:anchorId="52881B6D" wp14:editId="2A41E6D3">
            <wp:simplePos x="0" y="0"/>
            <wp:positionH relativeFrom="column">
              <wp:posOffset>3385820</wp:posOffset>
            </wp:positionH>
            <wp:positionV relativeFrom="paragraph">
              <wp:posOffset>1887855</wp:posOffset>
            </wp:positionV>
            <wp:extent cx="1707515" cy="1514475"/>
            <wp:effectExtent l="0" t="0" r="6985" b="9525"/>
            <wp:wrapTopAndBottom/>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32E" w:rsidRPr="00247FB2">
        <w:rPr>
          <w:noProof/>
        </w:rPr>
        <w:drawing>
          <wp:anchor distT="0" distB="0" distL="114300" distR="114300" simplePos="0" relativeHeight="251649024" behindDoc="0" locked="0" layoutInCell="1" allowOverlap="1" wp14:anchorId="495B6F1F" wp14:editId="3D4105BE">
            <wp:simplePos x="0" y="0"/>
            <wp:positionH relativeFrom="column">
              <wp:posOffset>1030605</wp:posOffset>
            </wp:positionH>
            <wp:positionV relativeFrom="paragraph">
              <wp:posOffset>1905000</wp:posOffset>
            </wp:positionV>
            <wp:extent cx="1689735" cy="1497330"/>
            <wp:effectExtent l="0" t="0" r="5715" b="7620"/>
            <wp:wrapTopAndBottom/>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3921" w:rsidRPr="00247FB2">
        <w:t>(a) 0.48</w:t>
      </w:r>
      <w:r w:rsidR="00676BFF" w:rsidRPr="00247FB2">
        <w:t>mm</w:t>
      </w:r>
      <w:r w:rsidR="00381083">
        <w:rPr>
          <w:rFonts w:hint="eastAsia"/>
        </w:rPr>
        <w:t>，</w:t>
      </w:r>
      <w:r w:rsidR="009E5C4A" w:rsidRPr="00247FB2">
        <w:t>38.33</w:t>
      </w:r>
      <w:r w:rsidR="00676BFF" w:rsidRPr="00247FB2">
        <w:t>KN</w:t>
      </w:r>
      <w:r w:rsidR="00676BFF" w:rsidRPr="00247FB2">
        <w:rPr>
          <w:rFonts w:hint="eastAsia"/>
        </w:rPr>
        <w:t xml:space="preserve">    </w:t>
      </w:r>
      <w:r w:rsidR="00676BFF" w:rsidRPr="00247FB2">
        <w:t xml:space="preserve"> </w:t>
      </w:r>
      <w:r w:rsidR="00676BFF" w:rsidRPr="00247FB2">
        <w:rPr>
          <w:rFonts w:hint="eastAsia"/>
        </w:rPr>
        <w:t xml:space="preserve">    </w:t>
      </w:r>
      <w:r w:rsidR="00676BFF" w:rsidRPr="00247FB2">
        <w:t xml:space="preserve">  </w:t>
      </w:r>
      <w:r w:rsidR="00676BFF" w:rsidRPr="00247FB2">
        <w:rPr>
          <w:rFonts w:hint="eastAsia"/>
        </w:rPr>
        <w:t>(</w:t>
      </w:r>
      <w:r w:rsidR="00676BFF" w:rsidRPr="00247FB2">
        <w:t>b</w:t>
      </w:r>
      <w:r w:rsidR="00676BFF" w:rsidRPr="00247FB2">
        <w:rPr>
          <w:rFonts w:hint="eastAsia"/>
        </w:rPr>
        <w:t>)</w:t>
      </w:r>
      <w:r w:rsidR="00413410" w:rsidRPr="00247FB2">
        <w:t xml:space="preserve"> 0.84</w:t>
      </w:r>
      <w:r w:rsidR="00676BFF" w:rsidRPr="00247FB2">
        <w:t>mm</w:t>
      </w:r>
      <w:r w:rsidR="009A5CF2">
        <w:rPr>
          <w:rFonts w:hint="eastAsia"/>
          <w:noProof/>
        </w:rPr>
        <w:t>，</w:t>
      </w:r>
      <w:r w:rsidR="00E92033" w:rsidRPr="00247FB2">
        <w:rPr>
          <w:noProof/>
        </w:rPr>
        <w:t>61.90</w:t>
      </w:r>
      <w:r w:rsidR="00676BFF" w:rsidRPr="00247FB2">
        <w:rPr>
          <w:noProof/>
        </w:rPr>
        <w:t xml:space="preserve">KN </w:t>
      </w:r>
    </w:p>
    <w:p w14:paraId="31224853" w14:textId="56D2B7FD" w:rsidR="00676BFF" w:rsidRPr="00247FB2" w:rsidRDefault="00676BFF" w:rsidP="0076240B">
      <w:pPr>
        <w:spacing w:line="240" w:lineRule="auto"/>
        <w:ind w:firstLineChars="783" w:firstLine="1879"/>
      </w:pPr>
      <w:r w:rsidRPr="00247FB2">
        <w:t xml:space="preserve">(c) </w:t>
      </w:r>
      <w:r w:rsidR="00D70E2C" w:rsidRPr="00247FB2">
        <w:t>1.01</w:t>
      </w:r>
      <w:r w:rsidR="00BD09D6">
        <w:t>mm</w:t>
      </w:r>
      <w:r w:rsidR="00BD09D6">
        <w:rPr>
          <w:rFonts w:hint="eastAsia"/>
        </w:rPr>
        <w:t>，</w:t>
      </w:r>
      <w:r w:rsidR="0016436D" w:rsidRPr="00247FB2">
        <w:t>71.05</w:t>
      </w:r>
      <w:r w:rsidRPr="00247FB2">
        <w:t>KN</w:t>
      </w:r>
      <w:r w:rsidRPr="00247FB2">
        <w:rPr>
          <w:rFonts w:hint="eastAsia"/>
        </w:rPr>
        <w:t xml:space="preserve">      </w:t>
      </w:r>
      <w:r w:rsidR="00927E44" w:rsidRPr="00247FB2">
        <w:t xml:space="preserve"> </w:t>
      </w:r>
      <w:r w:rsidRPr="00247FB2">
        <w:rPr>
          <w:rFonts w:hint="eastAsia"/>
        </w:rPr>
        <w:t xml:space="preserve">    (</w:t>
      </w:r>
      <w:r w:rsidRPr="00247FB2">
        <w:t>d</w:t>
      </w:r>
      <w:r w:rsidRPr="00247FB2">
        <w:rPr>
          <w:rFonts w:hint="eastAsia"/>
        </w:rPr>
        <w:t>)</w:t>
      </w:r>
      <w:r w:rsidR="00F9139E" w:rsidRPr="00247FB2">
        <w:t xml:space="preserve"> 1.10</w:t>
      </w:r>
      <w:r w:rsidR="001A2F7F">
        <w:t>mm</w:t>
      </w:r>
      <w:r w:rsidR="001A2F7F">
        <w:rPr>
          <w:rFonts w:hint="eastAsia"/>
        </w:rPr>
        <w:t>，</w:t>
      </w:r>
      <w:r w:rsidR="00B57450" w:rsidRPr="00247FB2">
        <w:t>13.30</w:t>
      </w:r>
      <w:r w:rsidRPr="00247FB2">
        <w:t>KN</w:t>
      </w:r>
    </w:p>
    <w:p w14:paraId="49DEDBBB" w14:textId="6C52846C" w:rsidR="00EA3F5E" w:rsidRPr="00247FB2" w:rsidRDefault="00F63BA0" w:rsidP="00897498">
      <w:pPr>
        <w:pStyle w:val="6"/>
        <w:jc w:val="center"/>
      </w:pPr>
      <w:r w:rsidRPr="00247FB2">
        <w:rPr>
          <w:rFonts w:hint="eastAsia"/>
        </w:rPr>
        <w:t xml:space="preserve"> </w:t>
      </w:r>
      <w:bookmarkStart w:id="354" w:name="_Ref510095083"/>
      <w:r w:rsidR="00676BFF" w:rsidRPr="00247FB2">
        <w:rPr>
          <w:rFonts w:hint="eastAsia"/>
        </w:rPr>
        <w:t>使用指数退化模型的</w:t>
      </w:r>
      <w:r w:rsidR="00676BFF" w:rsidRPr="00247FB2">
        <w:t>80mm</w:t>
      </w:r>
      <w:r w:rsidR="00676BFF" w:rsidRPr="00247FB2">
        <w:t>孔径单向铺层失效演化</w:t>
      </w:r>
      <w:bookmarkEnd w:id="354"/>
    </w:p>
    <w:p w14:paraId="3797E229" w14:textId="6FE58F9E" w:rsidR="00A97D34" w:rsidRPr="00247FB2" w:rsidRDefault="00E73361" w:rsidP="00A97D34">
      <w:pPr>
        <w:ind w:firstLine="480"/>
        <w:rPr>
          <w:noProof/>
        </w:rPr>
      </w:pPr>
      <w:r w:rsidRPr="00247FB2">
        <w:rPr>
          <w:noProof/>
        </w:rPr>
        <w:lastRenderedPageBreak/>
        <w:drawing>
          <wp:anchor distT="0" distB="0" distL="114300" distR="114300" simplePos="0" relativeHeight="251691008" behindDoc="0" locked="0" layoutInCell="1" allowOverlap="1" wp14:anchorId="541A6B66" wp14:editId="028622BE">
            <wp:simplePos x="0" y="0"/>
            <wp:positionH relativeFrom="column">
              <wp:posOffset>1130935</wp:posOffset>
            </wp:positionH>
            <wp:positionV relativeFrom="paragraph">
              <wp:posOffset>615315</wp:posOffset>
            </wp:positionV>
            <wp:extent cx="1666875" cy="1477010"/>
            <wp:effectExtent l="0" t="0" r="9525" b="8890"/>
            <wp:wrapTopAndBottom/>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6711" w:rsidRPr="00247FB2">
        <w:rPr>
          <w:noProof/>
        </w:rPr>
        <w:drawing>
          <wp:anchor distT="0" distB="0" distL="114300" distR="114300" simplePos="0" relativeHeight="251692032" behindDoc="0" locked="0" layoutInCell="1" allowOverlap="1" wp14:anchorId="440DC0D8" wp14:editId="6EEF88E5">
            <wp:simplePos x="0" y="0"/>
            <wp:positionH relativeFrom="column">
              <wp:posOffset>3322955</wp:posOffset>
            </wp:positionH>
            <wp:positionV relativeFrom="paragraph">
              <wp:posOffset>615315</wp:posOffset>
            </wp:positionV>
            <wp:extent cx="1666875" cy="1473835"/>
            <wp:effectExtent l="0" t="0" r="9525" b="0"/>
            <wp:wrapTopAndBottom/>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2568" w:rsidRPr="00247FB2">
        <w:fldChar w:fldCharType="begin"/>
      </w:r>
      <w:r w:rsidR="000B2568" w:rsidRPr="00247FB2">
        <w:instrText xml:space="preserve"> REF _Ref510097078 \r \h </w:instrText>
      </w:r>
      <w:r w:rsidR="000B2568" w:rsidRPr="00247FB2">
        <w:fldChar w:fldCharType="separate"/>
      </w:r>
      <w:r w:rsidR="000B2568" w:rsidRPr="00247FB2">
        <w:rPr>
          <w:rFonts w:hint="eastAsia"/>
        </w:rPr>
        <w:t>图</w:t>
      </w:r>
      <w:r w:rsidR="000B2568" w:rsidRPr="00247FB2">
        <w:rPr>
          <w:rFonts w:hint="eastAsia"/>
        </w:rPr>
        <w:t>4.6</w:t>
      </w:r>
      <w:r w:rsidR="000B2568" w:rsidRPr="00247FB2">
        <w:fldChar w:fldCharType="end"/>
      </w:r>
      <w:r w:rsidR="000B2568" w:rsidRPr="00247FB2">
        <w:t>和</w:t>
      </w:r>
      <w:r w:rsidR="000B2568" w:rsidRPr="00247FB2">
        <w:fldChar w:fldCharType="begin"/>
      </w:r>
      <w:r w:rsidR="000B2568" w:rsidRPr="00247FB2">
        <w:instrText xml:space="preserve"> REF _Ref510097083 \r \h </w:instrText>
      </w:r>
      <w:r w:rsidR="000B2568" w:rsidRPr="00247FB2">
        <w:fldChar w:fldCharType="separate"/>
      </w:r>
      <w:r w:rsidR="000B2568" w:rsidRPr="00247FB2">
        <w:rPr>
          <w:rFonts w:hint="eastAsia"/>
        </w:rPr>
        <w:t>图</w:t>
      </w:r>
      <w:r w:rsidR="000B2568" w:rsidRPr="00247FB2">
        <w:rPr>
          <w:rFonts w:hint="eastAsia"/>
        </w:rPr>
        <w:t>4.7</w:t>
      </w:r>
      <w:r w:rsidR="000B2568" w:rsidRPr="00247FB2">
        <w:fldChar w:fldCharType="end"/>
      </w:r>
      <w:r w:rsidR="00A97D34" w:rsidRPr="00247FB2">
        <w:t>分别</w:t>
      </w:r>
      <w:r w:rsidR="00A97D34" w:rsidRPr="00247FB2">
        <w:rPr>
          <w:rFonts w:hint="eastAsia"/>
        </w:rPr>
        <w:t>展示了使用线性退化和指数退化模型计算的</w:t>
      </w:r>
      <w:r w:rsidR="00FF34DF" w:rsidRPr="00247FB2">
        <w:rPr>
          <w:rFonts w:hint="eastAsia"/>
        </w:rPr>
        <w:t>10</w:t>
      </w:r>
      <w:r w:rsidR="00A97D34" w:rsidRPr="00247FB2">
        <w:rPr>
          <w:rFonts w:hint="eastAsia"/>
        </w:rPr>
        <w:t>0mm</w:t>
      </w:r>
      <w:r w:rsidR="00A97D34" w:rsidRPr="00247FB2">
        <w:rPr>
          <w:rFonts w:hint="eastAsia"/>
        </w:rPr>
        <w:t>孔径的单向层合板的失效演化过程：</w:t>
      </w:r>
      <w:r w:rsidR="00A97D34" w:rsidRPr="00247FB2">
        <w:t xml:space="preserve"> </w:t>
      </w:r>
    </w:p>
    <w:p w14:paraId="58CC0A7F" w14:textId="6E792E94" w:rsidR="00A97D34" w:rsidRPr="00247FB2" w:rsidRDefault="005C2FBF" w:rsidP="00A97D34">
      <w:pPr>
        <w:ind w:firstLine="480"/>
        <w:jc w:val="center"/>
        <w:rPr>
          <w:noProof/>
        </w:rPr>
      </w:pPr>
      <w:r w:rsidRPr="00247FB2">
        <w:rPr>
          <w:noProof/>
        </w:rPr>
        <w:drawing>
          <wp:anchor distT="0" distB="0" distL="114300" distR="114300" simplePos="0" relativeHeight="251652096" behindDoc="0" locked="0" layoutInCell="1" allowOverlap="1" wp14:anchorId="72826032" wp14:editId="7663AA08">
            <wp:simplePos x="0" y="0"/>
            <wp:positionH relativeFrom="column">
              <wp:posOffset>3321685</wp:posOffset>
            </wp:positionH>
            <wp:positionV relativeFrom="paragraph">
              <wp:posOffset>1888490</wp:posOffset>
            </wp:positionV>
            <wp:extent cx="1685290" cy="1497330"/>
            <wp:effectExtent l="0" t="0" r="0" b="7620"/>
            <wp:wrapTopAndBottom/>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6462" w:rsidRPr="00247FB2">
        <w:rPr>
          <w:noProof/>
        </w:rPr>
        <w:drawing>
          <wp:anchor distT="0" distB="0" distL="114300" distR="114300" simplePos="0" relativeHeight="251651072" behindDoc="0" locked="0" layoutInCell="1" allowOverlap="1" wp14:anchorId="198233A2" wp14:editId="687EFAF3">
            <wp:simplePos x="0" y="0"/>
            <wp:positionH relativeFrom="column">
              <wp:posOffset>1132840</wp:posOffset>
            </wp:positionH>
            <wp:positionV relativeFrom="paragraph">
              <wp:posOffset>1888490</wp:posOffset>
            </wp:positionV>
            <wp:extent cx="1666875" cy="1477010"/>
            <wp:effectExtent l="0" t="0" r="9525" b="8890"/>
            <wp:wrapTopAndBottom/>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0337">
        <w:rPr>
          <w:noProof/>
        </w:rPr>
        <w:t xml:space="preserve">  </w:t>
      </w:r>
      <w:r w:rsidR="00603BCF" w:rsidRPr="00247FB2">
        <w:rPr>
          <w:noProof/>
        </w:rPr>
        <w:t>(a) 0.54</w:t>
      </w:r>
      <w:r w:rsidR="00A97D34" w:rsidRPr="00247FB2">
        <w:rPr>
          <w:noProof/>
        </w:rPr>
        <w:t>mm</w:t>
      </w:r>
      <w:r w:rsidR="00D47F7C">
        <w:rPr>
          <w:rFonts w:hint="eastAsia"/>
          <w:noProof/>
        </w:rPr>
        <w:t>，</w:t>
      </w:r>
      <w:r w:rsidR="008971C3" w:rsidRPr="00247FB2">
        <w:rPr>
          <w:noProof/>
        </w:rPr>
        <w:t>32.10</w:t>
      </w:r>
      <w:r w:rsidR="00A97D34" w:rsidRPr="00247FB2">
        <w:rPr>
          <w:noProof/>
        </w:rPr>
        <w:t>KN           (b)</w:t>
      </w:r>
      <w:r w:rsidR="00C46134" w:rsidRPr="00247FB2">
        <w:rPr>
          <w:noProof/>
        </w:rPr>
        <w:t xml:space="preserve"> 0.69</w:t>
      </w:r>
      <w:r w:rsidR="00A97D34" w:rsidRPr="00247FB2">
        <w:rPr>
          <w:noProof/>
        </w:rPr>
        <w:t>mm</w:t>
      </w:r>
      <w:r w:rsidR="00D47F7C">
        <w:rPr>
          <w:rFonts w:hint="eastAsia"/>
          <w:noProof/>
        </w:rPr>
        <w:t>，</w:t>
      </w:r>
      <w:r w:rsidR="00EE56D9" w:rsidRPr="00247FB2">
        <w:rPr>
          <w:noProof/>
        </w:rPr>
        <w:t>39.09</w:t>
      </w:r>
      <w:r w:rsidR="00A97D34" w:rsidRPr="00247FB2">
        <w:rPr>
          <w:noProof/>
        </w:rPr>
        <w:t>KN</w:t>
      </w:r>
    </w:p>
    <w:p w14:paraId="26BB8E8B" w14:textId="2D8A91D4" w:rsidR="00A97D34" w:rsidRPr="00247FB2" w:rsidRDefault="00A97D34" w:rsidP="00B90337">
      <w:pPr>
        <w:spacing w:line="240" w:lineRule="auto"/>
        <w:ind w:firstLineChars="783" w:firstLine="1879"/>
        <w:rPr>
          <w:noProof/>
        </w:rPr>
      </w:pPr>
      <w:r w:rsidRPr="00247FB2">
        <w:rPr>
          <w:noProof/>
        </w:rPr>
        <w:t xml:space="preserve">(c)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914408">
        <w:rPr>
          <w:noProof/>
        </w:rPr>
        <w:t xml:space="preserve"> </w:t>
      </w:r>
      <w:r w:rsidRPr="00247FB2">
        <w:rPr>
          <w:noProof/>
        </w:rPr>
        <w:t xml:space="preserve">  (d)</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04582D43" w14:textId="05ED2BCE" w:rsidR="00A97D34" w:rsidRPr="00247FB2" w:rsidRDefault="00530F83" w:rsidP="00A97D34">
      <w:pPr>
        <w:pStyle w:val="6"/>
        <w:jc w:val="center"/>
        <w:rPr>
          <w:noProof/>
        </w:rPr>
      </w:pPr>
      <w:bookmarkStart w:id="355" w:name="_Ref510097078"/>
      <w:r w:rsidRPr="00247FB2">
        <w:rPr>
          <w:noProof/>
        </w:rPr>
        <w:drawing>
          <wp:anchor distT="0" distB="0" distL="114300" distR="114300" simplePos="0" relativeHeight="251654144" behindDoc="0" locked="0" layoutInCell="1" allowOverlap="1" wp14:anchorId="3589487E" wp14:editId="6A6E3AD4">
            <wp:simplePos x="0" y="0"/>
            <wp:positionH relativeFrom="column">
              <wp:posOffset>3369310</wp:posOffset>
            </wp:positionH>
            <wp:positionV relativeFrom="paragraph">
              <wp:posOffset>374015</wp:posOffset>
            </wp:positionV>
            <wp:extent cx="1685925" cy="1494155"/>
            <wp:effectExtent l="0" t="0" r="9525" b="0"/>
            <wp:wrapTopAndBottom/>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85925" cy="149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429BE" w:rsidRPr="00247FB2">
        <w:rPr>
          <w:noProof/>
        </w:rPr>
        <w:drawing>
          <wp:anchor distT="0" distB="0" distL="114300" distR="114300" simplePos="0" relativeHeight="251653120" behindDoc="0" locked="0" layoutInCell="1" allowOverlap="1" wp14:anchorId="601FF5AD" wp14:editId="21D3CF34">
            <wp:simplePos x="0" y="0"/>
            <wp:positionH relativeFrom="column">
              <wp:posOffset>1130300</wp:posOffset>
            </wp:positionH>
            <wp:positionV relativeFrom="paragraph">
              <wp:posOffset>369570</wp:posOffset>
            </wp:positionV>
            <wp:extent cx="1704975" cy="1508125"/>
            <wp:effectExtent l="0" t="0" r="9525" b="0"/>
            <wp:wrapTopAndBottom/>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04975"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7D34" w:rsidRPr="00247FB2">
        <w:rPr>
          <w:noProof/>
        </w:rPr>
        <w:t xml:space="preserve"> </w:t>
      </w:r>
      <w:r w:rsidR="00A97D34" w:rsidRPr="00247FB2">
        <w:rPr>
          <w:noProof/>
        </w:rPr>
        <w:t>使用线性退化模型的</w:t>
      </w:r>
      <w:r w:rsidR="0081346E" w:rsidRPr="00247FB2">
        <w:rPr>
          <w:noProof/>
        </w:rPr>
        <w:t>10</w:t>
      </w:r>
      <w:r w:rsidR="00A97D34" w:rsidRPr="00247FB2">
        <w:rPr>
          <w:noProof/>
        </w:rPr>
        <w:t>0mm</w:t>
      </w:r>
      <w:r w:rsidR="00A97D34" w:rsidRPr="00247FB2">
        <w:rPr>
          <w:noProof/>
        </w:rPr>
        <w:t>孔径单向铺层失效演化</w:t>
      </w:r>
      <w:bookmarkEnd w:id="355"/>
    </w:p>
    <w:p w14:paraId="45CD10BF" w14:textId="09C6C0D2" w:rsidR="00A97D34" w:rsidRPr="00247FB2" w:rsidRDefault="00530F83" w:rsidP="00A97D34">
      <w:pPr>
        <w:ind w:firstLine="480"/>
        <w:jc w:val="center"/>
      </w:pPr>
      <w:r w:rsidRPr="00247FB2">
        <w:rPr>
          <w:noProof/>
        </w:rPr>
        <w:drawing>
          <wp:anchor distT="0" distB="0" distL="114300" distR="114300" simplePos="0" relativeHeight="251694080" behindDoc="0" locked="0" layoutInCell="1" allowOverlap="1" wp14:anchorId="2A9FB180" wp14:editId="55C0BEDA">
            <wp:simplePos x="0" y="0"/>
            <wp:positionH relativeFrom="column">
              <wp:posOffset>3369945</wp:posOffset>
            </wp:positionH>
            <wp:positionV relativeFrom="paragraph">
              <wp:posOffset>1933575</wp:posOffset>
            </wp:positionV>
            <wp:extent cx="1685290" cy="1498600"/>
            <wp:effectExtent l="0" t="0" r="0" b="6350"/>
            <wp:wrapTopAndBottom/>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85290" cy="149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3361" w:rsidRPr="00247FB2">
        <w:rPr>
          <w:noProof/>
        </w:rPr>
        <w:drawing>
          <wp:anchor distT="0" distB="0" distL="114300" distR="114300" simplePos="0" relativeHeight="251693056" behindDoc="0" locked="0" layoutInCell="1" allowOverlap="1" wp14:anchorId="50AC789A" wp14:editId="5E669D8A">
            <wp:simplePos x="0" y="0"/>
            <wp:positionH relativeFrom="column">
              <wp:posOffset>1130935</wp:posOffset>
            </wp:positionH>
            <wp:positionV relativeFrom="paragraph">
              <wp:posOffset>1936750</wp:posOffset>
            </wp:positionV>
            <wp:extent cx="1700530" cy="1508125"/>
            <wp:effectExtent l="0" t="0" r="0" b="0"/>
            <wp:wrapTopAndBottom/>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00530"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0D5D">
        <w:t xml:space="preserve">  </w:t>
      </w:r>
      <w:r w:rsidR="001228BE" w:rsidRPr="00247FB2">
        <w:t>(a) 0.53</w:t>
      </w:r>
      <w:r w:rsidR="00A97D34" w:rsidRPr="00247FB2">
        <w:t>mm</w:t>
      </w:r>
      <w:r w:rsidR="001E0D5D">
        <w:rPr>
          <w:rFonts w:hint="eastAsia"/>
        </w:rPr>
        <w:t>，</w:t>
      </w:r>
      <w:r w:rsidR="001228BE" w:rsidRPr="00247FB2">
        <w:t>31.12</w:t>
      </w:r>
      <w:r w:rsidR="00A97D34" w:rsidRPr="00247FB2">
        <w:t>KN</w:t>
      </w:r>
      <w:r w:rsidR="00A97D34" w:rsidRPr="00247FB2">
        <w:rPr>
          <w:rFonts w:hint="eastAsia"/>
        </w:rPr>
        <w:t xml:space="preserve">    </w:t>
      </w:r>
      <w:r w:rsidR="00A97D34" w:rsidRPr="00247FB2">
        <w:t xml:space="preserve"> </w:t>
      </w:r>
      <w:r w:rsidR="00A97D34" w:rsidRPr="00247FB2">
        <w:rPr>
          <w:rFonts w:hint="eastAsia"/>
        </w:rPr>
        <w:t xml:space="preserve">    </w:t>
      </w:r>
      <w:r w:rsidR="00A97D34" w:rsidRPr="00247FB2">
        <w:t xml:space="preserve">  </w:t>
      </w:r>
      <w:r w:rsidR="00A97D34" w:rsidRPr="00247FB2">
        <w:rPr>
          <w:rFonts w:hint="eastAsia"/>
        </w:rPr>
        <w:t>(</w:t>
      </w:r>
      <w:r w:rsidR="00A97D34" w:rsidRPr="00247FB2">
        <w:t>b</w:t>
      </w:r>
      <w:r w:rsidR="00A97D34" w:rsidRPr="00247FB2">
        <w:rPr>
          <w:rFonts w:hint="eastAsia"/>
        </w:rPr>
        <w:t>)</w:t>
      </w:r>
      <w:r w:rsidR="00A12963" w:rsidRPr="00247FB2">
        <w:t xml:space="preserve"> 0.77</w:t>
      </w:r>
      <w:r w:rsidR="00A97D34" w:rsidRPr="00247FB2">
        <w:t>mm</w:t>
      </w:r>
      <w:r w:rsidR="001E0D5D">
        <w:rPr>
          <w:rFonts w:hint="eastAsia"/>
          <w:noProof/>
        </w:rPr>
        <w:t>，</w:t>
      </w:r>
      <w:r w:rsidR="000C6939" w:rsidRPr="00247FB2">
        <w:rPr>
          <w:noProof/>
        </w:rPr>
        <w:t>43.51</w:t>
      </w:r>
      <w:r w:rsidR="00A97D34" w:rsidRPr="00247FB2">
        <w:rPr>
          <w:noProof/>
        </w:rPr>
        <w:t xml:space="preserve">KN </w:t>
      </w:r>
    </w:p>
    <w:p w14:paraId="67084C12" w14:textId="19483DB9" w:rsidR="00A97D34" w:rsidRPr="00247FB2" w:rsidRDefault="00A97D34" w:rsidP="00A97D34">
      <w:pPr>
        <w:spacing w:line="240" w:lineRule="auto"/>
        <w:ind w:firstLineChars="850" w:firstLine="2040"/>
      </w:pPr>
      <w:r w:rsidRPr="00247FB2">
        <w:t>(c)</w:t>
      </w:r>
      <w:r w:rsidR="002820DF">
        <w:t xml:space="preserve"> </w:t>
      </w:r>
      <w:r w:rsidR="00A91BD3" w:rsidRPr="00247FB2">
        <w:t>0.99</w:t>
      </w:r>
      <w:r w:rsidR="002820DF">
        <w:t>mm</w:t>
      </w:r>
      <w:r w:rsidR="002820DF">
        <w:rPr>
          <w:rFonts w:hint="eastAsia"/>
        </w:rPr>
        <w:t>，</w:t>
      </w:r>
      <w:r w:rsidR="00ED6273" w:rsidRPr="00247FB2">
        <w:t>52.31</w:t>
      </w:r>
      <w:r w:rsidRPr="00247FB2">
        <w:t>KN</w:t>
      </w:r>
      <w:r w:rsidRPr="00247FB2">
        <w:rPr>
          <w:rFonts w:hint="eastAsia"/>
        </w:rPr>
        <w:t xml:space="preserve">          (</w:t>
      </w:r>
      <w:r w:rsidRPr="00247FB2">
        <w:t>d</w:t>
      </w:r>
      <w:r w:rsidRPr="00247FB2">
        <w:rPr>
          <w:rFonts w:hint="eastAsia"/>
        </w:rPr>
        <w:t>)</w:t>
      </w:r>
      <w:r w:rsidR="000B06B8" w:rsidRPr="00247FB2">
        <w:t xml:space="preserve"> 1.13</w:t>
      </w:r>
      <w:r w:rsidR="002820DF">
        <w:t>mm</w:t>
      </w:r>
      <w:r w:rsidR="002820DF">
        <w:rPr>
          <w:rFonts w:hint="eastAsia"/>
        </w:rPr>
        <w:t>，</w:t>
      </w:r>
      <w:r w:rsidR="00BE42D2" w:rsidRPr="00247FB2">
        <w:t>14.63</w:t>
      </w:r>
      <w:r w:rsidRPr="00247FB2">
        <w:t>KN</w:t>
      </w:r>
    </w:p>
    <w:p w14:paraId="445B42D4" w14:textId="6B8C011E" w:rsidR="00A97D34" w:rsidRPr="00247FB2" w:rsidRDefault="00A97D34" w:rsidP="00A97D34">
      <w:pPr>
        <w:pStyle w:val="6"/>
        <w:jc w:val="center"/>
      </w:pPr>
      <w:r w:rsidRPr="00247FB2">
        <w:rPr>
          <w:rFonts w:hint="eastAsia"/>
        </w:rPr>
        <w:t xml:space="preserve"> </w:t>
      </w:r>
      <w:bookmarkStart w:id="356" w:name="_Ref510097083"/>
      <w:r w:rsidRPr="00247FB2">
        <w:rPr>
          <w:rFonts w:hint="eastAsia"/>
        </w:rPr>
        <w:t>使用指数退化模型的</w:t>
      </w:r>
      <w:r w:rsidR="0058262C" w:rsidRPr="00247FB2">
        <w:t>10</w:t>
      </w:r>
      <w:r w:rsidRPr="00247FB2">
        <w:t>0mm</w:t>
      </w:r>
      <w:r w:rsidRPr="00247FB2">
        <w:t>孔径单向铺层失效演化</w:t>
      </w:r>
      <w:bookmarkEnd w:id="356"/>
    </w:p>
    <w:p w14:paraId="05A06E8D" w14:textId="1DE32E3A" w:rsidR="00EA3F5E" w:rsidRPr="00247FB2" w:rsidRDefault="00131396" w:rsidP="00C35657">
      <w:pPr>
        <w:ind w:firstLine="480"/>
      </w:pPr>
      <w:r w:rsidRPr="00247FB2">
        <w:rPr>
          <w:noProof/>
        </w:rPr>
        <w:lastRenderedPageBreak/>
        <w:drawing>
          <wp:anchor distT="0" distB="0" distL="114300" distR="114300" simplePos="0" relativeHeight="251698176" behindDoc="0" locked="0" layoutInCell="1" allowOverlap="1" wp14:anchorId="71B6FEA8" wp14:editId="21B6AA00">
            <wp:simplePos x="0" y="0"/>
            <wp:positionH relativeFrom="column">
              <wp:posOffset>121285</wp:posOffset>
            </wp:positionH>
            <wp:positionV relativeFrom="paragraph">
              <wp:posOffset>481965</wp:posOffset>
            </wp:positionV>
            <wp:extent cx="1926590" cy="1325525"/>
            <wp:effectExtent l="0" t="0" r="0" b="8255"/>
            <wp:wrapNone/>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85"/>
                    <a:stretch>
                      <a:fillRect/>
                    </a:stretch>
                  </pic:blipFill>
                  <pic:spPr>
                    <a:xfrm>
                      <a:off x="0" y="0"/>
                      <a:ext cx="1928192" cy="1326627"/>
                    </a:xfrm>
                    <a:prstGeom prst="rect">
                      <a:avLst/>
                    </a:prstGeom>
                  </pic:spPr>
                </pic:pic>
              </a:graphicData>
            </a:graphic>
            <wp14:sizeRelH relativeFrom="margin">
              <wp14:pctWidth>0</wp14:pctWidth>
            </wp14:sizeRelH>
            <wp14:sizeRelV relativeFrom="margin">
              <wp14:pctHeight>0</wp14:pctHeight>
            </wp14:sizeRelV>
          </wp:anchor>
        </w:drawing>
      </w:r>
      <w:r w:rsidR="008B07C4" w:rsidRPr="00247FB2">
        <w:rPr>
          <w:noProof/>
        </w:rPr>
        <w:drawing>
          <wp:anchor distT="0" distB="0" distL="114300" distR="114300" simplePos="0" relativeHeight="251695104" behindDoc="0" locked="0" layoutInCell="1" allowOverlap="1" wp14:anchorId="4786C66E" wp14:editId="77A486EE">
            <wp:simplePos x="0" y="0"/>
            <wp:positionH relativeFrom="column">
              <wp:posOffset>4045585</wp:posOffset>
            </wp:positionH>
            <wp:positionV relativeFrom="paragraph">
              <wp:posOffset>451485</wp:posOffset>
            </wp:positionV>
            <wp:extent cx="1751330" cy="1299210"/>
            <wp:effectExtent l="0" t="0" r="1270" b="0"/>
            <wp:wrapNone/>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86"/>
                    <a:stretch>
                      <a:fillRect/>
                    </a:stretch>
                  </pic:blipFill>
                  <pic:spPr>
                    <a:xfrm>
                      <a:off x="0" y="0"/>
                      <a:ext cx="1751330" cy="1299210"/>
                    </a:xfrm>
                    <a:prstGeom prst="rect">
                      <a:avLst/>
                    </a:prstGeom>
                  </pic:spPr>
                </pic:pic>
              </a:graphicData>
            </a:graphic>
          </wp:anchor>
        </w:drawing>
      </w:r>
      <w:r w:rsidR="008B07C4" w:rsidRPr="00247FB2">
        <w:rPr>
          <w:noProof/>
        </w:rPr>
        <w:drawing>
          <wp:anchor distT="0" distB="0" distL="114300" distR="114300" simplePos="0" relativeHeight="251697152" behindDoc="0" locked="0" layoutInCell="1" allowOverlap="1" wp14:anchorId="303A9A9F" wp14:editId="7DD95CDB">
            <wp:simplePos x="0" y="0"/>
            <wp:positionH relativeFrom="column">
              <wp:posOffset>2226310</wp:posOffset>
            </wp:positionH>
            <wp:positionV relativeFrom="paragraph">
              <wp:posOffset>453390</wp:posOffset>
            </wp:positionV>
            <wp:extent cx="1668780" cy="1354455"/>
            <wp:effectExtent l="0" t="0" r="7620" b="0"/>
            <wp:wrapTopAndBottom/>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87"/>
                    <a:stretch>
                      <a:fillRect/>
                    </a:stretch>
                  </pic:blipFill>
                  <pic:spPr>
                    <a:xfrm>
                      <a:off x="0" y="0"/>
                      <a:ext cx="1668780" cy="1354455"/>
                    </a:xfrm>
                    <a:prstGeom prst="rect">
                      <a:avLst/>
                    </a:prstGeom>
                  </pic:spPr>
                </pic:pic>
              </a:graphicData>
            </a:graphic>
          </wp:anchor>
        </w:drawing>
      </w:r>
      <w:r w:rsidR="008B07C4" w:rsidRPr="00247FB2">
        <w:t>实验中照片</w:t>
      </w:r>
      <w:r w:rsidR="008B07C4" w:rsidRPr="00247FB2">
        <w:rPr>
          <w:rFonts w:hint="eastAsia"/>
        </w:rPr>
        <w:t>：</w:t>
      </w:r>
    </w:p>
    <w:p w14:paraId="4F4D06D6" w14:textId="34E34FDC" w:rsidR="001B37B4" w:rsidRPr="00247FB2" w:rsidRDefault="001B37B4" w:rsidP="001B37B4">
      <w:pPr>
        <w:ind w:firstLine="480"/>
      </w:pP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60mm</w:t>
      </w:r>
      <w:r w:rsidRPr="00247FB2">
        <w:t>孔径</w:t>
      </w: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80mm</w:t>
      </w:r>
      <w:r w:rsidRPr="00247FB2">
        <w:t>孔径</w:t>
      </w:r>
      <w:r w:rsidRPr="00247FB2">
        <w:rPr>
          <w:rFonts w:hint="eastAsia"/>
        </w:rPr>
        <w:t xml:space="preserve">   </w:t>
      </w:r>
      <w:r w:rsidRPr="00247FB2">
        <w:t xml:space="preserve">           </w:t>
      </w:r>
      <w:r w:rsidRPr="00247FB2">
        <w:rPr>
          <w:rFonts w:hint="eastAsia"/>
        </w:rPr>
        <w:t>(</w:t>
      </w:r>
      <w:r w:rsidRPr="00247FB2">
        <w:t>a</w:t>
      </w:r>
      <w:r w:rsidRPr="00247FB2">
        <w:rPr>
          <w:rFonts w:hint="eastAsia"/>
        </w:rPr>
        <w:t>)</w:t>
      </w:r>
      <w:r w:rsidRPr="00247FB2">
        <w:t>100mm</w:t>
      </w:r>
      <w:r w:rsidRPr="00247FB2">
        <w:t>孔径</w:t>
      </w:r>
    </w:p>
    <w:p w14:paraId="323F0B39" w14:textId="5B077152" w:rsidR="001B37B4" w:rsidRPr="00247FB2" w:rsidRDefault="00E06F91" w:rsidP="00E06F91">
      <w:pPr>
        <w:pStyle w:val="6"/>
        <w:jc w:val="center"/>
      </w:pPr>
      <w:r w:rsidRPr="00247FB2">
        <w:t>三种孔径的单行铺层层合板破坏后试件</w:t>
      </w:r>
    </w:p>
    <w:p w14:paraId="52D47653" w14:textId="3A70DB14" w:rsidR="009966BC" w:rsidRPr="00247FB2" w:rsidRDefault="009966BC" w:rsidP="00FA26DF">
      <w:pPr>
        <w:ind w:firstLineChars="0" w:firstLine="0"/>
      </w:pPr>
    </w:p>
    <w:p w14:paraId="7CCD03CB" w14:textId="6B17D76B" w:rsidR="00FA26DF" w:rsidRPr="00247FB2" w:rsidRDefault="00FA26DF" w:rsidP="00FA26DF">
      <w:pPr>
        <w:ind w:firstLineChars="0" w:firstLine="0"/>
      </w:pPr>
    </w:p>
    <w:p w14:paraId="60178EA3" w14:textId="5E2F59C8" w:rsidR="00FA26DF" w:rsidRPr="00247FB2" w:rsidRDefault="00FA26DF" w:rsidP="00FA26DF">
      <w:pPr>
        <w:ind w:firstLineChars="0" w:firstLine="0"/>
      </w:pPr>
    </w:p>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164DFFB9" w14:textId="77777777" w:rsidR="00606C8C" w:rsidRDefault="00606C8C" w:rsidP="00C35657">
      <w:pPr>
        <w:ind w:firstLine="480"/>
      </w:pPr>
    </w:p>
    <w:p w14:paraId="495809B0" w14:textId="77777777" w:rsidR="00606C8C" w:rsidRDefault="00606C8C" w:rsidP="00C35657">
      <w:pPr>
        <w:ind w:firstLine="480"/>
      </w:pPr>
    </w:p>
    <w:p w14:paraId="51788897" w14:textId="77777777" w:rsidR="00606C8C" w:rsidRDefault="00606C8C" w:rsidP="00C35657">
      <w:pPr>
        <w:ind w:firstLine="480"/>
      </w:pPr>
    </w:p>
    <w:p w14:paraId="181CF907" w14:textId="77777777" w:rsidR="00606C8C" w:rsidRDefault="00606C8C" w:rsidP="00C35657">
      <w:pPr>
        <w:ind w:firstLine="480"/>
      </w:pPr>
    </w:p>
    <w:p w14:paraId="2A8A31CC" w14:textId="77777777" w:rsidR="00606C8C" w:rsidRDefault="00606C8C" w:rsidP="00C35657">
      <w:pPr>
        <w:ind w:firstLine="480"/>
      </w:pPr>
    </w:p>
    <w:p w14:paraId="12A5380D" w14:textId="77777777" w:rsidR="00606C8C" w:rsidRDefault="00606C8C" w:rsidP="00C35657">
      <w:pPr>
        <w:ind w:firstLine="480"/>
      </w:pPr>
    </w:p>
    <w:p w14:paraId="67641580" w14:textId="77777777" w:rsidR="00606C8C" w:rsidRDefault="00606C8C" w:rsidP="00C35657">
      <w:pPr>
        <w:ind w:firstLine="480"/>
      </w:pPr>
    </w:p>
    <w:p w14:paraId="0599B3FC" w14:textId="77777777" w:rsidR="00606C8C" w:rsidRDefault="00606C8C" w:rsidP="00C35657">
      <w:pPr>
        <w:ind w:firstLine="480"/>
      </w:pPr>
    </w:p>
    <w:p w14:paraId="749A6DE9" w14:textId="77777777" w:rsidR="00606C8C" w:rsidRDefault="00606C8C" w:rsidP="00C35657">
      <w:pPr>
        <w:ind w:firstLine="480"/>
      </w:pPr>
    </w:p>
    <w:p w14:paraId="637779A8" w14:textId="77777777" w:rsidR="00606C8C" w:rsidRDefault="00606C8C" w:rsidP="00C35657">
      <w:pPr>
        <w:ind w:firstLine="480"/>
      </w:pPr>
    </w:p>
    <w:p w14:paraId="7982FF2A" w14:textId="77777777" w:rsidR="00606C8C" w:rsidRDefault="00606C8C" w:rsidP="00C35657">
      <w:pPr>
        <w:ind w:firstLine="480"/>
      </w:pPr>
    </w:p>
    <w:p w14:paraId="3183E5FF" w14:textId="77777777" w:rsidR="00606C8C" w:rsidRDefault="00606C8C" w:rsidP="00C35657">
      <w:pPr>
        <w:ind w:firstLine="480"/>
      </w:pPr>
    </w:p>
    <w:p w14:paraId="2C1B254E" w14:textId="77777777" w:rsidR="00606C8C" w:rsidRDefault="00606C8C" w:rsidP="00C35657">
      <w:pPr>
        <w:ind w:firstLine="480"/>
      </w:pPr>
    </w:p>
    <w:p w14:paraId="39F0868F" w14:textId="77777777" w:rsidR="00606C8C" w:rsidRDefault="00606C8C" w:rsidP="00C35657">
      <w:pPr>
        <w:ind w:firstLine="480"/>
      </w:pPr>
    </w:p>
    <w:p w14:paraId="5B66E620" w14:textId="77777777" w:rsidR="00606C8C" w:rsidRPr="00247FB2" w:rsidRDefault="00606C8C" w:rsidP="00C35657">
      <w:pPr>
        <w:ind w:firstLine="480"/>
      </w:pPr>
    </w:p>
    <w:p w14:paraId="6BFD7800" w14:textId="509C2F43" w:rsidR="00034EA6" w:rsidRPr="00247FB2" w:rsidRDefault="00073F35" w:rsidP="005C0055">
      <w:pPr>
        <w:pStyle w:val="3"/>
      </w:pPr>
      <w:bookmarkStart w:id="357" w:name="_Toc510015446"/>
      <w:bookmarkStart w:id="358" w:name="OLE_LINK226"/>
      <w:bookmarkStart w:id="359" w:name="OLE_LINK227"/>
      <w:bookmarkStart w:id="360" w:name="OLE_LINK228"/>
      <w:bookmarkStart w:id="361" w:name="OLE_LINK229"/>
      <w:r w:rsidRPr="00247FB2">
        <w:rPr>
          <w:rFonts w:hint="eastAsia"/>
        </w:rPr>
        <w:lastRenderedPageBreak/>
        <w:t>正交铺层大开口层合板的失效</w:t>
      </w:r>
      <w:bookmarkEnd w:id="357"/>
      <w:bookmarkEnd w:id="358"/>
      <w:bookmarkEnd w:id="359"/>
    </w:p>
    <w:p w14:paraId="034EF5C3" w14:textId="5670BE31" w:rsidR="0077124C" w:rsidRPr="00247FB2" w:rsidRDefault="0077124C" w:rsidP="0077124C">
      <w:pPr>
        <w:ind w:firstLine="480"/>
      </w:pPr>
      <w:r w:rsidRPr="00247FB2">
        <w:t>分别</w:t>
      </w:r>
      <w:r w:rsidRPr="00247FB2">
        <w:rPr>
          <w:rFonts w:hint="eastAsia"/>
        </w:rPr>
        <w:t>展示了使用线性退化和指数退化模型计算的</w:t>
      </w:r>
      <w:r w:rsidR="00275C10">
        <w:rPr>
          <w:rFonts w:hint="eastAsia"/>
        </w:rPr>
        <w:t>6</w:t>
      </w:r>
      <w:r w:rsidRPr="00247FB2">
        <w:rPr>
          <w:rFonts w:hint="eastAsia"/>
        </w:rPr>
        <w:t>0mm</w:t>
      </w:r>
      <w:r w:rsidR="00E914CD" w:rsidRPr="00247FB2">
        <w:rPr>
          <w:rFonts w:hint="eastAsia"/>
        </w:rPr>
        <w:t>孔径的正交</w:t>
      </w:r>
      <w:r w:rsidRPr="00247FB2">
        <w:rPr>
          <w:rFonts w:hint="eastAsia"/>
        </w:rPr>
        <w:t>层合板的失效</w:t>
      </w:r>
    </w:p>
    <w:p w14:paraId="72D5D09B" w14:textId="3FD35449" w:rsidR="005D1A7C" w:rsidRPr="00247FB2" w:rsidRDefault="0077124C" w:rsidP="0077124C">
      <w:pPr>
        <w:ind w:firstLineChars="0" w:firstLine="0"/>
      </w:pPr>
      <w:r w:rsidRPr="00247FB2">
        <w:rPr>
          <w:noProof/>
        </w:rPr>
        <w:drawing>
          <wp:anchor distT="0" distB="0" distL="114300" distR="114300" simplePos="0" relativeHeight="251140608" behindDoc="0" locked="0" layoutInCell="1" allowOverlap="1" wp14:anchorId="67B9B3E6" wp14:editId="16CC3C44">
            <wp:simplePos x="0" y="0"/>
            <wp:positionH relativeFrom="column">
              <wp:posOffset>3913720</wp:posOffset>
            </wp:positionH>
            <wp:positionV relativeFrom="paragraph">
              <wp:posOffset>1826260</wp:posOffset>
            </wp:positionV>
            <wp:extent cx="1388745" cy="1233805"/>
            <wp:effectExtent l="0" t="0" r="1905" b="4445"/>
            <wp:wrapTopAndBottom/>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24224" behindDoc="0" locked="0" layoutInCell="1" allowOverlap="1" wp14:anchorId="72A0BBF8" wp14:editId="3430B62D">
            <wp:simplePos x="0" y="0"/>
            <wp:positionH relativeFrom="column">
              <wp:posOffset>3913505</wp:posOffset>
            </wp:positionH>
            <wp:positionV relativeFrom="paragraph">
              <wp:posOffset>367030</wp:posOffset>
            </wp:positionV>
            <wp:extent cx="1356360" cy="1206500"/>
            <wp:effectExtent l="0" t="0" r="0" b="0"/>
            <wp:wrapTopAndBottom/>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116032" behindDoc="0" locked="0" layoutInCell="1" allowOverlap="1" wp14:anchorId="06A43AAD" wp14:editId="4BC99C09">
            <wp:simplePos x="0" y="0"/>
            <wp:positionH relativeFrom="column">
              <wp:posOffset>2246426</wp:posOffset>
            </wp:positionH>
            <wp:positionV relativeFrom="paragraph">
              <wp:posOffset>368037</wp:posOffset>
            </wp:positionV>
            <wp:extent cx="1362710" cy="1206500"/>
            <wp:effectExtent l="0" t="0" r="8890" b="0"/>
            <wp:wrapTopAndBottom/>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45056" behindDoc="0" locked="0" layoutInCell="1" allowOverlap="1" wp14:anchorId="7A418282" wp14:editId="1073EE3F">
            <wp:simplePos x="0" y="0"/>
            <wp:positionH relativeFrom="column">
              <wp:posOffset>2246378</wp:posOffset>
            </wp:positionH>
            <wp:positionV relativeFrom="paragraph">
              <wp:posOffset>1824355</wp:posOffset>
            </wp:positionV>
            <wp:extent cx="1370965" cy="1212850"/>
            <wp:effectExtent l="0" t="0" r="635" b="6350"/>
            <wp:wrapTopAndBottom/>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28672" behindDoc="0" locked="0" layoutInCell="1" allowOverlap="1" wp14:anchorId="3371B8AC" wp14:editId="4A87ACB8">
            <wp:simplePos x="0" y="0"/>
            <wp:positionH relativeFrom="column">
              <wp:posOffset>547573</wp:posOffset>
            </wp:positionH>
            <wp:positionV relativeFrom="paragraph">
              <wp:posOffset>1828308</wp:posOffset>
            </wp:positionV>
            <wp:extent cx="1353820" cy="1199515"/>
            <wp:effectExtent l="0" t="0" r="0" b="635"/>
            <wp:wrapTopAndBottom/>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mc:AlternateContent>
          <mc:Choice Requires="wps">
            <w:drawing>
              <wp:anchor distT="45720" distB="45720" distL="114300" distR="114300" simplePos="0" relativeHeight="251236864" behindDoc="0" locked="0" layoutInCell="1" allowOverlap="1" wp14:anchorId="0537CC6A" wp14:editId="51F9F3C5">
                <wp:simplePos x="0" y="0"/>
                <wp:positionH relativeFrom="column">
                  <wp:posOffset>-187373</wp:posOffset>
                </wp:positionH>
                <wp:positionV relativeFrom="paragraph">
                  <wp:posOffset>1913027</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43492D" w:rsidRDefault="0043492D"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left:0;text-align:left;margin-left:-14.75pt;margin-top:150.65pt;width:35.3pt;height:82.15pt;z-index:251236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">
                <v:textbox style="layout-flow:vertical-ideographic">
                  <w:txbxContent>
                    <w:p w14:paraId="2DD6B06A" w14:textId="0948721A" w:rsidR="0043492D" w:rsidRDefault="0043492D"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253248" behindDoc="0" locked="0" layoutInCell="1" allowOverlap="1" wp14:anchorId="14E87963" wp14:editId="7D09C01A">
                <wp:simplePos x="0" y="0"/>
                <wp:positionH relativeFrom="column">
                  <wp:posOffset>-186055</wp:posOffset>
                </wp:positionH>
                <wp:positionV relativeFrom="paragraph">
                  <wp:posOffset>423533</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43492D" w:rsidRDefault="0043492D"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left:0;text-align:left;margin-left:-14.65pt;margin-top:33.35pt;width:35.3pt;height:82.15pt;z-index:251253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">
                <v:textbox style="layout-flow:vertical-ideographic">
                  <w:txbxContent>
                    <w:p w14:paraId="1ED0A598" w14:textId="49BDDDDE" w:rsidR="0043492D" w:rsidRDefault="0043492D" w:rsidP="00F330C2">
                      <w:pPr>
                        <w:ind w:firstLineChars="0" w:firstLine="0"/>
                      </w:pPr>
                      <w:r>
                        <w:rPr>
                          <w:rFonts w:hint="eastAsia"/>
                        </w:rPr>
                        <w:t>纤维</w:t>
                      </w:r>
                      <w:r>
                        <w:t>拉伸失效</w:t>
                      </w:r>
                    </w:p>
                  </w:txbxContent>
                </v:textbox>
                <w10:wrap type="square"/>
              </v:shape>
            </w:pict>
          </mc:Fallback>
        </mc:AlternateContent>
      </w:r>
      <w:r w:rsidRPr="00247FB2">
        <w:rPr>
          <w:noProof/>
        </w:rPr>
        <w:drawing>
          <wp:anchor distT="0" distB="0" distL="114300" distR="114300" simplePos="0" relativeHeight="251132416" behindDoc="0" locked="0" layoutInCell="1" allowOverlap="1" wp14:anchorId="09F8347F" wp14:editId="7A1BA917">
            <wp:simplePos x="0" y="0"/>
            <wp:positionH relativeFrom="column">
              <wp:posOffset>546735</wp:posOffset>
            </wp:positionH>
            <wp:positionV relativeFrom="paragraph">
              <wp:posOffset>376555</wp:posOffset>
            </wp:positionV>
            <wp:extent cx="1345565" cy="1196340"/>
            <wp:effectExtent l="0" t="0" r="6985" b="3810"/>
            <wp:wrapTopAndBottom/>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rPr>
        <w:t>演化图</w:t>
      </w:r>
      <w:r w:rsidR="00355DDC" w:rsidRPr="00247FB2">
        <w:rPr>
          <w:rFonts w:hint="eastAsia"/>
        </w:rPr>
        <w:t>：</w:t>
      </w:r>
    </w:p>
    <w:p w14:paraId="0FB0B2B0" w14:textId="3D3A3D01" w:rsidR="005D1A7C" w:rsidRPr="00247FB2" w:rsidRDefault="00665B66" w:rsidP="008E0C2D">
      <w:pPr>
        <w:ind w:firstLineChars="400" w:firstLine="960"/>
        <w:jc w:val="left"/>
      </w:pPr>
      <w:r w:rsidRPr="00247FB2">
        <w:rPr>
          <w:rFonts w:hint="eastAsia"/>
        </w:rPr>
        <w:t>(</w:t>
      </w:r>
      <w:r w:rsidR="006B1B0F" w:rsidRPr="00247FB2">
        <w:t>I</w:t>
      </w:r>
      <w:proofErr w:type="gramStart"/>
      <w:r w:rsidRPr="00247FB2">
        <w:rPr>
          <w:rFonts w:hint="eastAsia"/>
        </w:rPr>
        <w:t>)</w:t>
      </w:r>
      <w:r w:rsidRPr="00247FB2">
        <w:t>0.80mm,52.11</w:t>
      </w:r>
      <w:r w:rsidR="008E0C2D" w:rsidRPr="00247FB2">
        <w:t>K</w:t>
      </w:r>
      <w:r w:rsidR="00A23464" w:rsidRPr="00247FB2">
        <w:t>N</w:t>
      </w:r>
      <w:proofErr w:type="gramEnd"/>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4DF59C27" w14:textId="2B566A5C" w:rsidR="0037615E" w:rsidRPr="00247FB2" w:rsidRDefault="00040CEF" w:rsidP="0037615E">
      <w:pPr>
        <w:ind w:firstLine="480"/>
        <w:rPr>
          <w:sz w:val="22"/>
          <w:szCs w:val="22"/>
        </w:rPr>
      </w:pPr>
      <w:r w:rsidRPr="00247FB2">
        <w:rPr>
          <w:noProof/>
        </w:rPr>
        <w:drawing>
          <wp:anchor distT="0" distB="0" distL="114300" distR="114300" simplePos="0" relativeHeight="251318784" behindDoc="0" locked="0" layoutInCell="1" allowOverlap="1" wp14:anchorId="57C0B15C" wp14:editId="1232DD1B">
            <wp:simplePos x="0" y="0"/>
            <wp:positionH relativeFrom="column">
              <wp:posOffset>4011930</wp:posOffset>
            </wp:positionH>
            <wp:positionV relativeFrom="paragraph">
              <wp:posOffset>271337</wp:posOffset>
            </wp:positionV>
            <wp:extent cx="1379855" cy="1228725"/>
            <wp:effectExtent l="0" t="0" r="0" b="9525"/>
            <wp:wrapTopAndBottom/>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77824" behindDoc="0" locked="0" layoutInCell="1" allowOverlap="1" wp14:anchorId="445F97C5" wp14:editId="44591120">
            <wp:simplePos x="0" y="0"/>
            <wp:positionH relativeFrom="column">
              <wp:posOffset>4006215</wp:posOffset>
            </wp:positionH>
            <wp:positionV relativeFrom="paragraph">
              <wp:posOffset>1731225</wp:posOffset>
            </wp:positionV>
            <wp:extent cx="1388745" cy="1227455"/>
            <wp:effectExtent l="0" t="0" r="1905" b="0"/>
            <wp:wrapTopAndBottom/>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86016" behindDoc="0" locked="0" layoutInCell="1" allowOverlap="1" wp14:anchorId="3DD6D728" wp14:editId="27F2DAEF">
            <wp:simplePos x="0" y="0"/>
            <wp:positionH relativeFrom="column">
              <wp:posOffset>539115</wp:posOffset>
            </wp:positionH>
            <wp:positionV relativeFrom="paragraph">
              <wp:posOffset>1729105</wp:posOffset>
            </wp:positionV>
            <wp:extent cx="1353820" cy="1198880"/>
            <wp:effectExtent l="0" t="0" r="0" b="1270"/>
            <wp:wrapTopAndBottom/>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294208" behindDoc="0" locked="0" layoutInCell="1" allowOverlap="1" wp14:anchorId="33819033" wp14:editId="2AC5C24A">
            <wp:simplePos x="0" y="0"/>
            <wp:positionH relativeFrom="column">
              <wp:posOffset>2246426</wp:posOffset>
            </wp:positionH>
            <wp:positionV relativeFrom="paragraph">
              <wp:posOffset>1724660</wp:posOffset>
            </wp:positionV>
            <wp:extent cx="1371600" cy="1217295"/>
            <wp:effectExtent l="0" t="0" r="0" b="1905"/>
            <wp:wrapTopAndBottom/>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310592" behindDoc="0" locked="0" layoutInCell="1" allowOverlap="1" wp14:anchorId="7554B81A" wp14:editId="7FBB64F3">
            <wp:simplePos x="0" y="0"/>
            <wp:positionH relativeFrom="column">
              <wp:posOffset>2243287</wp:posOffset>
            </wp:positionH>
            <wp:positionV relativeFrom="paragraph">
              <wp:posOffset>280826</wp:posOffset>
            </wp:positionV>
            <wp:extent cx="1379855" cy="1228725"/>
            <wp:effectExtent l="0" t="0" r="0" b="9525"/>
            <wp:wrapTopAndBottom/>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05E9" w:rsidRPr="00247FB2">
        <w:rPr>
          <w:noProof/>
        </w:rPr>
        <w:drawing>
          <wp:anchor distT="0" distB="0" distL="114300" distR="114300" simplePos="0" relativeHeight="251302400" behindDoc="0" locked="0" layoutInCell="1" allowOverlap="1" wp14:anchorId="04F9E47C" wp14:editId="531CB6D6">
            <wp:simplePos x="0" y="0"/>
            <wp:positionH relativeFrom="column">
              <wp:posOffset>512925</wp:posOffset>
            </wp:positionH>
            <wp:positionV relativeFrom="paragraph">
              <wp:posOffset>275147</wp:posOffset>
            </wp:positionV>
            <wp:extent cx="1379855" cy="1228725"/>
            <wp:effectExtent l="0" t="0" r="0" b="9525"/>
            <wp:wrapTopAndBottom/>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4964" w:rsidRPr="00247FB2">
        <w:rPr>
          <w:rFonts w:hint="eastAsia"/>
        </w:rPr>
        <w:t xml:space="preserve">              </w:t>
      </w:r>
      <w:r w:rsidR="002E4964" w:rsidRPr="00247FB2">
        <w:rPr>
          <w:rFonts w:hint="eastAsia"/>
          <w:sz w:val="22"/>
          <w:szCs w:val="22"/>
        </w:rPr>
        <w:t xml:space="preserve">  </w:t>
      </w:r>
      <w:r w:rsidR="00915AB1" w:rsidRPr="00247FB2">
        <w:rPr>
          <w:rFonts w:hint="eastAsia"/>
          <w:sz w:val="22"/>
          <w:szCs w:val="22"/>
        </w:rPr>
        <w:t>(</w:t>
      </w:r>
      <w:r w:rsidR="00915AB1" w:rsidRPr="00247FB2">
        <w:rPr>
          <w:sz w:val="22"/>
          <w:szCs w:val="22"/>
        </w:rPr>
        <w:t>a</w:t>
      </w:r>
      <w:r w:rsidR="00915AB1" w:rsidRPr="00247FB2">
        <w:rPr>
          <w:rFonts w:hint="eastAsia"/>
          <w:sz w:val="22"/>
          <w:szCs w:val="22"/>
        </w:rPr>
        <w:t>) [</w:t>
      </w:r>
      <w:r w:rsidR="00915AB1" w:rsidRPr="00247FB2">
        <w:rPr>
          <w:sz w:val="22"/>
          <w:szCs w:val="22"/>
        </w:rPr>
        <w:t>0</w:t>
      </w:r>
      <w:r w:rsidR="00915AB1" w:rsidRPr="00247FB2">
        <w:rPr>
          <w:rFonts w:hint="eastAsia"/>
          <w:sz w:val="22"/>
          <w:szCs w:val="22"/>
        </w:rPr>
        <w:t>/90]</w:t>
      </w:r>
      <w:r w:rsidR="00915AB1" w:rsidRPr="00247FB2">
        <w:rPr>
          <w:sz w:val="22"/>
          <w:szCs w:val="22"/>
          <w:vertAlign w:val="subscript"/>
        </w:rPr>
        <w:t>5</w:t>
      </w:r>
      <w:r w:rsidR="00915AB1" w:rsidRPr="00247FB2">
        <w:rPr>
          <w:sz w:val="22"/>
          <w:szCs w:val="22"/>
        </w:rPr>
        <w:t>铺层层合板中</w:t>
      </w:r>
      <w:r w:rsidR="00915AB1" w:rsidRPr="00247FB2">
        <w:rPr>
          <w:rFonts w:hint="eastAsia"/>
          <w:sz w:val="22"/>
          <w:szCs w:val="22"/>
        </w:rPr>
        <w:t>0</w:t>
      </w:r>
      <w:r w:rsidR="00915AB1" w:rsidRPr="00247FB2">
        <w:rPr>
          <w:rFonts w:hint="eastAsia"/>
          <w:sz w:val="22"/>
          <w:szCs w:val="22"/>
        </w:rPr>
        <w:t>°</w:t>
      </w:r>
      <w:r w:rsidR="00915AB1" w:rsidRPr="00247FB2">
        <w:rPr>
          <w:sz w:val="22"/>
          <w:szCs w:val="22"/>
        </w:rPr>
        <w:t>层的失效演化</w:t>
      </w:r>
      <w:r w:rsidR="0037615E" w:rsidRPr="00247FB2">
        <w:rPr>
          <w:noProof/>
        </w:rPr>
        <mc:AlternateContent>
          <mc:Choice Requires="wps">
            <w:drawing>
              <wp:anchor distT="45720" distB="45720" distL="114300" distR="114300" simplePos="0" relativeHeight="251261440" behindDoc="0" locked="0" layoutInCell="1" allowOverlap="1" wp14:anchorId="5BEFD91A" wp14:editId="0F9F13A0">
                <wp:simplePos x="0" y="0"/>
                <wp:positionH relativeFrom="column">
                  <wp:posOffset>-188296</wp:posOffset>
                </wp:positionH>
                <wp:positionV relativeFrom="paragraph">
                  <wp:posOffset>1723642</wp:posOffset>
                </wp:positionV>
                <wp:extent cx="448310" cy="1043305"/>
                <wp:effectExtent l="0" t="0" r="27940" b="23495"/>
                <wp:wrapSquare wrapText="bothSides"/>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865ADD9" w14:textId="77777777" w:rsidR="0043492D" w:rsidRDefault="0043492D" w:rsidP="0037615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FD91A" id="_x0000_s1035" type="#_x0000_t202" style="position:absolute;left:0;text-align:left;margin-left:-14.85pt;margin-top:135.7pt;width:35.3pt;height:82.15pt;z-index:251261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">
                <v:textbox style="layout-flow:vertical-ideographic">
                  <w:txbxContent>
                    <w:p w14:paraId="5865ADD9" w14:textId="77777777" w:rsidR="0043492D" w:rsidRDefault="0043492D" w:rsidP="0037615E">
                      <w:pPr>
                        <w:ind w:firstLineChars="0" w:firstLine="0"/>
                      </w:pPr>
                      <w:r>
                        <w:rPr>
                          <w:rFonts w:hint="eastAsia"/>
                        </w:rPr>
                        <w:t>基体</w:t>
                      </w:r>
                      <w:r>
                        <w:t>拉伸失效</w:t>
                      </w:r>
                    </w:p>
                  </w:txbxContent>
                </v:textbox>
                <w10:wrap type="square"/>
              </v:shape>
            </w:pict>
          </mc:Fallback>
        </mc:AlternateContent>
      </w:r>
      <w:r w:rsidR="0037615E" w:rsidRPr="00247FB2">
        <w:rPr>
          <w:noProof/>
        </w:rPr>
        <mc:AlternateContent>
          <mc:Choice Requires="wps">
            <w:drawing>
              <wp:anchor distT="45720" distB="45720" distL="114300" distR="114300" simplePos="0" relativeHeight="251269632" behindDoc="0" locked="0" layoutInCell="1" allowOverlap="1" wp14:anchorId="17FECFD2" wp14:editId="64C09978">
                <wp:simplePos x="0" y="0"/>
                <wp:positionH relativeFrom="column">
                  <wp:posOffset>-186055</wp:posOffset>
                </wp:positionH>
                <wp:positionV relativeFrom="paragraph">
                  <wp:posOffset>311785</wp:posOffset>
                </wp:positionV>
                <wp:extent cx="448310" cy="1043305"/>
                <wp:effectExtent l="0" t="0" r="27940" b="23495"/>
                <wp:wrapSquare wrapText="bothSides"/>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55C8E0A" w14:textId="77777777" w:rsidR="0043492D" w:rsidRDefault="0043492D" w:rsidP="0037615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ECFD2" id="_x0000_s1036" type="#_x0000_t202" style="position:absolute;left:0;text-align:left;margin-left:-14.65pt;margin-top:24.55pt;width:35.3pt;height:82.15pt;z-index:25126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">
                <v:textbox style="layout-flow:vertical-ideographic">
                  <w:txbxContent>
                    <w:p w14:paraId="455C8E0A" w14:textId="77777777" w:rsidR="0043492D" w:rsidRDefault="0043492D" w:rsidP="0037615E">
                      <w:pPr>
                        <w:ind w:firstLineChars="0" w:firstLine="0"/>
                      </w:pPr>
                      <w:r>
                        <w:rPr>
                          <w:rFonts w:hint="eastAsia"/>
                        </w:rPr>
                        <w:t>纤维</w:t>
                      </w:r>
                      <w:r>
                        <w:t>拉伸失效</w:t>
                      </w:r>
                    </w:p>
                  </w:txbxContent>
                </v:textbox>
                <w10:wrap type="square"/>
              </v:shape>
            </w:pict>
          </mc:Fallback>
        </mc:AlternateContent>
      </w:r>
    </w:p>
    <w:p w14:paraId="62746905" w14:textId="48774871" w:rsidR="0037615E" w:rsidRPr="00247FB2" w:rsidRDefault="0037615E" w:rsidP="0037615E">
      <w:pPr>
        <w:ind w:firstLineChars="400" w:firstLine="960"/>
        <w:jc w:val="left"/>
      </w:pPr>
      <w:r w:rsidRPr="00247FB2">
        <w:rPr>
          <w:rFonts w:hint="eastAsia"/>
        </w:rPr>
        <w:t>(</w:t>
      </w:r>
      <w:r w:rsidRPr="00247FB2">
        <w:t>I</w:t>
      </w:r>
      <w:proofErr w:type="gramStart"/>
      <w:r w:rsidRPr="00247FB2">
        <w:rPr>
          <w:rFonts w:hint="eastAsia"/>
        </w:rPr>
        <w:t>)</w:t>
      </w:r>
      <w:r w:rsidRPr="00247FB2">
        <w:t>0.80mm,52.11K</w:t>
      </w:r>
      <w:proofErr w:type="gramEnd"/>
      <w:r w:rsidRPr="00247FB2">
        <w:t xml:space="preserve">      (II)0.84mm,30.18KN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13E17800" w:rsidR="00FD6963" w:rsidRPr="00247FB2" w:rsidRDefault="000E2FF2" w:rsidP="007C7A65">
      <w:pPr>
        <w:pStyle w:val="6"/>
        <w:jc w:val="center"/>
      </w:pPr>
      <w:r>
        <w:rPr>
          <w:rFonts w:hint="eastAsia"/>
        </w:rPr>
        <w:t xml:space="preserve"> </w:t>
      </w:r>
      <w:r w:rsidR="000A56DB"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454C0093" w14:textId="4CA64B9A" w:rsidR="00112B60" w:rsidRPr="00247FB2" w:rsidRDefault="00112B60" w:rsidP="00B92E57">
      <w:pPr>
        <w:ind w:firstLineChars="0" w:firstLine="0"/>
      </w:pPr>
    </w:p>
    <w:p w14:paraId="00A785BD" w14:textId="0BB4162B" w:rsidR="0077124C" w:rsidRPr="00247FB2" w:rsidRDefault="0077124C" w:rsidP="0077124C">
      <w:pPr>
        <w:ind w:firstLine="480"/>
      </w:pPr>
      <w:r w:rsidRPr="00247FB2">
        <w:lastRenderedPageBreak/>
        <w:t>分别</w:t>
      </w:r>
      <w:r w:rsidRPr="00247FB2">
        <w:rPr>
          <w:rFonts w:hint="eastAsia"/>
        </w:rPr>
        <w:t>展示了使用线性退化和指数退化模型计算的</w:t>
      </w:r>
      <w:r w:rsidRPr="00247FB2">
        <w:rPr>
          <w:rFonts w:hint="eastAsia"/>
        </w:rPr>
        <w:t>80mm</w:t>
      </w:r>
      <w:r w:rsidRPr="00247FB2">
        <w:rPr>
          <w:rFonts w:hint="eastAsia"/>
        </w:rPr>
        <w:t>孔径的单向层合板的失效</w:t>
      </w:r>
    </w:p>
    <w:p w14:paraId="35C257BC" w14:textId="48EC985A" w:rsidR="0077124C" w:rsidRPr="00247FB2" w:rsidRDefault="00323AE8" w:rsidP="0077124C">
      <w:pPr>
        <w:ind w:firstLineChars="0" w:firstLine="0"/>
      </w:pPr>
      <w:r w:rsidRPr="00247FB2">
        <w:rPr>
          <w:noProof/>
        </w:rPr>
        <w:drawing>
          <wp:anchor distT="0" distB="0" distL="114300" distR="114300" simplePos="0" relativeHeight="251351552" behindDoc="0" locked="0" layoutInCell="1" allowOverlap="1" wp14:anchorId="6CB1EEB1" wp14:editId="4BCC8136">
            <wp:simplePos x="0" y="0"/>
            <wp:positionH relativeFrom="column">
              <wp:posOffset>3859219</wp:posOffset>
            </wp:positionH>
            <wp:positionV relativeFrom="paragraph">
              <wp:posOffset>1725295</wp:posOffset>
            </wp:positionV>
            <wp:extent cx="1440180" cy="1278890"/>
            <wp:effectExtent l="0" t="0" r="7620" b="0"/>
            <wp:wrapTopAndBottom/>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367936" behindDoc="0" locked="0" layoutInCell="1" allowOverlap="1" wp14:anchorId="43855B6F" wp14:editId="7F85CEAD">
            <wp:simplePos x="0" y="0"/>
            <wp:positionH relativeFrom="column">
              <wp:posOffset>2180015</wp:posOffset>
            </wp:positionH>
            <wp:positionV relativeFrom="paragraph">
              <wp:posOffset>1697990</wp:posOffset>
            </wp:positionV>
            <wp:extent cx="1443355" cy="1280160"/>
            <wp:effectExtent l="0" t="0" r="4445" b="0"/>
            <wp:wrapTopAndBottom/>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359744" behindDoc="0" locked="0" layoutInCell="1" allowOverlap="1" wp14:anchorId="1D988717" wp14:editId="4B56CFCA">
            <wp:simplePos x="0" y="0"/>
            <wp:positionH relativeFrom="column">
              <wp:posOffset>511223</wp:posOffset>
            </wp:positionH>
            <wp:positionV relativeFrom="paragraph">
              <wp:posOffset>1701165</wp:posOffset>
            </wp:positionV>
            <wp:extent cx="1414145" cy="1257935"/>
            <wp:effectExtent l="0" t="0" r="0" b="0"/>
            <wp:wrapTopAndBottom/>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343360" behindDoc="0" locked="0" layoutInCell="1" allowOverlap="1" wp14:anchorId="1FE629C5" wp14:editId="5C6E457C">
            <wp:simplePos x="0" y="0"/>
            <wp:positionH relativeFrom="column">
              <wp:posOffset>3858440</wp:posOffset>
            </wp:positionH>
            <wp:positionV relativeFrom="paragraph">
              <wp:posOffset>307999</wp:posOffset>
            </wp:positionV>
            <wp:extent cx="1388745" cy="1236980"/>
            <wp:effectExtent l="0" t="0" r="1905" b="1270"/>
            <wp:wrapTopAndBottom/>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335168" behindDoc="0" locked="0" layoutInCell="1" allowOverlap="1" wp14:anchorId="106DE5C6" wp14:editId="0D6C7C5E">
            <wp:simplePos x="0" y="0"/>
            <wp:positionH relativeFrom="column">
              <wp:posOffset>2178062</wp:posOffset>
            </wp:positionH>
            <wp:positionV relativeFrom="paragraph">
              <wp:posOffset>266915</wp:posOffset>
            </wp:positionV>
            <wp:extent cx="1388745" cy="1232535"/>
            <wp:effectExtent l="0" t="0" r="1905" b="5715"/>
            <wp:wrapTopAndBottom/>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326976" behindDoc="0" locked="0" layoutInCell="1" allowOverlap="1" wp14:anchorId="71DAA29D" wp14:editId="15EBDF38">
            <wp:simplePos x="0" y="0"/>
            <wp:positionH relativeFrom="column">
              <wp:posOffset>541883</wp:posOffset>
            </wp:positionH>
            <wp:positionV relativeFrom="paragraph">
              <wp:posOffset>309161</wp:posOffset>
            </wp:positionV>
            <wp:extent cx="1348105" cy="1189990"/>
            <wp:effectExtent l="0" t="0" r="4445" b="0"/>
            <wp:wrapTopAndBottom/>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348105" cy="1189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演化图：</w:t>
      </w:r>
      <w:r w:rsidR="0077124C" w:rsidRPr="00247FB2">
        <w:rPr>
          <w:noProof/>
        </w:rPr>
        <mc:AlternateContent>
          <mc:Choice Requires="wps">
            <w:drawing>
              <wp:anchor distT="45720" distB="45720" distL="114300" distR="114300" simplePos="0" relativeHeight="251148800" behindDoc="0" locked="0" layoutInCell="1" allowOverlap="1" wp14:anchorId="7F8E7BDA" wp14:editId="14DF1C3F">
                <wp:simplePos x="0" y="0"/>
                <wp:positionH relativeFrom="column">
                  <wp:posOffset>-188296</wp:posOffset>
                </wp:positionH>
                <wp:positionV relativeFrom="paragraph">
                  <wp:posOffset>1723642</wp:posOffset>
                </wp:positionV>
                <wp:extent cx="448310" cy="1043305"/>
                <wp:effectExtent l="0" t="0" r="27940" b="23495"/>
                <wp:wrapSquare wrapText="bothSides"/>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43492D" w:rsidRDefault="0043492D"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4.85pt;margin-top:135.7pt;width:35.3pt;height:82.15pt;z-index:251148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Ab/AZCOAIAAFEEAAAOAAAAAAAA&#10;AAAAAAAAAC4CAABkcnMvZTJvRG9jLnhtbFBLAQItABQABgAIAAAAIQCqXMhC4AAAAAoBAAAPAAAA&#10;AAAAAAAAAAAAAJIEAABkcnMvZG93bnJldi54bWxQSwUGAAAAAAQABADzAAAAnwUAAAAA&#10;">
                <v:textbox style="layout-flow:vertical-ideographic">
                  <w:txbxContent>
                    <w:p w14:paraId="55C6BF7D" w14:textId="77777777" w:rsidR="0043492D" w:rsidRDefault="0043492D" w:rsidP="0077124C">
                      <w:pPr>
                        <w:ind w:firstLineChars="0" w:firstLine="0"/>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156992" behindDoc="0" locked="0" layoutInCell="1" allowOverlap="1" wp14:anchorId="60B9D63E" wp14:editId="4E4B5981">
                <wp:simplePos x="0" y="0"/>
                <wp:positionH relativeFrom="column">
                  <wp:posOffset>-186055</wp:posOffset>
                </wp:positionH>
                <wp:positionV relativeFrom="paragraph">
                  <wp:posOffset>311785</wp:posOffset>
                </wp:positionV>
                <wp:extent cx="448310" cy="1043305"/>
                <wp:effectExtent l="0" t="0" r="27940" b="23495"/>
                <wp:wrapSquare wrapText="bothSides"/>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43492D" w:rsidRDefault="0043492D"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4.65pt;margin-top:24.55pt;width:35.3pt;height:82.15pt;z-index:251156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UsyTPzcCAABRBAAADgAAAAAAAAAA&#10;AAAAAAAuAgAAZHJzL2Uyb0RvYy54bWxQSwECLQAUAAYACAAAACEAbIkM+N8AAAAJAQAADwAAAAAA&#10;AAAAAAAAAACRBAAAZHJzL2Rvd25yZXYueG1sUEsFBgAAAAAEAAQA8wAAAJ0FAAAAAA==&#10;">
                <v:textbox style="layout-flow:vertical-ideographic">
                  <w:txbxContent>
                    <w:p w14:paraId="3B7478A5" w14:textId="77777777" w:rsidR="0043492D" w:rsidRDefault="0043492D" w:rsidP="0077124C">
                      <w:pPr>
                        <w:ind w:firstLineChars="0" w:firstLine="0"/>
                      </w:pPr>
                      <w:r>
                        <w:rPr>
                          <w:rFonts w:hint="eastAsia"/>
                        </w:rPr>
                        <w:t>纤维</w:t>
                      </w:r>
                      <w:r>
                        <w:t>拉伸失效</w:t>
                      </w:r>
                    </w:p>
                  </w:txbxContent>
                </v:textbox>
                <w10:wrap type="square"/>
              </v:shape>
            </w:pict>
          </mc:Fallback>
        </mc:AlternateContent>
      </w:r>
    </w:p>
    <w:p w14:paraId="7BACAA5A" w14:textId="3A564262" w:rsidR="0077124C" w:rsidRPr="00247FB2" w:rsidRDefault="0077124C" w:rsidP="0077124C">
      <w:pPr>
        <w:ind w:firstLineChars="400" w:firstLine="960"/>
        <w:jc w:val="left"/>
      </w:pPr>
      <w:r w:rsidRPr="00247FB2">
        <w:rPr>
          <w:rFonts w:hint="eastAsia"/>
        </w:rPr>
        <w:t>(</w:t>
      </w:r>
      <w:r w:rsidRPr="00247FB2">
        <w:t>I</w:t>
      </w:r>
      <w:proofErr w:type="gramStart"/>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proofErr w:type="gramEnd"/>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2A1028F2" w14:textId="405066DF" w:rsidR="0077124C" w:rsidRPr="00247FB2" w:rsidRDefault="00613755" w:rsidP="0077124C">
      <w:pPr>
        <w:ind w:firstLine="480"/>
        <w:rPr>
          <w:sz w:val="22"/>
          <w:szCs w:val="22"/>
        </w:rPr>
      </w:pPr>
      <w:r w:rsidRPr="00247FB2">
        <w:rPr>
          <w:noProof/>
        </w:rPr>
        <w:drawing>
          <wp:anchor distT="0" distB="0" distL="114300" distR="114300" simplePos="0" relativeHeight="251197952" behindDoc="0" locked="0" layoutInCell="1" allowOverlap="1" wp14:anchorId="20D9F8CD" wp14:editId="3BB581AE">
            <wp:simplePos x="0" y="0"/>
            <wp:positionH relativeFrom="column">
              <wp:posOffset>3917375</wp:posOffset>
            </wp:positionH>
            <wp:positionV relativeFrom="paragraph">
              <wp:posOffset>306705</wp:posOffset>
            </wp:positionV>
            <wp:extent cx="1379855" cy="1228725"/>
            <wp:effectExtent l="0" t="0" r="0" b="9525"/>
            <wp:wrapTopAndBottom/>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6633" w:rsidRPr="00247FB2">
        <w:rPr>
          <w:noProof/>
        </w:rPr>
        <w:drawing>
          <wp:anchor distT="0" distB="0" distL="114300" distR="114300" simplePos="0" relativeHeight="251376128" behindDoc="0" locked="0" layoutInCell="1" allowOverlap="1" wp14:anchorId="0198E97E" wp14:editId="3D3CC58E">
            <wp:simplePos x="0" y="0"/>
            <wp:positionH relativeFrom="column">
              <wp:posOffset>3920490</wp:posOffset>
            </wp:positionH>
            <wp:positionV relativeFrom="paragraph">
              <wp:posOffset>1782445</wp:posOffset>
            </wp:positionV>
            <wp:extent cx="1379855" cy="1221740"/>
            <wp:effectExtent l="0" t="0" r="0" b="0"/>
            <wp:wrapTopAndBottom/>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56B2" w:rsidRPr="00247FB2">
        <w:rPr>
          <w:noProof/>
        </w:rPr>
        <w:drawing>
          <wp:anchor distT="0" distB="0" distL="114300" distR="114300" simplePos="0" relativeHeight="251384320" behindDoc="0" locked="0" layoutInCell="1" allowOverlap="1" wp14:anchorId="2AB5F833" wp14:editId="5F73AE27">
            <wp:simplePos x="0" y="0"/>
            <wp:positionH relativeFrom="column">
              <wp:posOffset>504190</wp:posOffset>
            </wp:positionH>
            <wp:positionV relativeFrom="paragraph">
              <wp:posOffset>1782445</wp:posOffset>
            </wp:positionV>
            <wp:extent cx="1437005" cy="1270000"/>
            <wp:effectExtent l="0" t="0" r="0" b="6350"/>
            <wp:wrapTopAndBottom/>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5AA" w:rsidRPr="00247FB2">
        <w:rPr>
          <w:noProof/>
        </w:rPr>
        <w:drawing>
          <wp:anchor distT="0" distB="0" distL="114300" distR="114300" simplePos="0" relativeHeight="251392512" behindDoc="0" locked="0" layoutInCell="1" allowOverlap="1" wp14:anchorId="32A8BDD0" wp14:editId="73ECF8A3">
            <wp:simplePos x="0" y="0"/>
            <wp:positionH relativeFrom="column">
              <wp:posOffset>2195422</wp:posOffset>
            </wp:positionH>
            <wp:positionV relativeFrom="paragraph">
              <wp:posOffset>1781234</wp:posOffset>
            </wp:positionV>
            <wp:extent cx="1431290" cy="1270000"/>
            <wp:effectExtent l="0" t="0" r="0" b="6350"/>
            <wp:wrapTopAndBottom/>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189760" behindDoc="0" locked="0" layoutInCell="1" allowOverlap="1" wp14:anchorId="0D9256DC" wp14:editId="650B89B0">
            <wp:simplePos x="0" y="0"/>
            <wp:positionH relativeFrom="column">
              <wp:posOffset>2243994</wp:posOffset>
            </wp:positionH>
            <wp:positionV relativeFrom="paragraph">
              <wp:posOffset>306705</wp:posOffset>
            </wp:positionV>
            <wp:extent cx="1379855" cy="1228725"/>
            <wp:effectExtent l="0" t="0" r="0" b="9525"/>
            <wp:wrapTopAndBottom/>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181568" behindDoc="0" locked="0" layoutInCell="1" allowOverlap="1" wp14:anchorId="2ED7C7A0" wp14:editId="06AE042D">
            <wp:simplePos x="0" y="0"/>
            <wp:positionH relativeFrom="column">
              <wp:posOffset>512925</wp:posOffset>
            </wp:positionH>
            <wp:positionV relativeFrom="paragraph">
              <wp:posOffset>275147</wp:posOffset>
            </wp:positionV>
            <wp:extent cx="1379855" cy="1228725"/>
            <wp:effectExtent l="0" t="0" r="0" b="9525"/>
            <wp:wrapTopAndBottom/>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 xml:space="preserve">              </w:t>
      </w:r>
      <w:r w:rsidR="0077124C" w:rsidRPr="00247FB2">
        <w:rPr>
          <w:rFonts w:hint="eastAsia"/>
          <w:sz w:val="22"/>
          <w:szCs w:val="22"/>
        </w:rPr>
        <w:t xml:space="preserve">  (</w:t>
      </w:r>
      <w:r w:rsidR="0077124C" w:rsidRPr="00247FB2">
        <w:rPr>
          <w:sz w:val="22"/>
          <w:szCs w:val="22"/>
        </w:rPr>
        <w:t>a</w:t>
      </w:r>
      <w:r w:rsidR="0077124C" w:rsidRPr="00247FB2">
        <w:rPr>
          <w:rFonts w:hint="eastAsia"/>
          <w:sz w:val="22"/>
          <w:szCs w:val="22"/>
        </w:rPr>
        <w:t>) [</w:t>
      </w:r>
      <w:r w:rsidR="0077124C" w:rsidRPr="00247FB2">
        <w:rPr>
          <w:sz w:val="22"/>
          <w:szCs w:val="22"/>
        </w:rPr>
        <w:t>0</w:t>
      </w:r>
      <w:r w:rsidR="0077124C" w:rsidRPr="00247FB2">
        <w:rPr>
          <w:rFonts w:hint="eastAsia"/>
          <w:sz w:val="22"/>
          <w:szCs w:val="22"/>
        </w:rPr>
        <w:t>/90]</w:t>
      </w:r>
      <w:r w:rsidR="0077124C" w:rsidRPr="00247FB2">
        <w:rPr>
          <w:sz w:val="22"/>
          <w:szCs w:val="22"/>
          <w:vertAlign w:val="subscript"/>
        </w:rPr>
        <w:t>5</w:t>
      </w:r>
      <w:r w:rsidR="0077124C" w:rsidRPr="00247FB2">
        <w:rPr>
          <w:sz w:val="22"/>
          <w:szCs w:val="22"/>
        </w:rPr>
        <w:t>铺层层合板中</w:t>
      </w:r>
      <w:r w:rsidR="0077124C" w:rsidRPr="00247FB2">
        <w:rPr>
          <w:rFonts w:hint="eastAsia"/>
          <w:sz w:val="22"/>
          <w:szCs w:val="22"/>
        </w:rPr>
        <w:t>0</w:t>
      </w:r>
      <w:r w:rsidR="0077124C" w:rsidRPr="00247FB2">
        <w:rPr>
          <w:rFonts w:hint="eastAsia"/>
          <w:sz w:val="22"/>
          <w:szCs w:val="22"/>
        </w:rPr>
        <w:t>°</w:t>
      </w:r>
      <w:r w:rsidR="0077124C" w:rsidRPr="00247FB2">
        <w:rPr>
          <w:sz w:val="22"/>
          <w:szCs w:val="22"/>
        </w:rPr>
        <w:t>层的失效演化</w:t>
      </w:r>
      <w:r w:rsidR="0077124C" w:rsidRPr="00247FB2">
        <w:rPr>
          <w:noProof/>
        </w:rPr>
        <mc:AlternateContent>
          <mc:Choice Requires="wps">
            <w:drawing>
              <wp:anchor distT="45720" distB="45720" distL="114300" distR="114300" simplePos="0" relativeHeight="251165184" behindDoc="0" locked="0" layoutInCell="1" allowOverlap="1" wp14:anchorId="08CC4C55" wp14:editId="5CE2E0A7">
                <wp:simplePos x="0" y="0"/>
                <wp:positionH relativeFrom="column">
                  <wp:posOffset>-188296</wp:posOffset>
                </wp:positionH>
                <wp:positionV relativeFrom="paragraph">
                  <wp:posOffset>1723642</wp:posOffset>
                </wp:positionV>
                <wp:extent cx="448310" cy="1043305"/>
                <wp:effectExtent l="0" t="0" r="27940" b="23495"/>
                <wp:wrapSquare wrapText="bothSides"/>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43492D" w:rsidRDefault="0043492D"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4.85pt;margin-top:135.7pt;width:35.3pt;height:82.15pt;z-index:251165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CrmcgxOAIAAFEEAAAOAAAAAAAA&#10;AAAAAAAAAC4CAABkcnMvZTJvRG9jLnhtbFBLAQItABQABgAIAAAAIQCqXMhC4AAAAAoBAAAPAAAA&#10;AAAAAAAAAAAAAJIEAABkcnMvZG93bnJldi54bWxQSwUGAAAAAAQABADzAAAAnwUAAAAA&#10;">
                <v:textbox style="layout-flow:vertical-ideographic">
                  <w:txbxContent>
                    <w:p w14:paraId="3F5421D4" w14:textId="77777777" w:rsidR="0043492D" w:rsidRDefault="0043492D" w:rsidP="0077124C">
                      <w:pPr>
                        <w:ind w:firstLineChars="0" w:firstLine="0"/>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173376" behindDoc="0" locked="0" layoutInCell="1" allowOverlap="1" wp14:anchorId="2B3C6811" wp14:editId="06D14A40">
                <wp:simplePos x="0" y="0"/>
                <wp:positionH relativeFrom="column">
                  <wp:posOffset>-186055</wp:posOffset>
                </wp:positionH>
                <wp:positionV relativeFrom="paragraph">
                  <wp:posOffset>311785</wp:posOffset>
                </wp:positionV>
                <wp:extent cx="448310" cy="1043305"/>
                <wp:effectExtent l="0" t="0" r="27940" b="23495"/>
                <wp:wrapSquare wrapText="bothSides"/>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43492D" w:rsidRDefault="0043492D"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4.65pt;margin-top:24.55pt;width:35.3pt;height:82.15pt;z-index:251173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">
                <v:textbox style="layout-flow:vertical-ideographic">
                  <w:txbxContent>
                    <w:p w14:paraId="0CDD8245" w14:textId="77777777" w:rsidR="0043492D" w:rsidRDefault="0043492D" w:rsidP="0077124C">
                      <w:pPr>
                        <w:ind w:firstLineChars="0" w:firstLine="0"/>
                      </w:pPr>
                      <w:r>
                        <w:rPr>
                          <w:rFonts w:hint="eastAsia"/>
                        </w:rPr>
                        <w:t>纤维</w:t>
                      </w:r>
                      <w:r>
                        <w:t>拉伸失效</w:t>
                      </w:r>
                    </w:p>
                  </w:txbxContent>
                </v:textbox>
                <w10:wrap type="square"/>
              </v:shape>
            </w:pict>
          </mc:Fallback>
        </mc:AlternateContent>
      </w:r>
    </w:p>
    <w:p w14:paraId="48FF9545" w14:textId="055E58B5" w:rsidR="0077124C" w:rsidRPr="00247FB2" w:rsidRDefault="00EF732F" w:rsidP="0077124C">
      <w:pPr>
        <w:ind w:firstLineChars="400" w:firstLine="960"/>
        <w:jc w:val="left"/>
      </w:pPr>
      <w:r w:rsidRPr="00247FB2">
        <w:rPr>
          <w:rFonts w:hint="eastAsia"/>
        </w:rPr>
        <w:t>(</w:t>
      </w:r>
      <w:r w:rsidRPr="00247FB2">
        <w:t>I</w:t>
      </w:r>
      <w:proofErr w:type="gramStart"/>
      <w:r w:rsidRPr="00247FB2">
        <w:rPr>
          <w:rFonts w:hint="eastAsia"/>
        </w:rPr>
        <w:t>)</w:t>
      </w:r>
      <w:r w:rsidRPr="00247FB2">
        <w:t>0.82mm,53.01KN</w:t>
      </w:r>
      <w:proofErr w:type="gramEnd"/>
      <w:r w:rsidRPr="00247FB2">
        <w:t xml:space="preserve">     (II)0.86mm,34.38KN    (III)0.89mm,25.73KN</w:t>
      </w:r>
      <w:r w:rsidR="0077124C" w:rsidRPr="00247FB2">
        <w:t xml:space="preserve">      </w:t>
      </w:r>
    </w:p>
    <w:p w14:paraId="100E4B3D" w14:textId="17A4B99E" w:rsidR="0077124C" w:rsidRPr="00247FB2" w:rsidRDefault="0077124C" w:rsidP="0077124C">
      <w:pPr>
        <w:ind w:firstLine="480"/>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C45394">
      <w:pPr>
        <w:pStyle w:val="6"/>
        <w:jc w:val="center"/>
      </w:pPr>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p>
    <w:p w14:paraId="024DBD0D" w14:textId="6A76A65E" w:rsidR="006B1352" w:rsidRPr="00247FB2" w:rsidRDefault="006B1352" w:rsidP="008D4BC3">
      <w:pPr>
        <w:ind w:firstLine="480"/>
      </w:pPr>
    </w:p>
    <w:p w14:paraId="7B5A5CC2" w14:textId="435B76CB" w:rsidR="006B1352" w:rsidRPr="00247FB2" w:rsidRDefault="006B1352" w:rsidP="008D4BC3">
      <w:pPr>
        <w:ind w:firstLine="480"/>
      </w:pPr>
    </w:p>
    <w:p w14:paraId="54A571CB" w14:textId="41E8A0C3" w:rsidR="006B1352" w:rsidRPr="00247FB2" w:rsidRDefault="006B1352" w:rsidP="008D4BC3">
      <w:pPr>
        <w:ind w:firstLine="480"/>
      </w:pPr>
    </w:p>
    <w:p w14:paraId="6CFFCA13" w14:textId="60D1EF45" w:rsidR="0077124C" w:rsidRPr="00247FB2" w:rsidRDefault="00CD79BE" w:rsidP="00E15A52">
      <w:pPr>
        <w:ind w:firstLine="480"/>
      </w:pPr>
      <w:r w:rsidRPr="00247FB2">
        <w:rPr>
          <w:noProof/>
        </w:rPr>
        <w:lastRenderedPageBreak/>
        <mc:AlternateContent>
          <mc:Choice Requires="wps">
            <w:drawing>
              <wp:anchor distT="45720" distB="45720" distL="114300" distR="114300" simplePos="0" relativeHeight="251425280" behindDoc="0" locked="0" layoutInCell="1" allowOverlap="1" wp14:anchorId="00E481C2" wp14:editId="261A3C17">
                <wp:simplePos x="0" y="0"/>
                <wp:positionH relativeFrom="column">
                  <wp:posOffset>-187325</wp:posOffset>
                </wp:positionH>
                <wp:positionV relativeFrom="paragraph">
                  <wp:posOffset>2177011</wp:posOffset>
                </wp:positionV>
                <wp:extent cx="448310" cy="1043305"/>
                <wp:effectExtent l="0" t="0" r="27940" b="23495"/>
                <wp:wrapSquare wrapText="bothSides"/>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43492D" w:rsidRDefault="0043492D"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1" type="#_x0000_t202" style="position:absolute;left:0;text-align:left;margin-left:-14.75pt;margin-top:171.4pt;width:35.3pt;height:82.15pt;z-index:25142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">
                <v:textbox style="layout-flow:vertical-ideographic">
                  <w:txbxContent>
                    <w:p w14:paraId="5B94AB98" w14:textId="77777777" w:rsidR="0043492D" w:rsidRDefault="0043492D" w:rsidP="00576437">
                      <w:pPr>
                        <w:ind w:firstLineChars="0" w:firstLine="0"/>
                      </w:pPr>
                      <w:r>
                        <w:rPr>
                          <w:rFonts w:hint="eastAsia"/>
                        </w:rPr>
                        <w:t>基体</w:t>
                      </w:r>
                      <w:r>
                        <w:t>拉伸失效</w:t>
                      </w:r>
                    </w:p>
                  </w:txbxContent>
                </v:textbox>
                <w10:wrap type="square"/>
              </v:shape>
            </w:pict>
          </mc:Fallback>
        </mc:AlternateContent>
      </w:r>
      <w:r w:rsidR="00E15A52" w:rsidRPr="00D620F6">
        <w:rPr>
          <w:noProof/>
        </w:rPr>
        <w:drawing>
          <wp:anchor distT="0" distB="0" distL="114300" distR="114300" simplePos="0" relativeHeight="251592192" behindDoc="0" locked="0" layoutInCell="1" allowOverlap="1" wp14:anchorId="6775D2D2" wp14:editId="577FF2BB">
            <wp:simplePos x="0" y="0"/>
            <wp:positionH relativeFrom="column">
              <wp:posOffset>4046855</wp:posOffset>
            </wp:positionH>
            <wp:positionV relativeFrom="paragraph">
              <wp:posOffset>2138680</wp:posOffset>
            </wp:positionV>
            <wp:extent cx="1462405" cy="1297940"/>
            <wp:effectExtent l="0" t="0" r="4445" b="0"/>
            <wp:wrapTopAndBottom/>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5A52" w:rsidRPr="00D620F6">
        <w:rPr>
          <w:noProof/>
        </w:rPr>
        <w:drawing>
          <wp:anchor distT="0" distB="0" distL="114300" distR="114300" simplePos="0" relativeHeight="251614720" behindDoc="0" locked="0" layoutInCell="1" allowOverlap="1" wp14:anchorId="1D5036B6" wp14:editId="628FC87F">
            <wp:simplePos x="0" y="0"/>
            <wp:positionH relativeFrom="column">
              <wp:posOffset>2307063</wp:posOffset>
            </wp:positionH>
            <wp:positionV relativeFrom="paragraph">
              <wp:posOffset>2167542</wp:posOffset>
            </wp:positionV>
            <wp:extent cx="1475740" cy="1309370"/>
            <wp:effectExtent l="0" t="0" r="0" b="5080"/>
            <wp:wrapTopAndBottom/>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475740"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5A52" w:rsidRPr="00D620F6">
        <w:rPr>
          <w:noProof/>
        </w:rPr>
        <w:drawing>
          <wp:anchor distT="0" distB="0" distL="114300" distR="114300" simplePos="0" relativeHeight="251600384" behindDoc="0" locked="0" layoutInCell="1" allowOverlap="1" wp14:anchorId="5F69D5D2" wp14:editId="410BA4CD">
            <wp:simplePos x="0" y="0"/>
            <wp:positionH relativeFrom="column">
              <wp:posOffset>568325</wp:posOffset>
            </wp:positionH>
            <wp:positionV relativeFrom="paragraph">
              <wp:posOffset>2164715</wp:posOffset>
            </wp:positionV>
            <wp:extent cx="1436370" cy="1271905"/>
            <wp:effectExtent l="0" t="0" r="0" b="4445"/>
            <wp:wrapTopAndBottom/>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36370" cy="1271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527680" behindDoc="0" locked="0" layoutInCell="1" allowOverlap="1" wp14:anchorId="432AAF13" wp14:editId="76BE1F31">
            <wp:simplePos x="0" y="0"/>
            <wp:positionH relativeFrom="column">
              <wp:posOffset>547370</wp:posOffset>
            </wp:positionH>
            <wp:positionV relativeFrom="paragraph">
              <wp:posOffset>662305</wp:posOffset>
            </wp:positionV>
            <wp:extent cx="1479550" cy="1308735"/>
            <wp:effectExtent l="0" t="0" r="6350" b="5715"/>
            <wp:wrapTopAndBottom/>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458048" behindDoc="0" locked="0" layoutInCell="1" allowOverlap="1" wp14:anchorId="5B91AB16" wp14:editId="76BF8904">
            <wp:simplePos x="0" y="0"/>
            <wp:positionH relativeFrom="column">
              <wp:posOffset>4058297</wp:posOffset>
            </wp:positionH>
            <wp:positionV relativeFrom="paragraph">
              <wp:posOffset>689765</wp:posOffset>
            </wp:positionV>
            <wp:extent cx="1448435" cy="1283335"/>
            <wp:effectExtent l="0" t="0" r="0" b="0"/>
            <wp:wrapTopAndBottom/>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535872" behindDoc="0" locked="0" layoutInCell="1" allowOverlap="1" wp14:anchorId="25A72001" wp14:editId="2CF86626">
            <wp:simplePos x="0" y="0"/>
            <wp:positionH relativeFrom="column">
              <wp:posOffset>2289810</wp:posOffset>
            </wp:positionH>
            <wp:positionV relativeFrom="paragraph">
              <wp:posOffset>670560</wp:posOffset>
            </wp:positionV>
            <wp:extent cx="1474470" cy="1308735"/>
            <wp:effectExtent l="0" t="0" r="0" b="5715"/>
            <wp:wrapTopAndBottom/>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247FB2">
        <w:rPr>
          <w:noProof/>
        </w:rPr>
        <mc:AlternateContent>
          <mc:Choice Requires="wps">
            <w:drawing>
              <wp:anchor distT="45720" distB="45720" distL="114300" distR="114300" simplePos="0" relativeHeight="251417088" behindDoc="0" locked="0" layoutInCell="1" allowOverlap="1" wp14:anchorId="2739E16E" wp14:editId="507397D8">
                <wp:simplePos x="0" y="0"/>
                <wp:positionH relativeFrom="column">
                  <wp:posOffset>-187325</wp:posOffset>
                </wp:positionH>
                <wp:positionV relativeFrom="paragraph">
                  <wp:posOffset>668368</wp:posOffset>
                </wp:positionV>
                <wp:extent cx="448310" cy="1043305"/>
                <wp:effectExtent l="0" t="0" r="27940" b="23495"/>
                <wp:wrapSquare wrapText="bothSides"/>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43492D" w:rsidRDefault="0043492D"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2" type="#_x0000_t202" style="position:absolute;left:0;text-align:left;margin-left:-14.75pt;margin-top:52.65pt;width:35.3pt;height:82.15pt;z-index:25141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">
                <v:textbox style="layout-flow:vertical-ideographic">
                  <w:txbxContent>
                    <w:p w14:paraId="077CEF86" w14:textId="77777777" w:rsidR="0043492D" w:rsidRDefault="0043492D" w:rsidP="00576437">
                      <w:pPr>
                        <w:ind w:firstLineChars="0" w:firstLine="0"/>
                      </w:pPr>
                      <w:r>
                        <w:rPr>
                          <w:rFonts w:hint="eastAsia"/>
                        </w:rPr>
                        <w:t>纤维</w:t>
                      </w:r>
                      <w:r>
                        <w:t>拉伸失效</w:t>
                      </w:r>
                    </w:p>
                  </w:txbxContent>
                </v:textbox>
                <w10:wrap type="square"/>
              </v:shape>
            </w:pict>
          </mc:Fallback>
        </mc:AlternateContent>
      </w:r>
      <w:r w:rsidR="00F144D0" w:rsidRPr="00247FB2">
        <w:rPr>
          <w:rFonts w:hint="eastAsia"/>
        </w:rPr>
        <w:t>分别</w:t>
      </w:r>
      <w:r w:rsidR="00DC7BB8" w:rsidRPr="00247FB2">
        <w:rPr>
          <w:rFonts w:hint="eastAsia"/>
        </w:rPr>
        <w:t>展示了使用线性退化和指数退化模型计算的</w:t>
      </w:r>
      <w:r w:rsidR="00DC7BB8">
        <w:rPr>
          <w:rFonts w:hint="eastAsia"/>
        </w:rPr>
        <w:t>10</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sidR="00DC7BB8">
        <w:rPr>
          <w:rFonts w:hint="eastAsia"/>
        </w:rPr>
        <w:t>：</w:t>
      </w:r>
    </w:p>
    <w:p w14:paraId="6C23ED54" w14:textId="7AD5A68B" w:rsidR="00DF58E0" w:rsidRPr="00247FB2" w:rsidRDefault="00DF58E0" w:rsidP="00DF58E0">
      <w:pPr>
        <w:ind w:firstLineChars="400" w:firstLine="960"/>
        <w:jc w:val="left"/>
      </w:pPr>
      <w:r w:rsidRPr="00247FB2">
        <w:rPr>
          <w:rFonts w:hint="eastAsia"/>
        </w:rPr>
        <w:t>(</w:t>
      </w:r>
      <w:r w:rsidRPr="00247FB2">
        <w:t>I</w:t>
      </w:r>
      <w:r w:rsidRPr="00247FB2">
        <w:rPr>
          <w:rFonts w:hint="eastAsia"/>
        </w:rPr>
        <w:t>)</w:t>
      </w:r>
      <w:r w:rsidR="00D630E3">
        <w:t xml:space="preserve"> 0.82mm</w:t>
      </w:r>
      <w:r w:rsidR="00D630E3">
        <w:rPr>
          <w:rFonts w:hint="eastAsia"/>
        </w:rPr>
        <w:t>，</w:t>
      </w:r>
      <w:r w:rsidR="00D630E3">
        <w:t>43.40KN</w:t>
      </w:r>
      <w:r w:rsidR="00D630E3" w:rsidRPr="00D630E3">
        <w:t xml:space="preserve"> </w:t>
      </w:r>
      <w:r w:rsidRPr="00247FB2">
        <w:t xml:space="preserve"> </w:t>
      </w:r>
      <w:r w:rsidR="00CA7076">
        <w:t xml:space="preserve">  </w:t>
      </w:r>
      <w:r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Pr="00247FB2">
        <w:t xml:space="preserve">    (III)</w:t>
      </w:r>
      <w:r w:rsidR="00016A4E">
        <w:t xml:space="preserve"> 0.88mm</w:t>
      </w:r>
      <w:r w:rsidR="00016A4E">
        <w:rPr>
          <w:rFonts w:hint="eastAsia"/>
        </w:rPr>
        <w:t>，</w:t>
      </w:r>
      <w:r w:rsidR="00016A4E">
        <w:t>14.13KN</w:t>
      </w:r>
      <w:r w:rsidRPr="00247FB2">
        <w:t xml:space="preserve">     </w:t>
      </w:r>
    </w:p>
    <w:p w14:paraId="4B015AF6" w14:textId="504DAB57" w:rsidR="003955DD" w:rsidRDefault="003955DD" w:rsidP="00DF58E0">
      <w:pPr>
        <w:ind w:firstLine="480"/>
        <w:rPr>
          <w:sz w:val="22"/>
          <w:szCs w:val="22"/>
        </w:rPr>
      </w:pPr>
      <w:r w:rsidRPr="00896C5F">
        <w:rPr>
          <w:noProof/>
        </w:rPr>
        <w:drawing>
          <wp:anchor distT="0" distB="0" distL="114300" distR="114300" simplePos="0" relativeHeight="251552256" behindDoc="0" locked="0" layoutInCell="1" allowOverlap="1" wp14:anchorId="29268203" wp14:editId="7D9523B7">
            <wp:simplePos x="0" y="0"/>
            <wp:positionH relativeFrom="column">
              <wp:posOffset>2295525</wp:posOffset>
            </wp:positionH>
            <wp:positionV relativeFrom="paragraph">
              <wp:posOffset>566420</wp:posOffset>
            </wp:positionV>
            <wp:extent cx="1388745" cy="1229995"/>
            <wp:effectExtent l="0" t="0" r="1905" b="8255"/>
            <wp:wrapTopAndBottom/>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388745" cy="1229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544064" behindDoc="0" locked="0" layoutInCell="1" allowOverlap="1" wp14:anchorId="3C71162E" wp14:editId="5D88130C">
            <wp:simplePos x="0" y="0"/>
            <wp:positionH relativeFrom="column">
              <wp:posOffset>602615</wp:posOffset>
            </wp:positionH>
            <wp:positionV relativeFrom="paragraph">
              <wp:posOffset>563245</wp:posOffset>
            </wp:positionV>
            <wp:extent cx="1423035" cy="1260475"/>
            <wp:effectExtent l="0" t="0" r="5715" b="0"/>
            <wp:wrapTopAndBottom/>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8E0" w:rsidRPr="00247FB2">
        <w:rPr>
          <w:rFonts w:hint="eastAsia"/>
        </w:rPr>
        <w:t xml:space="preserve">              </w:t>
      </w:r>
      <w:r w:rsidR="00DF58E0" w:rsidRPr="00247FB2">
        <w:rPr>
          <w:rFonts w:hint="eastAsia"/>
          <w:sz w:val="22"/>
          <w:szCs w:val="22"/>
        </w:rPr>
        <w:t xml:space="preserve">  (</w:t>
      </w:r>
      <w:r w:rsidR="00DF58E0" w:rsidRPr="00247FB2">
        <w:rPr>
          <w:sz w:val="22"/>
          <w:szCs w:val="22"/>
        </w:rPr>
        <w:t>a</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0</w:t>
      </w:r>
      <w:r w:rsidR="00DF58E0" w:rsidRPr="00247FB2">
        <w:rPr>
          <w:rFonts w:hint="eastAsia"/>
          <w:sz w:val="22"/>
          <w:szCs w:val="22"/>
        </w:rPr>
        <w:t>°</w:t>
      </w:r>
      <w:r w:rsidR="00DF58E0" w:rsidRPr="00247FB2">
        <w:rPr>
          <w:sz w:val="22"/>
          <w:szCs w:val="22"/>
        </w:rPr>
        <w:t>层的失效演化</w:t>
      </w:r>
    </w:p>
    <w:p w14:paraId="3954ABAC" w14:textId="4EB30AB0" w:rsidR="00DF58E0" w:rsidRPr="00247FB2" w:rsidRDefault="003955DD" w:rsidP="00DF58E0">
      <w:pPr>
        <w:ind w:firstLine="480"/>
        <w:rPr>
          <w:sz w:val="22"/>
          <w:szCs w:val="22"/>
        </w:rPr>
      </w:pPr>
      <w:r w:rsidRPr="00DB2EFB">
        <w:rPr>
          <w:noProof/>
        </w:rPr>
        <w:drawing>
          <wp:anchor distT="0" distB="0" distL="114300" distR="114300" simplePos="0" relativeHeight="251449856" behindDoc="0" locked="0" layoutInCell="1" allowOverlap="1" wp14:anchorId="6800FC82" wp14:editId="484F9F08">
            <wp:simplePos x="0" y="0"/>
            <wp:positionH relativeFrom="column">
              <wp:posOffset>614680</wp:posOffset>
            </wp:positionH>
            <wp:positionV relativeFrom="paragraph">
              <wp:posOffset>1718945</wp:posOffset>
            </wp:positionV>
            <wp:extent cx="1393190" cy="1231900"/>
            <wp:effectExtent l="0" t="0" r="0" b="6350"/>
            <wp:wrapTopAndBottom/>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393190" cy="123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2EFB">
        <w:rPr>
          <w:noProof/>
        </w:rPr>
        <w:drawing>
          <wp:anchor distT="0" distB="0" distL="114300" distR="114300" simplePos="0" relativeHeight="251441664" behindDoc="0" locked="0" layoutInCell="1" allowOverlap="1" wp14:anchorId="3D9AE98A" wp14:editId="3194D06C">
            <wp:simplePos x="0" y="0"/>
            <wp:positionH relativeFrom="column">
              <wp:posOffset>2306955</wp:posOffset>
            </wp:positionH>
            <wp:positionV relativeFrom="paragraph">
              <wp:posOffset>1722120</wp:posOffset>
            </wp:positionV>
            <wp:extent cx="1388110" cy="1231900"/>
            <wp:effectExtent l="0" t="0" r="2540" b="6350"/>
            <wp:wrapTopAndBottom/>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2EFB">
        <w:rPr>
          <w:noProof/>
        </w:rPr>
        <w:drawing>
          <wp:anchor distT="0" distB="0" distL="114300" distR="114300" simplePos="0" relativeHeight="251433472" behindDoc="0" locked="0" layoutInCell="1" allowOverlap="1" wp14:anchorId="3BB397DE" wp14:editId="350C82E5">
            <wp:simplePos x="0" y="0"/>
            <wp:positionH relativeFrom="column">
              <wp:posOffset>4092575</wp:posOffset>
            </wp:positionH>
            <wp:positionV relativeFrom="paragraph">
              <wp:posOffset>1722755</wp:posOffset>
            </wp:positionV>
            <wp:extent cx="1362075" cy="1208405"/>
            <wp:effectExtent l="0" t="0" r="9525" b="0"/>
            <wp:wrapTopAndBottom/>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584000" behindDoc="0" locked="0" layoutInCell="1" allowOverlap="1" wp14:anchorId="1548DB78" wp14:editId="3C0665DB">
            <wp:simplePos x="0" y="0"/>
            <wp:positionH relativeFrom="column">
              <wp:posOffset>4109720</wp:posOffset>
            </wp:positionH>
            <wp:positionV relativeFrom="paragraph">
              <wp:posOffset>339090</wp:posOffset>
            </wp:positionV>
            <wp:extent cx="1397000" cy="1237615"/>
            <wp:effectExtent l="0" t="0" r="0" b="635"/>
            <wp:wrapTopAndBottom/>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8E0" w:rsidRPr="00247FB2">
        <w:rPr>
          <w:noProof/>
        </w:rPr>
        <mc:AlternateContent>
          <mc:Choice Requires="wps">
            <w:drawing>
              <wp:anchor distT="45720" distB="45720" distL="114300" distR="114300" simplePos="0" relativeHeight="251400704" behindDoc="0" locked="0" layoutInCell="1" allowOverlap="1" wp14:anchorId="6EEE3912" wp14:editId="5C7E5427">
                <wp:simplePos x="0" y="0"/>
                <wp:positionH relativeFrom="column">
                  <wp:posOffset>-188296</wp:posOffset>
                </wp:positionH>
                <wp:positionV relativeFrom="paragraph">
                  <wp:posOffset>1723642</wp:posOffset>
                </wp:positionV>
                <wp:extent cx="448310" cy="1043305"/>
                <wp:effectExtent l="0" t="0" r="27940" b="23495"/>
                <wp:wrapSquare wrapText="bothSides"/>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43492D" w:rsidRDefault="0043492D"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3" type="#_x0000_t202" style="position:absolute;left:0;text-align:left;margin-left:-14.85pt;margin-top:135.7pt;width:35.3pt;height:82.15pt;z-index:25140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">
                <v:textbox style="layout-flow:vertical-ideographic">
                  <w:txbxContent>
                    <w:p w14:paraId="3796F848" w14:textId="77777777" w:rsidR="0043492D" w:rsidRDefault="0043492D" w:rsidP="00DF58E0">
                      <w:pPr>
                        <w:ind w:firstLineChars="0" w:firstLine="0"/>
                      </w:pPr>
                      <w:r>
                        <w:rPr>
                          <w:rFonts w:hint="eastAsia"/>
                        </w:rPr>
                        <w:t>基体</w:t>
                      </w:r>
                      <w:r>
                        <w:t>拉伸失效</w:t>
                      </w:r>
                    </w:p>
                  </w:txbxContent>
                </v:textbox>
                <w10:wrap type="square"/>
              </v:shape>
            </w:pict>
          </mc:Fallback>
        </mc:AlternateContent>
      </w:r>
      <w:r w:rsidR="00DF58E0" w:rsidRPr="00247FB2">
        <w:rPr>
          <w:noProof/>
        </w:rPr>
        <mc:AlternateContent>
          <mc:Choice Requires="wps">
            <w:drawing>
              <wp:anchor distT="45720" distB="45720" distL="114300" distR="114300" simplePos="0" relativeHeight="251408896" behindDoc="0" locked="0" layoutInCell="1" allowOverlap="1" wp14:anchorId="411E7BBD" wp14:editId="756F54F3">
                <wp:simplePos x="0" y="0"/>
                <wp:positionH relativeFrom="column">
                  <wp:posOffset>-186055</wp:posOffset>
                </wp:positionH>
                <wp:positionV relativeFrom="paragraph">
                  <wp:posOffset>311785</wp:posOffset>
                </wp:positionV>
                <wp:extent cx="448310" cy="1043305"/>
                <wp:effectExtent l="0" t="0" r="27940" b="23495"/>
                <wp:wrapSquare wrapText="bothSides"/>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43492D" w:rsidRDefault="0043492D"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4" type="#_x0000_t202" style="position:absolute;left:0;text-align:left;margin-left:-14.65pt;margin-top:24.55pt;width:35.3pt;height:82.15pt;z-index:25140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">
                <v:textbox style="layout-flow:vertical-ideographic">
                  <w:txbxContent>
                    <w:p w14:paraId="169942F3" w14:textId="77777777" w:rsidR="0043492D" w:rsidRDefault="0043492D" w:rsidP="00DF58E0">
                      <w:pPr>
                        <w:ind w:firstLineChars="0" w:firstLine="0"/>
                      </w:pPr>
                      <w:r>
                        <w:rPr>
                          <w:rFonts w:hint="eastAsia"/>
                        </w:rPr>
                        <w:t>纤维</w:t>
                      </w:r>
                      <w:r>
                        <w:t>拉伸失效</w:t>
                      </w:r>
                    </w:p>
                  </w:txbxContent>
                </v:textbox>
                <w10:wrap type="square"/>
              </v:shape>
            </w:pict>
          </mc:Fallback>
        </mc:AlternateContent>
      </w:r>
    </w:p>
    <w:p w14:paraId="4E7DE61E" w14:textId="6E7D9D81" w:rsidR="00DF58E0" w:rsidRPr="00247FB2" w:rsidRDefault="00A4720C" w:rsidP="005A25CB">
      <w:pPr>
        <w:ind w:firstLine="48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504C2D">
      <w:pPr>
        <w:pStyle w:val="6"/>
        <w:jc w:val="center"/>
      </w:pPr>
      <w:r w:rsidRPr="00247FB2">
        <w:rPr>
          <w:rFonts w:hint="eastAsia"/>
        </w:rPr>
        <w:t>使用线性退化模型的</w:t>
      </w:r>
      <w:r w:rsidR="00D27A46" w:rsidRPr="00247FB2">
        <w:t>8</w:t>
      </w:r>
      <w:r w:rsidRPr="00247FB2">
        <w:t>0mm</w:t>
      </w:r>
      <w:r w:rsidRPr="00247FB2">
        <w:t>孔径正交铺层失效演化</w:t>
      </w:r>
    </w:p>
    <w:p w14:paraId="2BF82201" w14:textId="2127BD17" w:rsidR="0077124C" w:rsidRPr="00247FB2" w:rsidRDefault="0077124C" w:rsidP="008D4BC3">
      <w:pPr>
        <w:ind w:firstLine="480"/>
      </w:pPr>
    </w:p>
    <w:p w14:paraId="693D57CD" w14:textId="076EB99B" w:rsidR="0077124C" w:rsidRPr="00247FB2" w:rsidRDefault="0077124C" w:rsidP="008D4BC3">
      <w:pPr>
        <w:ind w:firstLine="480"/>
      </w:pPr>
    </w:p>
    <w:p w14:paraId="715E52B3" w14:textId="321F6079" w:rsidR="0077124C" w:rsidRPr="00247FB2" w:rsidRDefault="0077124C" w:rsidP="008D4BC3">
      <w:pPr>
        <w:ind w:firstLine="480"/>
      </w:pPr>
    </w:p>
    <w:p w14:paraId="7FFE4255" w14:textId="30C4A55E" w:rsidR="00360F8F" w:rsidRPr="00247FB2" w:rsidRDefault="006346AA" w:rsidP="00360F8F">
      <w:pPr>
        <w:ind w:firstLine="480"/>
      </w:pPr>
      <w:r w:rsidRPr="006346AA">
        <w:rPr>
          <w:noProof/>
        </w:rPr>
        <w:drawing>
          <wp:anchor distT="0" distB="0" distL="114300" distR="114300" simplePos="0" relativeHeight="251728384" behindDoc="0" locked="0" layoutInCell="1" allowOverlap="1" wp14:anchorId="76007B4A" wp14:editId="4B1AE6FD">
            <wp:simplePos x="0" y="0"/>
            <wp:positionH relativeFrom="column">
              <wp:posOffset>3978910</wp:posOffset>
            </wp:positionH>
            <wp:positionV relativeFrom="paragraph">
              <wp:posOffset>2177415</wp:posOffset>
            </wp:positionV>
            <wp:extent cx="1530350" cy="1357630"/>
            <wp:effectExtent l="0" t="0" r="0" b="0"/>
            <wp:wrapTopAndBottom/>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46AA">
        <w:rPr>
          <w:noProof/>
        </w:rPr>
        <w:drawing>
          <wp:anchor distT="0" distB="0" distL="114300" distR="114300" simplePos="0" relativeHeight="251744768" behindDoc="0" locked="0" layoutInCell="1" allowOverlap="1" wp14:anchorId="239784A5" wp14:editId="621C435C">
            <wp:simplePos x="0" y="0"/>
            <wp:positionH relativeFrom="column">
              <wp:posOffset>2271395</wp:posOffset>
            </wp:positionH>
            <wp:positionV relativeFrom="paragraph">
              <wp:posOffset>2139315</wp:posOffset>
            </wp:positionV>
            <wp:extent cx="1524000" cy="1354455"/>
            <wp:effectExtent l="0" t="0" r="0" b="0"/>
            <wp:wrapTopAndBottom/>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46AA">
        <w:rPr>
          <w:noProof/>
        </w:rPr>
        <w:drawing>
          <wp:anchor distT="0" distB="0" distL="114300" distR="114300" simplePos="0" relativeHeight="251736576" behindDoc="0" locked="0" layoutInCell="1" allowOverlap="1" wp14:anchorId="14D94439" wp14:editId="71511D40">
            <wp:simplePos x="0" y="0"/>
            <wp:positionH relativeFrom="column">
              <wp:posOffset>571500</wp:posOffset>
            </wp:positionH>
            <wp:positionV relativeFrom="paragraph">
              <wp:posOffset>2136775</wp:posOffset>
            </wp:positionV>
            <wp:extent cx="1485900" cy="1318260"/>
            <wp:effectExtent l="0" t="0" r="0" b="0"/>
            <wp:wrapTopAndBottom/>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5CA1" w:rsidRPr="007414C5">
        <w:rPr>
          <w:noProof/>
        </w:rPr>
        <w:drawing>
          <wp:anchor distT="0" distB="0" distL="114300" distR="114300" simplePos="0" relativeHeight="251680256" behindDoc="0" locked="0" layoutInCell="1" allowOverlap="1" wp14:anchorId="6B68167B" wp14:editId="4FDC119E">
            <wp:simplePos x="0" y="0"/>
            <wp:positionH relativeFrom="column">
              <wp:posOffset>4054475</wp:posOffset>
            </wp:positionH>
            <wp:positionV relativeFrom="paragraph">
              <wp:posOffset>676275</wp:posOffset>
            </wp:positionV>
            <wp:extent cx="1476375" cy="1315720"/>
            <wp:effectExtent l="0" t="0" r="9525" b="0"/>
            <wp:wrapTopAndBottom/>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0AE6" w:rsidRPr="007414C5">
        <w:rPr>
          <w:noProof/>
        </w:rPr>
        <w:drawing>
          <wp:anchor distT="0" distB="0" distL="114300" distR="114300" simplePos="0" relativeHeight="251696640" behindDoc="0" locked="0" layoutInCell="1" allowOverlap="1" wp14:anchorId="2FD367C2" wp14:editId="489CAD7E">
            <wp:simplePos x="0" y="0"/>
            <wp:positionH relativeFrom="column">
              <wp:posOffset>2264410</wp:posOffset>
            </wp:positionH>
            <wp:positionV relativeFrom="paragraph">
              <wp:posOffset>671195</wp:posOffset>
            </wp:positionV>
            <wp:extent cx="1513840" cy="1344295"/>
            <wp:effectExtent l="0" t="0" r="0" b="8255"/>
            <wp:wrapTopAndBottom/>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69DA" w:rsidRPr="007414C5">
        <w:rPr>
          <w:noProof/>
        </w:rPr>
        <w:drawing>
          <wp:anchor distT="0" distB="0" distL="114300" distR="114300" simplePos="0" relativeHeight="251688448" behindDoc="0" locked="0" layoutInCell="1" allowOverlap="1" wp14:anchorId="0FD80598" wp14:editId="3DB8A579">
            <wp:simplePos x="0" y="0"/>
            <wp:positionH relativeFrom="column">
              <wp:posOffset>568960</wp:posOffset>
            </wp:positionH>
            <wp:positionV relativeFrom="paragraph">
              <wp:posOffset>672465</wp:posOffset>
            </wp:positionV>
            <wp:extent cx="1488440" cy="1315085"/>
            <wp:effectExtent l="0" t="0" r="0" b="0"/>
            <wp:wrapTopAndBottom/>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noProof/>
        </w:rPr>
        <mc:AlternateContent>
          <mc:Choice Requires="wps">
            <w:drawing>
              <wp:anchor distT="45720" distB="45720" distL="114300" distR="114300" simplePos="0" relativeHeight="251647488" behindDoc="0" locked="0" layoutInCell="1" allowOverlap="1" wp14:anchorId="70C51C1E" wp14:editId="6FB0DF9B">
                <wp:simplePos x="0" y="0"/>
                <wp:positionH relativeFrom="column">
                  <wp:posOffset>-187325</wp:posOffset>
                </wp:positionH>
                <wp:positionV relativeFrom="paragraph">
                  <wp:posOffset>2177011</wp:posOffset>
                </wp:positionV>
                <wp:extent cx="448310" cy="1043305"/>
                <wp:effectExtent l="0" t="0" r="27940" b="23495"/>
                <wp:wrapSquare wrapText="bothSides"/>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43492D" w:rsidRDefault="0043492D"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5" type="#_x0000_t202" style="position:absolute;left:0;text-align:left;margin-left:-14.75pt;margin-top:171.4pt;width:35.3pt;height:82.15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">
                <v:textbox style="layout-flow:vertical-ideographic">
                  <w:txbxContent>
                    <w:p w14:paraId="654193EA" w14:textId="77777777" w:rsidR="0043492D" w:rsidRDefault="0043492D" w:rsidP="00360F8F">
                      <w:pPr>
                        <w:ind w:firstLineChars="0" w:firstLine="0"/>
                      </w:pPr>
                      <w:r>
                        <w:rPr>
                          <w:rFonts w:hint="eastAsia"/>
                        </w:rPr>
                        <w:t>基体</w:t>
                      </w:r>
                      <w:r>
                        <w:t>拉伸失效</w:t>
                      </w:r>
                    </w:p>
                  </w:txbxContent>
                </v:textbox>
                <w10:wrap type="square"/>
              </v:shape>
            </w:pict>
          </mc:Fallback>
        </mc:AlternateContent>
      </w:r>
      <w:r w:rsidR="00360F8F" w:rsidRPr="00247FB2">
        <w:rPr>
          <w:noProof/>
        </w:rPr>
        <mc:AlternateContent>
          <mc:Choice Requires="wps">
            <w:drawing>
              <wp:anchor distT="45720" distB="45720" distL="114300" distR="114300" simplePos="0" relativeHeight="251639296" behindDoc="0" locked="0" layoutInCell="1" allowOverlap="1" wp14:anchorId="74975E5F" wp14:editId="6F7F368A">
                <wp:simplePos x="0" y="0"/>
                <wp:positionH relativeFrom="column">
                  <wp:posOffset>-187325</wp:posOffset>
                </wp:positionH>
                <wp:positionV relativeFrom="paragraph">
                  <wp:posOffset>668368</wp:posOffset>
                </wp:positionV>
                <wp:extent cx="448310" cy="1043305"/>
                <wp:effectExtent l="0" t="0" r="27940" b="23495"/>
                <wp:wrapSquare wrapText="bothSides"/>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43492D" w:rsidRDefault="0043492D"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6" type="#_x0000_t202" style="position:absolute;left:0;text-align:left;margin-left:-14.75pt;margin-top:52.65pt;width:35.3pt;height:82.1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">
                <v:textbox style="layout-flow:vertical-ideographic">
                  <w:txbxContent>
                    <w:p w14:paraId="3096B505" w14:textId="77777777" w:rsidR="0043492D" w:rsidRDefault="0043492D" w:rsidP="00360F8F">
                      <w:pPr>
                        <w:ind w:firstLineChars="0" w:firstLine="0"/>
                      </w:pPr>
                      <w:r>
                        <w:rPr>
                          <w:rFonts w:hint="eastAsia"/>
                        </w:rPr>
                        <w:t>纤维</w:t>
                      </w:r>
                      <w:r>
                        <w:t>拉伸失效</w:t>
                      </w:r>
                    </w:p>
                  </w:txbxContent>
                </v:textbox>
                <w10:wrap type="square"/>
              </v:shape>
            </w:pict>
          </mc:Fallback>
        </mc:AlternateContent>
      </w:r>
      <w:r w:rsidR="00360F8F" w:rsidRPr="00247FB2">
        <w:rPr>
          <w:rFonts w:hint="eastAsia"/>
        </w:rPr>
        <w:t>分别展示了使用线性退化和指数退化模型计算的</w:t>
      </w:r>
      <w:r w:rsidR="00360F8F">
        <w:rPr>
          <w:rFonts w:hint="eastAsia"/>
        </w:rPr>
        <w:t>10</w:t>
      </w:r>
      <w:r w:rsidR="00360F8F" w:rsidRPr="00247FB2">
        <w:rPr>
          <w:rFonts w:hint="eastAsia"/>
        </w:rPr>
        <w:t>0mm</w:t>
      </w:r>
      <w:r w:rsidR="00360F8F">
        <w:rPr>
          <w:rFonts w:hint="eastAsia"/>
        </w:rPr>
        <w:t>孔径的正交</w:t>
      </w:r>
      <w:r w:rsidR="00360F8F" w:rsidRPr="00247FB2">
        <w:rPr>
          <w:rFonts w:hint="eastAsia"/>
        </w:rPr>
        <w:t>层合板的</w:t>
      </w:r>
      <w:r w:rsidR="00360F8F">
        <w:t>损伤演化过程</w:t>
      </w:r>
      <w:r w:rsidR="00360F8F">
        <w:rPr>
          <w:rFonts w:hint="eastAsia"/>
        </w:rPr>
        <w:t>：</w:t>
      </w:r>
    </w:p>
    <w:p w14:paraId="5843B309" w14:textId="52F0EEDC" w:rsidR="00360F8F" w:rsidRPr="00247FB2" w:rsidRDefault="00360F8F" w:rsidP="00360F8F">
      <w:pPr>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38B47A6F" w:rsidR="00604C5F" w:rsidRDefault="00604C5F" w:rsidP="00635047">
      <w:pPr>
        <w:ind w:firstLine="480"/>
        <w:jc w:val="center"/>
        <w:rPr>
          <w:sz w:val="22"/>
          <w:szCs w:val="22"/>
        </w:rPr>
      </w:pPr>
      <w:r w:rsidRPr="00896C5F">
        <w:rPr>
          <w:noProof/>
        </w:rPr>
        <w:drawing>
          <wp:anchor distT="0" distB="0" distL="114300" distR="114300" simplePos="0" relativeHeight="251663872" behindDoc="0" locked="0" layoutInCell="1" allowOverlap="1" wp14:anchorId="4DFC04EC" wp14:editId="7E5C486F">
            <wp:simplePos x="0" y="0"/>
            <wp:positionH relativeFrom="column">
              <wp:posOffset>2393315</wp:posOffset>
            </wp:positionH>
            <wp:positionV relativeFrom="paragraph">
              <wp:posOffset>566420</wp:posOffset>
            </wp:positionV>
            <wp:extent cx="1388745" cy="1229995"/>
            <wp:effectExtent l="0" t="0" r="1905" b="8255"/>
            <wp:wrapTopAndBottom/>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388745" cy="1229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655680" behindDoc="0" locked="0" layoutInCell="1" allowOverlap="1" wp14:anchorId="0BF7D125" wp14:editId="3553D7B7">
            <wp:simplePos x="0" y="0"/>
            <wp:positionH relativeFrom="column">
              <wp:posOffset>589915</wp:posOffset>
            </wp:positionH>
            <wp:positionV relativeFrom="paragraph">
              <wp:posOffset>563245</wp:posOffset>
            </wp:positionV>
            <wp:extent cx="1423035" cy="1260475"/>
            <wp:effectExtent l="0" t="0" r="5715" b="0"/>
            <wp:wrapTopAndBottom/>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rFonts w:hint="eastAsia"/>
          <w:sz w:val="22"/>
          <w:szCs w:val="22"/>
        </w:rPr>
        <w:t>(</w:t>
      </w:r>
      <w:r w:rsidR="00360F8F" w:rsidRPr="00247FB2">
        <w:rPr>
          <w:sz w:val="22"/>
          <w:szCs w:val="22"/>
        </w:rPr>
        <w:t>a</w:t>
      </w:r>
      <w:r w:rsidR="00360F8F" w:rsidRPr="00247FB2">
        <w:rPr>
          <w:rFonts w:hint="eastAsia"/>
          <w:sz w:val="22"/>
          <w:szCs w:val="22"/>
        </w:rPr>
        <w:t>) [</w:t>
      </w:r>
      <w:r w:rsidR="00360F8F" w:rsidRPr="00247FB2">
        <w:rPr>
          <w:sz w:val="22"/>
          <w:szCs w:val="22"/>
        </w:rPr>
        <w:t>0</w:t>
      </w:r>
      <w:r w:rsidR="00360F8F" w:rsidRPr="00247FB2">
        <w:rPr>
          <w:rFonts w:hint="eastAsia"/>
          <w:sz w:val="22"/>
          <w:szCs w:val="22"/>
        </w:rPr>
        <w:t>/90]</w:t>
      </w:r>
      <w:r w:rsidR="00360F8F" w:rsidRPr="00247FB2">
        <w:rPr>
          <w:sz w:val="22"/>
          <w:szCs w:val="22"/>
          <w:vertAlign w:val="subscript"/>
        </w:rPr>
        <w:t>5</w:t>
      </w:r>
      <w:r w:rsidR="00360F8F" w:rsidRPr="00247FB2">
        <w:rPr>
          <w:sz w:val="22"/>
          <w:szCs w:val="22"/>
        </w:rPr>
        <w:t>铺层层合板中</w:t>
      </w:r>
      <w:r w:rsidR="00360F8F" w:rsidRPr="00247FB2">
        <w:rPr>
          <w:rFonts w:hint="eastAsia"/>
          <w:sz w:val="22"/>
          <w:szCs w:val="22"/>
        </w:rPr>
        <w:t>0</w:t>
      </w:r>
      <w:r w:rsidR="00360F8F" w:rsidRPr="00247FB2">
        <w:rPr>
          <w:rFonts w:hint="eastAsia"/>
          <w:sz w:val="22"/>
          <w:szCs w:val="22"/>
        </w:rPr>
        <w:t>°</w:t>
      </w:r>
      <w:r w:rsidR="00360F8F" w:rsidRPr="00247FB2">
        <w:rPr>
          <w:sz w:val="22"/>
          <w:szCs w:val="22"/>
        </w:rPr>
        <w:t>层的失效演化</w:t>
      </w:r>
    </w:p>
    <w:p w14:paraId="3838395C" w14:textId="3EBFD2BF" w:rsidR="00360F8F" w:rsidRPr="00247FB2" w:rsidRDefault="00202596" w:rsidP="00360F8F">
      <w:pPr>
        <w:ind w:firstLine="480"/>
        <w:rPr>
          <w:sz w:val="22"/>
          <w:szCs w:val="22"/>
        </w:rPr>
      </w:pPr>
      <w:r w:rsidRPr="00202596">
        <w:rPr>
          <w:noProof/>
        </w:rPr>
        <w:drawing>
          <wp:anchor distT="0" distB="0" distL="114300" distR="114300" simplePos="0" relativeHeight="251769344" behindDoc="0" locked="0" layoutInCell="1" allowOverlap="1" wp14:anchorId="1CDA64DF" wp14:editId="6C875807">
            <wp:simplePos x="0" y="0"/>
            <wp:positionH relativeFrom="column">
              <wp:posOffset>4086225</wp:posOffset>
            </wp:positionH>
            <wp:positionV relativeFrom="paragraph">
              <wp:posOffset>1715135</wp:posOffset>
            </wp:positionV>
            <wp:extent cx="1492250" cy="1323975"/>
            <wp:effectExtent l="0" t="0" r="0" b="9525"/>
            <wp:wrapTopAndBottom/>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656" w:rsidRPr="007C3656">
        <w:rPr>
          <w:noProof/>
        </w:rPr>
        <w:drawing>
          <wp:anchor distT="0" distB="0" distL="114300" distR="114300" simplePos="0" relativeHeight="251761152" behindDoc="0" locked="0" layoutInCell="1" allowOverlap="1" wp14:anchorId="07403A68" wp14:editId="1F48E880">
            <wp:simplePos x="0" y="0"/>
            <wp:positionH relativeFrom="column">
              <wp:posOffset>2336165</wp:posOffset>
            </wp:positionH>
            <wp:positionV relativeFrom="paragraph">
              <wp:posOffset>1720850</wp:posOffset>
            </wp:positionV>
            <wp:extent cx="1450340" cy="1284605"/>
            <wp:effectExtent l="0" t="0" r="0" b="0"/>
            <wp:wrapTopAndBottom/>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50340" cy="1284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43E7" w:rsidRPr="00CF43E7">
        <w:rPr>
          <w:noProof/>
        </w:rPr>
        <w:drawing>
          <wp:anchor distT="0" distB="0" distL="114300" distR="114300" simplePos="0" relativeHeight="251752960" behindDoc="0" locked="0" layoutInCell="1" allowOverlap="1" wp14:anchorId="25935DD9" wp14:editId="4B0C35F7">
            <wp:simplePos x="0" y="0"/>
            <wp:positionH relativeFrom="column">
              <wp:posOffset>568960</wp:posOffset>
            </wp:positionH>
            <wp:positionV relativeFrom="paragraph">
              <wp:posOffset>1758315</wp:posOffset>
            </wp:positionV>
            <wp:extent cx="1442085" cy="1275080"/>
            <wp:effectExtent l="0" t="0" r="5715" b="1270"/>
            <wp:wrapTopAndBottom/>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42085" cy="1275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4C5F" w:rsidRPr="00896C5F">
        <w:rPr>
          <w:noProof/>
        </w:rPr>
        <w:drawing>
          <wp:anchor distT="0" distB="0" distL="114300" distR="114300" simplePos="0" relativeHeight="251672064" behindDoc="0" locked="0" layoutInCell="1" allowOverlap="1" wp14:anchorId="6ABACB87" wp14:editId="2E7F18CD">
            <wp:simplePos x="0" y="0"/>
            <wp:positionH relativeFrom="column">
              <wp:posOffset>4110990</wp:posOffset>
            </wp:positionH>
            <wp:positionV relativeFrom="paragraph">
              <wp:posOffset>335915</wp:posOffset>
            </wp:positionV>
            <wp:extent cx="1397000" cy="1237615"/>
            <wp:effectExtent l="0" t="0" r="0" b="635"/>
            <wp:wrapTopAndBottom/>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noProof/>
        </w:rPr>
        <mc:AlternateContent>
          <mc:Choice Requires="wps">
            <w:drawing>
              <wp:anchor distT="45720" distB="45720" distL="114300" distR="114300" simplePos="0" relativeHeight="251622912" behindDoc="0" locked="0" layoutInCell="1" allowOverlap="1" wp14:anchorId="6E551A04" wp14:editId="5CE742AB">
                <wp:simplePos x="0" y="0"/>
                <wp:positionH relativeFrom="column">
                  <wp:posOffset>-188296</wp:posOffset>
                </wp:positionH>
                <wp:positionV relativeFrom="paragraph">
                  <wp:posOffset>1723642</wp:posOffset>
                </wp:positionV>
                <wp:extent cx="448310" cy="1043305"/>
                <wp:effectExtent l="0" t="0" r="27940" b="23495"/>
                <wp:wrapSquare wrapText="bothSides"/>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43492D" w:rsidRDefault="0043492D"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7" type="#_x0000_t202" style="position:absolute;left:0;text-align:left;margin-left:-14.85pt;margin-top:135.7pt;width:35.3pt;height:82.15pt;z-index:25162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">
                <v:textbox style="layout-flow:vertical-ideographic">
                  <w:txbxContent>
                    <w:p w14:paraId="6882738C" w14:textId="77777777" w:rsidR="0043492D" w:rsidRDefault="0043492D" w:rsidP="00360F8F">
                      <w:pPr>
                        <w:ind w:firstLineChars="0" w:firstLine="0"/>
                      </w:pPr>
                      <w:r>
                        <w:rPr>
                          <w:rFonts w:hint="eastAsia"/>
                        </w:rPr>
                        <w:t>基体</w:t>
                      </w:r>
                      <w:r>
                        <w:t>拉伸失效</w:t>
                      </w:r>
                    </w:p>
                  </w:txbxContent>
                </v:textbox>
                <w10:wrap type="square"/>
              </v:shape>
            </w:pict>
          </mc:Fallback>
        </mc:AlternateContent>
      </w:r>
      <w:r w:rsidR="00360F8F" w:rsidRPr="00247FB2">
        <w:rPr>
          <w:noProof/>
        </w:rPr>
        <mc:AlternateContent>
          <mc:Choice Requires="wps">
            <w:drawing>
              <wp:anchor distT="45720" distB="45720" distL="114300" distR="114300" simplePos="0" relativeHeight="251631104" behindDoc="0" locked="0" layoutInCell="1" allowOverlap="1" wp14:anchorId="4E5A2328" wp14:editId="2EF57DED">
                <wp:simplePos x="0" y="0"/>
                <wp:positionH relativeFrom="column">
                  <wp:posOffset>-186055</wp:posOffset>
                </wp:positionH>
                <wp:positionV relativeFrom="paragraph">
                  <wp:posOffset>311785</wp:posOffset>
                </wp:positionV>
                <wp:extent cx="448310" cy="1043305"/>
                <wp:effectExtent l="0" t="0" r="27940" b="23495"/>
                <wp:wrapSquare wrapText="bothSides"/>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43492D" w:rsidRDefault="0043492D"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8" type="#_x0000_t202" style="position:absolute;left:0;text-align:left;margin-left:-14.65pt;margin-top:24.55pt;width:35.3pt;height:82.15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lrIVaDcCAABRBAAADgAAAAAAAAAA&#10;AAAAAAAuAgAAZHJzL2Uyb0RvYy54bWxQSwECLQAUAAYACAAAACEAbIkM+N8AAAAJAQAADwAAAAAA&#10;AAAAAAAAAACRBAAAZHJzL2Rvd25yZXYueG1sUEsFBgAAAAAEAAQA8wAAAJ0FAAAAAA==&#10;">
                <v:textbox style="layout-flow:vertical-ideographic">
                  <w:txbxContent>
                    <w:p w14:paraId="28425C6C" w14:textId="77777777" w:rsidR="0043492D" w:rsidRDefault="0043492D" w:rsidP="00360F8F">
                      <w:pPr>
                        <w:ind w:firstLineChars="0" w:firstLine="0"/>
                      </w:pPr>
                      <w:r>
                        <w:rPr>
                          <w:rFonts w:hint="eastAsia"/>
                        </w:rPr>
                        <w:t>纤维</w:t>
                      </w:r>
                      <w:r>
                        <w:t>拉伸失效</w:t>
                      </w:r>
                    </w:p>
                  </w:txbxContent>
                </v:textbox>
                <w10:wrap type="square"/>
              </v:shape>
            </w:pict>
          </mc:Fallback>
        </mc:AlternateContent>
      </w:r>
    </w:p>
    <w:p w14:paraId="014E9B78" w14:textId="3541F77A" w:rsidR="00635047" w:rsidRPr="00247FB2" w:rsidRDefault="00360F8F" w:rsidP="00635047">
      <w:pPr>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635047">
      <w:pPr>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r>
        <w:rPr>
          <w:rFonts w:hint="eastAsia"/>
        </w:rPr>
        <w:t>使用指数</w:t>
      </w:r>
      <w:r w:rsidR="00360F8F" w:rsidRPr="00247FB2">
        <w:rPr>
          <w:rFonts w:hint="eastAsia"/>
        </w:rPr>
        <w:t>退化模型的</w:t>
      </w:r>
      <w:r w:rsidR="00360F8F" w:rsidRPr="00247FB2">
        <w:t>80mm</w:t>
      </w:r>
      <w:r w:rsidR="00360F8F" w:rsidRPr="00247FB2">
        <w:t>孔径正交铺层失效演化</w:t>
      </w:r>
    </w:p>
    <w:p w14:paraId="4A978733" w14:textId="3D72D83C" w:rsidR="0077124C" w:rsidRPr="00247FB2" w:rsidRDefault="0077124C" w:rsidP="008D4BC3">
      <w:pPr>
        <w:ind w:firstLine="480"/>
      </w:pPr>
    </w:p>
    <w:p w14:paraId="7418A3CF" w14:textId="6A35E1F6" w:rsidR="006D67DE" w:rsidRPr="00247FB2" w:rsidRDefault="00283C40" w:rsidP="006D67DE">
      <w:pPr>
        <w:ind w:firstLine="480"/>
      </w:pPr>
      <w:r w:rsidRPr="0043492D">
        <w:rPr>
          <w:noProof/>
        </w:rPr>
        <w:lastRenderedPageBreak/>
        <w:drawing>
          <wp:anchor distT="0" distB="0" distL="114300" distR="114300" simplePos="0" relativeHeight="251720192" behindDoc="0" locked="0" layoutInCell="1" allowOverlap="1" wp14:anchorId="0A0AA849" wp14:editId="1AECC4D7">
            <wp:simplePos x="0" y="0"/>
            <wp:positionH relativeFrom="column">
              <wp:posOffset>2331085</wp:posOffset>
            </wp:positionH>
            <wp:positionV relativeFrom="paragraph">
              <wp:posOffset>2109470</wp:posOffset>
            </wp:positionV>
            <wp:extent cx="1517650" cy="1352550"/>
            <wp:effectExtent l="0" t="0" r="6350" b="0"/>
            <wp:wrapTopAndBottom/>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3C7F" w:rsidRPr="0031168A">
        <w:rPr>
          <w:noProof/>
        </w:rPr>
        <w:drawing>
          <wp:anchor distT="0" distB="0" distL="114300" distR="114300" simplePos="0" relativeHeight="250929664" behindDoc="0" locked="0" layoutInCell="1" allowOverlap="1" wp14:anchorId="118E989C" wp14:editId="08483A7C">
            <wp:simplePos x="0" y="0"/>
            <wp:positionH relativeFrom="column">
              <wp:posOffset>4044950</wp:posOffset>
            </wp:positionH>
            <wp:positionV relativeFrom="paragraph">
              <wp:posOffset>615315</wp:posOffset>
            </wp:positionV>
            <wp:extent cx="1490345" cy="1319530"/>
            <wp:effectExtent l="0" t="0" r="0" b="0"/>
            <wp:wrapTopAndBottom/>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3C7F" w:rsidRPr="0043492D">
        <w:rPr>
          <w:noProof/>
        </w:rPr>
        <w:drawing>
          <wp:anchor distT="0" distB="0" distL="114300" distR="114300" simplePos="0" relativeHeight="251048448" behindDoc="0" locked="0" layoutInCell="1" allowOverlap="1" wp14:anchorId="1C041347" wp14:editId="55F85A5F">
            <wp:simplePos x="0" y="0"/>
            <wp:positionH relativeFrom="column">
              <wp:posOffset>4045585</wp:posOffset>
            </wp:positionH>
            <wp:positionV relativeFrom="paragraph">
              <wp:posOffset>2110740</wp:posOffset>
            </wp:positionV>
            <wp:extent cx="1514475" cy="1337310"/>
            <wp:effectExtent l="0" t="0" r="9525" b="0"/>
            <wp:wrapTopAndBottom/>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3C7F" w:rsidRPr="0043492D">
        <w:rPr>
          <w:noProof/>
        </w:rPr>
        <w:drawing>
          <wp:anchor distT="0" distB="0" distL="114300" distR="114300" simplePos="0" relativeHeight="251575808" behindDoc="0" locked="0" layoutInCell="1" allowOverlap="1" wp14:anchorId="24153B66" wp14:editId="33AFD89C">
            <wp:simplePos x="0" y="0"/>
            <wp:positionH relativeFrom="column">
              <wp:posOffset>511175</wp:posOffset>
            </wp:positionH>
            <wp:positionV relativeFrom="paragraph">
              <wp:posOffset>2139315</wp:posOffset>
            </wp:positionV>
            <wp:extent cx="1497965" cy="1322705"/>
            <wp:effectExtent l="0" t="0" r="6985" b="0"/>
            <wp:wrapTopAndBottom/>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65C9" w:rsidRPr="0031168A">
        <w:rPr>
          <w:noProof/>
        </w:rPr>
        <w:drawing>
          <wp:anchor distT="0" distB="0" distL="114300" distR="114300" simplePos="0" relativeHeight="251025920" behindDoc="0" locked="0" layoutInCell="1" allowOverlap="1" wp14:anchorId="6E76B4CC" wp14:editId="7C15BA4D">
            <wp:simplePos x="0" y="0"/>
            <wp:positionH relativeFrom="column">
              <wp:posOffset>2280920</wp:posOffset>
            </wp:positionH>
            <wp:positionV relativeFrom="paragraph">
              <wp:posOffset>615315</wp:posOffset>
            </wp:positionV>
            <wp:extent cx="1495425" cy="1323340"/>
            <wp:effectExtent l="0" t="0" r="9525" b="0"/>
            <wp:wrapTopAndBottom/>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65C9" w:rsidRPr="0031168A">
        <w:rPr>
          <w:noProof/>
        </w:rPr>
        <w:drawing>
          <wp:anchor distT="0" distB="0" distL="114300" distR="114300" simplePos="0" relativeHeight="250967552" behindDoc="0" locked="0" layoutInCell="1" allowOverlap="1" wp14:anchorId="401C2EF4" wp14:editId="68990FCF">
            <wp:simplePos x="0" y="0"/>
            <wp:positionH relativeFrom="column">
              <wp:posOffset>511810</wp:posOffset>
            </wp:positionH>
            <wp:positionV relativeFrom="paragraph">
              <wp:posOffset>615315</wp:posOffset>
            </wp:positionV>
            <wp:extent cx="1497965" cy="1325245"/>
            <wp:effectExtent l="0" t="0" r="6985" b="8255"/>
            <wp:wrapTopAndBottom/>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0888704" behindDoc="0" locked="0" layoutInCell="1" allowOverlap="1" wp14:anchorId="57EFD100" wp14:editId="53007182">
                <wp:simplePos x="0" y="0"/>
                <wp:positionH relativeFrom="column">
                  <wp:posOffset>-187325</wp:posOffset>
                </wp:positionH>
                <wp:positionV relativeFrom="paragraph">
                  <wp:posOffset>2177011</wp:posOffset>
                </wp:positionV>
                <wp:extent cx="448310" cy="1043305"/>
                <wp:effectExtent l="0" t="0" r="27940" b="23495"/>
                <wp:wrapSquare wrapText="bothSides"/>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43492D" w:rsidRDefault="0043492D"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14.75pt;margin-top:171.4pt;width:35.3pt;height:82.15pt;z-index:250888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">
                <v:textbox style="layout-flow:vertical-ideographic">
                  <w:txbxContent>
                    <w:p w14:paraId="13B97889" w14:textId="77777777" w:rsidR="0043492D" w:rsidRDefault="0043492D"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0872320" behindDoc="0" locked="0" layoutInCell="1" allowOverlap="1" wp14:anchorId="7422B0A3" wp14:editId="530F64FD">
                <wp:simplePos x="0" y="0"/>
                <wp:positionH relativeFrom="column">
                  <wp:posOffset>-187325</wp:posOffset>
                </wp:positionH>
                <wp:positionV relativeFrom="paragraph">
                  <wp:posOffset>668368</wp:posOffset>
                </wp:positionV>
                <wp:extent cx="448310" cy="1043305"/>
                <wp:effectExtent l="0" t="0" r="27940" b="23495"/>
                <wp:wrapSquare wrapText="bothSides"/>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949D0BA" w14:textId="77777777" w:rsidR="0043492D" w:rsidRDefault="0043492D"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2B0A3" id="_x0000_s1050" type="#_x0000_t202" style="position:absolute;left:0;text-align:left;margin-left:-14.75pt;margin-top:52.65pt;width:35.3pt;height:82.15pt;z-index:250872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">
                <v:textbox style="layout-flow:vertical-ideographic">
                  <w:txbxContent>
                    <w:p w14:paraId="5949D0BA" w14:textId="77777777" w:rsidR="0043492D" w:rsidRDefault="0043492D" w:rsidP="006D67DE">
                      <w:pPr>
                        <w:ind w:firstLineChars="0" w:firstLine="0"/>
                      </w:pPr>
                      <w:r>
                        <w:rPr>
                          <w:rFonts w:hint="eastAsia"/>
                        </w:rPr>
                        <w:t>纤维</w:t>
                      </w:r>
                      <w:r>
                        <w:t>拉伸失效</w:t>
                      </w:r>
                    </w:p>
                  </w:txbxContent>
                </v:textbox>
                <w10:wrap type="square"/>
              </v:shape>
            </w:pict>
          </mc:Fallback>
        </mc:AlternateContent>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6D67DE">
        <w:rPr>
          <w:rFonts w:hint="eastAsia"/>
        </w:rPr>
        <w:t>：</w:t>
      </w:r>
    </w:p>
    <w:p w14:paraId="7051203A" w14:textId="6AD997FD" w:rsidR="006D67DE" w:rsidRPr="00247FB2" w:rsidRDefault="006D67DE" w:rsidP="006D67DE">
      <w:pPr>
        <w:ind w:firstLineChars="400" w:firstLine="960"/>
        <w:jc w:val="left"/>
      </w:pPr>
      <w:r w:rsidRPr="00247FB2">
        <w:rPr>
          <w:rFonts w:hint="eastAsia"/>
        </w:rPr>
        <w:t>(</w:t>
      </w:r>
      <w:r w:rsidRPr="00247FB2">
        <w:t>I</w:t>
      </w:r>
      <w:r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Pr="00247FB2">
        <w:t xml:space="preserve"> </w:t>
      </w:r>
      <w:r>
        <w:t xml:space="preserve">  </w:t>
      </w:r>
      <w:r w:rsidRPr="00247FB2">
        <w:t>(II)</w:t>
      </w:r>
      <w:r w:rsidR="00193E58">
        <w:t xml:space="preserve"> 0.87mm</w:t>
      </w:r>
      <w:r w:rsidR="00193E58">
        <w:rPr>
          <w:rFonts w:hint="eastAsia"/>
        </w:rPr>
        <w:t>，</w:t>
      </w:r>
      <w:r w:rsidR="00193E58">
        <w:t>24.75KN</w:t>
      </w:r>
      <w:r w:rsidR="00193E58" w:rsidRPr="00193E58">
        <w:t xml:space="preserve">  </w:t>
      </w:r>
      <w:r w:rsidRPr="00247FB2">
        <w:t xml:space="preserve">  (III)</w:t>
      </w:r>
      <w:r w:rsidR="00F74DDD">
        <w:t xml:space="preserve"> 0.88mm</w:t>
      </w:r>
      <w:r w:rsidR="00F74DDD">
        <w:rPr>
          <w:rFonts w:hint="eastAsia"/>
        </w:rPr>
        <w:t>，</w:t>
      </w:r>
      <w:r w:rsidR="00F74DDD">
        <w:t>11.88KN</w:t>
      </w:r>
      <w:r w:rsidR="00F74DDD" w:rsidRPr="00F74DDD">
        <w:t xml:space="preserve">  </w:t>
      </w:r>
    </w:p>
    <w:p w14:paraId="734E3DCA" w14:textId="15E5835C" w:rsidR="006D67DE" w:rsidRDefault="006D67DE" w:rsidP="002C470E">
      <w:pPr>
        <w:ind w:firstLine="44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1BA55DCE" w14:textId="2B0FD11E" w:rsidR="006D67DE" w:rsidRPr="00247FB2" w:rsidRDefault="000E3A78" w:rsidP="006D67DE">
      <w:pPr>
        <w:ind w:firstLine="480"/>
        <w:rPr>
          <w:sz w:val="22"/>
          <w:szCs w:val="22"/>
        </w:rPr>
      </w:pPr>
      <w:r w:rsidRPr="000E3A78">
        <w:rPr>
          <w:noProof/>
        </w:rPr>
        <w:drawing>
          <wp:anchor distT="0" distB="0" distL="114300" distR="114300" simplePos="0" relativeHeight="252136960" behindDoc="0" locked="0" layoutInCell="1" allowOverlap="1" wp14:anchorId="20FB2483" wp14:editId="10A212CF">
            <wp:simplePos x="0" y="0"/>
            <wp:positionH relativeFrom="column">
              <wp:posOffset>616585</wp:posOffset>
            </wp:positionH>
            <wp:positionV relativeFrom="paragraph">
              <wp:posOffset>1712595</wp:posOffset>
            </wp:positionV>
            <wp:extent cx="1407160" cy="1245870"/>
            <wp:effectExtent l="0" t="0" r="2540" b="0"/>
            <wp:wrapTopAndBottom/>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48F" w:rsidRPr="00F9348F">
        <w:rPr>
          <w:noProof/>
        </w:rPr>
        <w:drawing>
          <wp:anchor distT="0" distB="0" distL="114300" distR="114300" simplePos="0" relativeHeight="251833856" behindDoc="0" locked="0" layoutInCell="1" allowOverlap="1" wp14:anchorId="1009C052" wp14:editId="34B83AF5">
            <wp:simplePos x="0" y="0"/>
            <wp:positionH relativeFrom="column">
              <wp:posOffset>4169410</wp:posOffset>
            </wp:positionH>
            <wp:positionV relativeFrom="paragraph">
              <wp:posOffset>1713865</wp:posOffset>
            </wp:positionV>
            <wp:extent cx="1387475" cy="1238250"/>
            <wp:effectExtent l="0" t="0" r="3175" b="0"/>
            <wp:wrapTopAndBottom/>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48F" w:rsidRPr="00F9348F">
        <w:rPr>
          <w:noProof/>
        </w:rPr>
        <w:drawing>
          <wp:anchor distT="0" distB="0" distL="114300" distR="114300" simplePos="0" relativeHeight="251874816" behindDoc="0" locked="0" layoutInCell="1" allowOverlap="1" wp14:anchorId="4AB79C2D" wp14:editId="1ABAA5D8">
            <wp:simplePos x="0" y="0"/>
            <wp:positionH relativeFrom="column">
              <wp:posOffset>2388235</wp:posOffset>
            </wp:positionH>
            <wp:positionV relativeFrom="paragraph">
              <wp:posOffset>1722120</wp:posOffset>
            </wp:positionV>
            <wp:extent cx="1393825" cy="1236345"/>
            <wp:effectExtent l="0" t="0" r="0" b="1905"/>
            <wp:wrapTopAndBottom/>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420A" w:rsidRPr="00044DC1">
        <w:rPr>
          <w:noProof/>
        </w:rPr>
        <w:drawing>
          <wp:anchor distT="0" distB="0" distL="114300" distR="114300" simplePos="0" relativeHeight="250979840" behindDoc="0" locked="0" layoutInCell="1" allowOverlap="1" wp14:anchorId="739D460B" wp14:editId="057904F9">
            <wp:simplePos x="0" y="0"/>
            <wp:positionH relativeFrom="column">
              <wp:posOffset>4168775</wp:posOffset>
            </wp:positionH>
            <wp:positionV relativeFrom="paragraph">
              <wp:posOffset>304165</wp:posOffset>
            </wp:positionV>
            <wp:extent cx="1393825" cy="1239520"/>
            <wp:effectExtent l="0" t="0" r="0" b="0"/>
            <wp:wrapTopAndBottom/>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420A" w:rsidRPr="00044DC1">
        <w:rPr>
          <w:noProof/>
        </w:rPr>
        <w:drawing>
          <wp:anchor distT="0" distB="0" distL="114300" distR="114300" simplePos="0" relativeHeight="251805184" behindDoc="0" locked="0" layoutInCell="1" allowOverlap="1" wp14:anchorId="5E2E54A0" wp14:editId="0EC06C19">
            <wp:simplePos x="0" y="0"/>
            <wp:positionH relativeFrom="column">
              <wp:posOffset>2385060</wp:posOffset>
            </wp:positionH>
            <wp:positionV relativeFrom="paragraph">
              <wp:posOffset>304165</wp:posOffset>
            </wp:positionV>
            <wp:extent cx="1393825" cy="1239520"/>
            <wp:effectExtent l="0" t="0" r="0" b="0"/>
            <wp:wrapTopAndBottom/>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4DC1" w:rsidRPr="00044DC1">
        <w:rPr>
          <w:noProof/>
        </w:rPr>
        <w:drawing>
          <wp:anchor distT="0" distB="0" distL="114300" distR="114300" simplePos="0" relativeHeight="251791872" behindDoc="0" locked="0" layoutInCell="1" allowOverlap="1" wp14:anchorId="67A117C5" wp14:editId="06FFB1EF">
            <wp:simplePos x="0" y="0"/>
            <wp:positionH relativeFrom="column">
              <wp:posOffset>616585</wp:posOffset>
            </wp:positionH>
            <wp:positionV relativeFrom="paragraph">
              <wp:posOffset>302895</wp:posOffset>
            </wp:positionV>
            <wp:extent cx="1393825" cy="1239520"/>
            <wp:effectExtent l="0" t="0" r="0" b="0"/>
            <wp:wrapTopAndBottom/>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0836480" behindDoc="0" locked="0" layoutInCell="1" allowOverlap="1" wp14:anchorId="476B2FEF" wp14:editId="1A59CFCE">
                <wp:simplePos x="0" y="0"/>
                <wp:positionH relativeFrom="column">
                  <wp:posOffset>-188296</wp:posOffset>
                </wp:positionH>
                <wp:positionV relativeFrom="paragraph">
                  <wp:posOffset>1723642</wp:posOffset>
                </wp:positionV>
                <wp:extent cx="448310" cy="1043305"/>
                <wp:effectExtent l="0" t="0" r="27940" b="23495"/>
                <wp:wrapSquare wrapText="bothSides"/>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43492D" w:rsidRDefault="0043492D"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1" type="#_x0000_t202" style="position:absolute;left:0;text-align:left;margin-left:-14.85pt;margin-top:135.7pt;width:35.3pt;height:82.15pt;z-index:25083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BsNw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">
                <v:textbox style="layout-flow:vertical-ideographic">
                  <w:txbxContent>
                    <w:p w14:paraId="4FF8BAC3" w14:textId="77777777" w:rsidR="0043492D" w:rsidRDefault="0043492D"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0855936" behindDoc="0" locked="0" layoutInCell="1" allowOverlap="1" wp14:anchorId="78A08ECF" wp14:editId="0285CB3C">
                <wp:simplePos x="0" y="0"/>
                <wp:positionH relativeFrom="column">
                  <wp:posOffset>-186055</wp:posOffset>
                </wp:positionH>
                <wp:positionV relativeFrom="paragraph">
                  <wp:posOffset>311785</wp:posOffset>
                </wp:positionV>
                <wp:extent cx="448310" cy="1043305"/>
                <wp:effectExtent l="0" t="0" r="27940" b="23495"/>
                <wp:wrapSquare wrapText="bothSides"/>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43492D" w:rsidRDefault="0043492D"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2" type="#_x0000_t202" style="position:absolute;left:0;text-align:left;margin-left:-14.65pt;margin-top:24.55pt;width:35.3pt;height:82.15pt;z-index:25085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">
                <v:textbox style="layout-flow:vertical-ideographic">
                  <w:txbxContent>
                    <w:p w14:paraId="69C2F85D" w14:textId="77777777" w:rsidR="0043492D" w:rsidRDefault="0043492D" w:rsidP="006D67DE">
                      <w:pPr>
                        <w:ind w:firstLineChars="0" w:firstLine="0"/>
                      </w:pPr>
                      <w:r>
                        <w:rPr>
                          <w:rFonts w:hint="eastAsia"/>
                        </w:rPr>
                        <w:t>纤维</w:t>
                      </w:r>
                      <w:r>
                        <w:t>拉伸失效</w:t>
                      </w:r>
                    </w:p>
                  </w:txbxContent>
                </v:textbox>
                <w10:wrap type="square"/>
              </v:shape>
            </w:pict>
          </mc:Fallback>
        </mc:AlternateContent>
      </w:r>
    </w:p>
    <w:p w14:paraId="63D432CA" w14:textId="42DC8D1C" w:rsidR="007D6A33" w:rsidRDefault="00F340A7" w:rsidP="006D67DE">
      <w:pPr>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5EAD5E5A" w:rsidR="006D67DE" w:rsidRPr="00247FB2" w:rsidRDefault="006D67DE" w:rsidP="006D67DE">
      <w:pPr>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Pr="00247FB2" w:rsidRDefault="006D67DE" w:rsidP="006D67DE">
      <w:pPr>
        <w:pStyle w:val="6"/>
        <w:jc w:val="center"/>
      </w:pPr>
      <w:r w:rsidRPr="00247FB2">
        <w:rPr>
          <w:rFonts w:hint="eastAsia"/>
        </w:rPr>
        <w:t>使用线性退化模型的</w:t>
      </w:r>
      <w:r w:rsidR="00443054">
        <w:t>10</w:t>
      </w:r>
      <w:r w:rsidRPr="00247FB2">
        <w:t>0mm</w:t>
      </w:r>
      <w:r w:rsidRPr="00247FB2">
        <w:t>孔径正交铺层失效演化</w:t>
      </w:r>
    </w:p>
    <w:p w14:paraId="322A9834" w14:textId="1ABA81ED" w:rsidR="0077124C" w:rsidRDefault="0077124C" w:rsidP="008D4BC3">
      <w:pPr>
        <w:ind w:firstLine="480"/>
      </w:pPr>
    </w:p>
    <w:p w14:paraId="42560FBF" w14:textId="44E82F45" w:rsidR="00DB2EFB" w:rsidRDefault="00DB2EFB" w:rsidP="008D4BC3">
      <w:pPr>
        <w:ind w:firstLine="480"/>
      </w:pPr>
    </w:p>
    <w:p w14:paraId="60963D39" w14:textId="4B515791" w:rsidR="006D67DE" w:rsidRPr="00247FB2" w:rsidRDefault="0029143E" w:rsidP="00C94168">
      <w:pPr>
        <w:ind w:firstLineChars="0" w:firstLine="420"/>
      </w:pPr>
      <w:r w:rsidRPr="00B31CB4">
        <w:rPr>
          <w:noProof/>
        </w:rPr>
        <w:lastRenderedPageBreak/>
        <w:drawing>
          <wp:anchor distT="0" distB="0" distL="114300" distR="114300" simplePos="0" relativeHeight="251950592" behindDoc="0" locked="0" layoutInCell="1" allowOverlap="1" wp14:anchorId="046F5334" wp14:editId="61D27584">
            <wp:simplePos x="0" y="0"/>
            <wp:positionH relativeFrom="column">
              <wp:posOffset>559435</wp:posOffset>
            </wp:positionH>
            <wp:positionV relativeFrom="paragraph">
              <wp:posOffset>595630</wp:posOffset>
            </wp:positionV>
            <wp:extent cx="1452245" cy="1285875"/>
            <wp:effectExtent l="0" t="0" r="0" b="9525"/>
            <wp:wrapTopAndBottom/>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1F6C" w:rsidRPr="00FF1F6C">
        <w:rPr>
          <w:noProof/>
        </w:rPr>
        <w:drawing>
          <wp:anchor distT="0" distB="0" distL="114300" distR="114300" simplePos="0" relativeHeight="252013056" behindDoc="0" locked="0" layoutInCell="1" allowOverlap="1" wp14:anchorId="12D0E3BB" wp14:editId="61F3360D">
            <wp:simplePos x="0" y="0"/>
            <wp:positionH relativeFrom="column">
              <wp:posOffset>4142105</wp:posOffset>
            </wp:positionH>
            <wp:positionV relativeFrom="paragraph">
              <wp:posOffset>2141855</wp:posOffset>
            </wp:positionV>
            <wp:extent cx="1456055" cy="1299845"/>
            <wp:effectExtent l="0" t="0" r="0" b="0"/>
            <wp:wrapTopAndBottom/>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1F6C" w:rsidRPr="00FF1F6C">
        <w:rPr>
          <w:noProof/>
        </w:rPr>
        <w:drawing>
          <wp:anchor distT="0" distB="0" distL="114300" distR="114300" simplePos="0" relativeHeight="252073472" behindDoc="0" locked="0" layoutInCell="1" allowOverlap="1" wp14:anchorId="6C640B66" wp14:editId="4A6D6D2F">
            <wp:simplePos x="0" y="0"/>
            <wp:positionH relativeFrom="column">
              <wp:posOffset>2321560</wp:posOffset>
            </wp:positionH>
            <wp:positionV relativeFrom="paragraph">
              <wp:posOffset>2142490</wp:posOffset>
            </wp:positionV>
            <wp:extent cx="1459865" cy="1299845"/>
            <wp:effectExtent l="0" t="0" r="6985" b="0"/>
            <wp:wrapTopAndBottom/>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1F6C" w:rsidRPr="00FF1F6C">
        <w:rPr>
          <w:noProof/>
        </w:rPr>
        <w:drawing>
          <wp:anchor distT="0" distB="0" distL="114300" distR="114300" simplePos="0" relativeHeight="252044800" behindDoc="0" locked="0" layoutInCell="1" allowOverlap="1" wp14:anchorId="7A7182AC" wp14:editId="63028375">
            <wp:simplePos x="0" y="0"/>
            <wp:positionH relativeFrom="column">
              <wp:posOffset>559435</wp:posOffset>
            </wp:positionH>
            <wp:positionV relativeFrom="paragraph">
              <wp:posOffset>2142490</wp:posOffset>
            </wp:positionV>
            <wp:extent cx="1470660" cy="1306830"/>
            <wp:effectExtent l="0" t="0" r="0" b="7620"/>
            <wp:wrapTopAndBottom/>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2449" w:rsidRPr="00B31CB4">
        <w:rPr>
          <w:noProof/>
        </w:rPr>
        <w:drawing>
          <wp:anchor distT="0" distB="0" distL="114300" distR="114300" simplePos="0" relativeHeight="251983360" behindDoc="0" locked="0" layoutInCell="1" allowOverlap="1" wp14:anchorId="4E3320A2" wp14:editId="727A021B">
            <wp:simplePos x="0" y="0"/>
            <wp:positionH relativeFrom="column">
              <wp:posOffset>2321560</wp:posOffset>
            </wp:positionH>
            <wp:positionV relativeFrom="paragraph">
              <wp:posOffset>599440</wp:posOffset>
            </wp:positionV>
            <wp:extent cx="1459865" cy="1295400"/>
            <wp:effectExtent l="0" t="0" r="6985" b="0"/>
            <wp:wrapTopAndBottom/>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2449" w:rsidRPr="00B31CB4">
        <w:rPr>
          <w:noProof/>
        </w:rPr>
        <w:drawing>
          <wp:anchor distT="0" distB="0" distL="114300" distR="114300" simplePos="0" relativeHeight="251914752" behindDoc="0" locked="0" layoutInCell="1" allowOverlap="1" wp14:anchorId="41C7F213" wp14:editId="4DAFC782">
            <wp:simplePos x="0" y="0"/>
            <wp:positionH relativeFrom="column">
              <wp:posOffset>4112260</wp:posOffset>
            </wp:positionH>
            <wp:positionV relativeFrom="paragraph">
              <wp:posOffset>574040</wp:posOffset>
            </wp:positionV>
            <wp:extent cx="1485900" cy="1320165"/>
            <wp:effectExtent l="0" t="0" r="0" b="0"/>
            <wp:wrapTopAndBottom/>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1220480" behindDoc="0" locked="0" layoutInCell="1" allowOverlap="1" wp14:anchorId="0FDB31DA" wp14:editId="6B85B03F">
                <wp:simplePos x="0" y="0"/>
                <wp:positionH relativeFrom="column">
                  <wp:posOffset>-187325</wp:posOffset>
                </wp:positionH>
                <wp:positionV relativeFrom="paragraph">
                  <wp:posOffset>2177011</wp:posOffset>
                </wp:positionV>
                <wp:extent cx="448310" cy="1043305"/>
                <wp:effectExtent l="0" t="0" r="27940" b="23495"/>
                <wp:wrapSquare wrapText="bothSides"/>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43492D" w:rsidRDefault="0043492D"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14.75pt;margin-top:171.4pt;width:35.3pt;height:82.15pt;z-index:251220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">
                <v:textbox style="layout-flow:vertical-ideographic">
                  <w:txbxContent>
                    <w:p w14:paraId="33339660" w14:textId="77777777" w:rsidR="0043492D" w:rsidRDefault="0043492D"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1107840" behindDoc="0" locked="0" layoutInCell="1" allowOverlap="1" wp14:anchorId="057CEE39" wp14:editId="02C761EB">
                <wp:simplePos x="0" y="0"/>
                <wp:positionH relativeFrom="column">
                  <wp:posOffset>-187325</wp:posOffset>
                </wp:positionH>
                <wp:positionV relativeFrom="paragraph">
                  <wp:posOffset>668368</wp:posOffset>
                </wp:positionV>
                <wp:extent cx="448310" cy="1043305"/>
                <wp:effectExtent l="0" t="0" r="27940" b="23495"/>
                <wp:wrapSquare wrapText="bothSides"/>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43492D" w:rsidRDefault="0043492D"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14.75pt;margin-top:52.65pt;width:35.3pt;height:82.15pt;z-index:251107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">
                <v:textbox style="layout-flow:vertical-ideographic">
                  <w:txbxContent>
                    <w:p w14:paraId="2E541CC5" w14:textId="77777777" w:rsidR="0043492D" w:rsidRDefault="0043492D" w:rsidP="006D67DE">
                      <w:pPr>
                        <w:ind w:firstLineChars="0" w:firstLine="0"/>
                      </w:pPr>
                      <w:r>
                        <w:rPr>
                          <w:rFonts w:hint="eastAsia"/>
                        </w:rPr>
                        <w:t>纤维</w:t>
                      </w:r>
                      <w:r>
                        <w:t>拉伸失效</w:t>
                      </w:r>
                    </w:p>
                  </w:txbxContent>
                </v:textbox>
                <w10:wrap type="square"/>
              </v:shape>
            </w:pict>
          </mc:Fallback>
        </mc:AlternateContent>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6D67DE">
        <w:rPr>
          <w:rFonts w:hint="eastAsia"/>
        </w:rPr>
        <w:t>：</w:t>
      </w:r>
    </w:p>
    <w:p w14:paraId="7EB7A093" w14:textId="0E1A4A00" w:rsidR="006D67DE" w:rsidRPr="00247FB2" w:rsidRDefault="006D67DE" w:rsidP="006D67DE">
      <w:pPr>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7D4D54D7" w:rsidR="006D67DE" w:rsidRDefault="006D67DE" w:rsidP="0051047B">
      <w:pPr>
        <w:ind w:firstLine="480"/>
        <w:jc w:val="center"/>
        <w:rPr>
          <w:sz w:val="22"/>
          <w:szCs w:val="22"/>
        </w:rPr>
      </w:pPr>
      <w:r w:rsidRPr="00896C5F">
        <w:rPr>
          <w:noProof/>
        </w:rPr>
        <w:drawing>
          <wp:anchor distT="0" distB="0" distL="114300" distR="114300" simplePos="0" relativeHeight="251473408" behindDoc="0" locked="0" layoutInCell="1" allowOverlap="1" wp14:anchorId="7C32E9EA" wp14:editId="36041FC1">
            <wp:simplePos x="0" y="0"/>
            <wp:positionH relativeFrom="column">
              <wp:posOffset>602615</wp:posOffset>
            </wp:positionH>
            <wp:positionV relativeFrom="paragraph">
              <wp:posOffset>563245</wp:posOffset>
            </wp:positionV>
            <wp:extent cx="1423035" cy="1260475"/>
            <wp:effectExtent l="0" t="0" r="5715" b="0"/>
            <wp:wrapTopAndBottom/>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18C41C07" w14:textId="06A2F045" w:rsidR="006D67DE" w:rsidRPr="00247FB2" w:rsidRDefault="00390A51" w:rsidP="006D67DE">
      <w:pPr>
        <w:ind w:firstLine="480"/>
        <w:rPr>
          <w:sz w:val="22"/>
          <w:szCs w:val="22"/>
        </w:rPr>
      </w:pPr>
      <w:r w:rsidRPr="00390A51">
        <w:rPr>
          <w:noProof/>
        </w:rPr>
        <w:drawing>
          <wp:anchor distT="0" distB="0" distL="114300" distR="114300" simplePos="0" relativeHeight="252185088" behindDoc="0" locked="0" layoutInCell="1" allowOverlap="1" wp14:anchorId="5E42F1F1" wp14:editId="57430F79">
            <wp:simplePos x="0" y="0"/>
            <wp:positionH relativeFrom="column">
              <wp:posOffset>2368550</wp:posOffset>
            </wp:positionH>
            <wp:positionV relativeFrom="paragraph">
              <wp:posOffset>1822450</wp:posOffset>
            </wp:positionV>
            <wp:extent cx="1430655" cy="1276350"/>
            <wp:effectExtent l="0" t="0" r="0" b="0"/>
            <wp:wrapTopAndBottom/>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C34F8">
        <w:rPr>
          <w:noProof/>
        </w:rPr>
        <w:drawing>
          <wp:anchor distT="0" distB="0" distL="114300" distR="114300" simplePos="0" relativeHeight="252122624" behindDoc="0" locked="0" layoutInCell="1" allowOverlap="1" wp14:anchorId="1A3F7DC5" wp14:editId="42B57610">
            <wp:simplePos x="0" y="0"/>
            <wp:positionH relativeFrom="column">
              <wp:posOffset>605790</wp:posOffset>
            </wp:positionH>
            <wp:positionV relativeFrom="paragraph">
              <wp:posOffset>1825625</wp:posOffset>
            </wp:positionV>
            <wp:extent cx="1442085" cy="1276350"/>
            <wp:effectExtent l="0" t="0" r="5715" b="0"/>
            <wp:wrapTopAndBottom/>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E6A" w:rsidRPr="007C34F8">
        <w:rPr>
          <w:noProof/>
        </w:rPr>
        <w:drawing>
          <wp:anchor distT="0" distB="0" distL="114300" distR="114300" simplePos="0" relativeHeight="252097024" behindDoc="0" locked="0" layoutInCell="1" allowOverlap="1" wp14:anchorId="471C9FDD" wp14:editId="467F2D3D">
            <wp:simplePos x="0" y="0"/>
            <wp:positionH relativeFrom="column">
              <wp:posOffset>4150360</wp:posOffset>
            </wp:positionH>
            <wp:positionV relativeFrom="paragraph">
              <wp:posOffset>1825625</wp:posOffset>
            </wp:positionV>
            <wp:extent cx="1426845" cy="1276350"/>
            <wp:effectExtent l="0" t="0" r="1905" b="0"/>
            <wp:wrapTopAndBottom/>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E6A" w:rsidRPr="00896C5F">
        <w:rPr>
          <w:noProof/>
        </w:rPr>
        <w:drawing>
          <wp:anchor distT="0" distB="0" distL="114300" distR="114300" simplePos="0" relativeHeight="251495936" behindDoc="0" locked="0" layoutInCell="1" allowOverlap="1" wp14:anchorId="34FD4A0F" wp14:editId="17F74671">
            <wp:simplePos x="0" y="0"/>
            <wp:positionH relativeFrom="column">
              <wp:posOffset>2369185</wp:posOffset>
            </wp:positionH>
            <wp:positionV relativeFrom="paragraph">
              <wp:posOffset>318770</wp:posOffset>
            </wp:positionV>
            <wp:extent cx="1412240" cy="1250315"/>
            <wp:effectExtent l="0" t="0" r="0" b="6985"/>
            <wp:wrapTopAndBottom/>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E6A" w:rsidRPr="00896C5F">
        <w:rPr>
          <w:noProof/>
        </w:rPr>
        <w:drawing>
          <wp:anchor distT="0" distB="0" distL="114300" distR="114300" simplePos="0" relativeHeight="251519488" behindDoc="0" locked="0" layoutInCell="1" allowOverlap="1" wp14:anchorId="137D2C54" wp14:editId="04562942">
            <wp:simplePos x="0" y="0"/>
            <wp:positionH relativeFrom="column">
              <wp:posOffset>4139565</wp:posOffset>
            </wp:positionH>
            <wp:positionV relativeFrom="paragraph">
              <wp:posOffset>339090</wp:posOffset>
            </wp:positionV>
            <wp:extent cx="1397000" cy="1237615"/>
            <wp:effectExtent l="0" t="0" r="0" b="635"/>
            <wp:wrapTopAndBottom/>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1066880" behindDoc="0" locked="0" layoutInCell="1" allowOverlap="1" wp14:anchorId="40CD9DFF" wp14:editId="78797209">
                <wp:simplePos x="0" y="0"/>
                <wp:positionH relativeFrom="column">
                  <wp:posOffset>-188296</wp:posOffset>
                </wp:positionH>
                <wp:positionV relativeFrom="paragraph">
                  <wp:posOffset>1723642</wp:posOffset>
                </wp:positionV>
                <wp:extent cx="448310" cy="1043305"/>
                <wp:effectExtent l="0" t="0" r="27940" b="23495"/>
                <wp:wrapSquare wrapText="bothSides"/>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43492D" w:rsidRDefault="0043492D"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5" type="#_x0000_t202" style="position:absolute;left:0;text-align:left;margin-left:-14.85pt;margin-top:135.7pt;width:35.3pt;height:82.15pt;z-index:25106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">
                <v:textbox style="layout-flow:vertical-ideographic">
                  <w:txbxContent>
                    <w:p w14:paraId="2098C339" w14:textId="77777777" w:rsidR="0043492D" w:rsidRDefault="0043492D"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1085312" behindDoc="0" locked="0" layoutInCell="1" allowOverlap="1" wp14:anchorId="6003CA68" wp14:editId="6618B1C9">
                <wp:simplePos x="0" y="0"/>
                <wp:positionH relativeFrom="column">
                  <wp:posOffset>-186055</wp:posOffset>
                </wp:positionH>
                <wp:positionV relativeFrom="paragraph">
                  <wp:posOffset>311785</wp:posOffset>
                </wp:positionV>
                <wp:extent cx="448310" cy="1043305"/>
                <wp:effectExtent l="0" t="0" r="27940" b="23495"/>
                <wp:wrapSquare wrapText="bothSides"/>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43492D" w:rsidRDefault="0043492D"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6" type="#_x0000_t202" style="position:absolute;left:0;text-align:left;margin-left:-14.65pt;margin-top:24.55pt;width:35.3pt;height:82.15pt;z-index:251085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">
                <v:textbox style="layout-flow:vertical-ideographic">
                  <w:txbxContent>
                    <w:p w14:paraId="77A7E991" w14:textId="77777777" w:rsidR="0043492D" w:rsidRDefault="0043492D" w:rsidP="006D67DE">
                      <w:pPr>
                        <w:ind w:firstLineChars="0" w:firstLine="0"/>
                      </w:pPr>
                      <w:r>
                        <w:rPr>
                          <w:rFonts w:hint="eastAsia"/>
                        </w:rPr>
                        <w:t>纤维</w:t>
                      </w:r>
                      <w:r>
                        <w:t>拉伸失效</w:t>
                      </w:r>
                    </w:p>
                  </w:txbxContent>
                </v:textbox>
                <w10:wrap type="square"/>
              </v:shape>
            </w:pict>
          </mc:Fallback>
        </mc:AlternateContent>
      </w:r>
    </w:p>
    <w:p w14:paraId="4D2DFC00" w14:textId="2DED60AF" w:rsidR="0021686C" w:rsidRPr="00247FB2" w:rsidRDefault="0021686C" w:rsidP="0021686C">
      <w:pPr>
        <w:ind w:firstLineChars="400" w:firstLine="960"/>
        <w:jc w:val="left"/>
      </w:pPr>
      <w:r w:rsidRPr="00247FB2">
        <w:rPr>
          <w:rFonts w:hint="eastAsia"/>
        </w:rPr>
        <w:t>(</w:t>
      </w:r>
      <w:r w:rsidRPr="00247FB2">
        <w:t>I</w:t>
      </w:r>
      <w:r w:rsidRPr="00247FB2">
        <w:rPr>
          <w:rFonts w:hint="eastAsia"/>
        </w:rPr>
        <w:t>)</w:t>
      </w:r>
      <w:r w:rsidRPr="0029143E">
        <w:t xml:space="preserve"> </w:t>
      </w:r>
      <w:r>
        <w:t>0.</w:t>
      </w:r>
      <w:r w:rsidRPr="0029143E">
        <w:t>98</w:t>
      </w:r>
      <w:r>
        <w:t>mm</w:t>
      </w:r>
      <w:r>
        <w:rPr>
          <w:rFonts w:hint="eastAsia"/>
        </w:rPr>
        <w:t>，</w:t>
      </w:r>
      <w:r>
        <w:t xml:space="preserve">38.90KN    </w:t>
      </w:r>
      <w:r w:rsidRPr="00247FB2">
        <w:t xml:space="preserve">(II) </w:t>
      </w:r>
      <w:r>
        <w:t>1.00mm</w:t>
      </w:r>
      <w:r>
        <w:rPr>
          <w:rFonts w:hint="eastAsia"/>
        </w:rPr>
        <w:t>，</w:t>
      </w:r>
      <w:r>
        <w:t xml:space="preserve">36.52KN   </w:t>
      </w:r>
      <w:r w:rsidRPr="00247FB2">
        <w:t xml:space="preserve"> (III)</w:t>
      </w:r>
      <w:r>
        <w:t xml:space="preserve"> 1.01mm</w:t>
      </w:r>
      <w:r>
        <w:rPr>
          <w:rFonts w:hint="eastAsia"/>
        </w:rPr>
        <w:t>，</w:t>
      </w:r>
      <w:r>
        <w:t>15.05KN</w:t>
      </w:r>
    </w:p>
    <w:p w14:paraId="3673F2D7" w14:textId="782960BE" w:rsidR="006D67DE" w:rsidRPr="00247FB2" w:rsidRDefault="0021686C" w:rsidP="0021686C">
      <w:pPr>
        <w:ind w:firstLine="440"/>
        <w:jc w:val="center"/>
        <w:rPr>
          <w:sz w:val="22"/>
          <w:szCs w:val="22"/>
        </w:rPr>
      </w:pPr>
      <w:r w:rsidRPr="00247FB2">
        <w:rPr>
          <w:rFonts w:hint="eastAsia"/>
          <w:sz w:val="22"/>
          <w:szCs w:val="22"/>
        </w:rPr>
        <w:t xml:space="preserve"> </w:t>
      </w:r>
      <w:r w:rsidR="006D67DE" w:rsidRPr="00247FB2">
        <w:rPr>
          <w:rFonts w:hint="eastAsia"/>
          <w:sz w:val="22"/>
          <w:szCs w:val="22"/>
        </w:rPr>
        <w:t>(</w:t>
      </w:r>
      <w:r w:rsidR="006D67DE">
        <w:rPr>
          <w:sz w:val="22"/>
          <w:szCs w:val="22"/>
        </w:rPr>
        <w:t>b</w:t>
      </w:r>
      <w:r w:rsidR="006D67DE" w:rsidRPr="00247FB2">
        <w:rPr>
          <w:rFonts w:hint="eastAsia"/>
          <w:sz w:val="22"/>
          <w:szCs w:val="22"/>
        </w:rPr>
        <w:t>) [</w:t>
      </w:r>
      <w:r w:rsidR="006D67DE" w:rsidRPr="00247FB2">
        <w:rPr>
          <w:sz w:val="22"/>
          <w:szCs w:val="22"/>
        </w:rPr>
        <w:t>0</w:t>
      </w:r>
      <w:r w:rsidR="006D67DE" w:rsidRPr="00247FB2">
        <w:rPr>
          <w:rFonts w:hint="eastAsia"/>
          <w:sz w:val="22"/>
          <w:szCs w:val="22"/>
        </w:rPr>
        <w:t>/90]</w:t>
      </w:r>
      <w:r w:rsidR="006D67DE" w:rsidRPr="00247FB2">
        <w:rPr>
          <w:sz w:val="22"/>
          <w:szCs w:val="22"/>
          <w:vertAlign w:val="subscript"/>
        </w:rPr>
        <w:t>5</w:t>
      </w:r>
      <w:r w:rsidR="006D67DE" w:rsidRPr="00247FB2">
        <w:rPr>
          <w:sz w:val="22"/>
          <w:szCs w:val="22"/>
        </w:rPr>
        <w:t>铺层层合板中</w:t>
      </w:r>
      <w:r w:rsidR="006D67DE" w:rsidRPr="00247FB2">
        <w:rPr>
          <w:rFonts w:hint="eastAsia"/>
          <w:sz w:val="22"/>
          <w:szCs w:val="22"/>
        </w:rPr>
        <w:t>90</w:t>
      </w:r>
      <w:r w:rsidR="006D67DE" w:rsidRPr="00247FB2">
        <w:rPr>
          <w:rFonts w:hint="eastAsia"/>
          <w:sz w:val="22"/>
          <w:szCs w:val="22"/>
        </w:rPr>
        <w:t>°</w:t>
      </w:r>
      <w:r w:rsidR="006D67DE" w:rsidRPr="00247FB2">
        <w:rPr>
          <w:sz w:val="22"/>
          <w:szCs w:val="22"/>
        </w:rPr>
        <w:t>层的失效演化</w:t>
      </w:r>
    </w:p>
    <w:p w14:paraId="1937E1B9" w14:textId="2D154033" w:rsidR="006D67DE" w:rsidRPr="00247FB2" w:rsidRDefault="002E2B90" w:rsidP="006D67DE">
      <w:pPr>
        <w:pStyle w:val="6"/>
        <w:jc w:val="center"/>
      </w:pPr>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p>
    <w:p w14:paraId="231092C0" w14:textId="074FC4C1" w:rsidR="00DB2EFB" w:rsidRDefault="00DB2EFB" w:rsidP="008D4BC3">
      <w:pPr>
        <w:ind w:firstLine="480"/>
      </w:pPr>
    </w:p>
    <w:p w14:paraId="0698EF16" w14:textId="21754D33" w:rsidR="0014459B" w:rsidRPr="00247FB2" w:rsidRDefault="0014459B" w:rsidP="00A4303C">
      <w:pPr>
        <w:ind w:firstLineChars="0" w:firstLine="0"/>
        <w:rPr>
          <w:rFonts w:hint="eastAsia"/>
        </w:rPr>
      </w:pPr>
    </w:p>
    <w:p w14:paraId="1DAE976A" w14:textId="142A55D2" w:rsidR="007A2590" w:rsidRPr="00247FB2" w:rsidRDefault="007A2590" w:rsidP="00711FC0">
      <w:pPr>
        <w:pStyle w:val="3"/>
      </w:pPr>
      <w:bookmarkStart w:id="362" w:name="_Toc510015447"/>
      <w:bookmarkEnd w:id="360"/>
      <w:bookmarkEnd w:id="361"/>
      <w:r w:rsidRPr="00247FB2">
        <w:rPr>
          <w:rFonts w:hint="eastAsia"/>
        </w:rPr>
        <w:lastRenderedPageBreak/>
        <w:t>角铺层大开口层合板的失效</w:t>
      </w:r>
      <w:bookmarkEnd w:id="362"/>
    </w:p>
    <w:p w14:paraId="4DF38FEE" w14:textId="332F2439" w:rsidR="007A2590" w:rsidRPr="00247FB2" w:rsidRDefault="007A2590" w:rsidP="007A2590">
      <w:pPr>
        <w:ind w:firstLine="480"/>
      </w:pPr>
      <w:r w:rsidRPr="00247FB2">
        <w:rPr>
          <w:rFonts w:hint="eastAsia"/>
        </w:rPr>
        <w:t>与前文模拟中所采用的方法类似，我们首先得到完好铝板各检测信号，然后完成打孔，得到含损伤铝板的各检测信号。采用前文的标记方式，分别将无损伤与含损伤情况下</w:t>
      </w:r>
      <w:proofErr w:type="spellStart"/>
      <w:r w:rsidRPr="00247FB2">
        <w:rPr>
          <w:rFonts w:hint="eastAsia"/>
        </w:rPr>
        <w:t>PZT</w:t>
      </w:r>
      <w:r w:rsidRPr="00247FB2">
        <w:t>i</w:t>
      </w:r>
      <w:proofErr w:type="spellEnd"/>
      <w:r w:rsidRPr="00247FB2">
        <w:rPr>
          <w:rFonts w:hint="eastAsia"/>
        </w:rPr>
        <w:t>激励时</w:t>
      </w:r>
      <w:proofErr w:type="spellStart"/>
      <w:r w:rsidRPr="00247FB2">
        <w:rPr>
          <w:rFonts w:hint="eastAsia"/>
        </w:rPr>
        <w:t>PZT</w:t>
      </w:r>
      <w:r w:rsidRPr="00247FB2">
        <w:t>j</w:t>
      </w:r>
      <w:proofErr w:type="spellEnd"/>
      <w:r w:rsidRPr="00247FB2">
        <w:rPr>
          <w:rFonts w:hint="eastAsia"/>
        </w:rPr>
        <w:t>接收到的信号记作</w:t>
      </w:r>
      <w:proofErr w:type="spellStart"/>
      <w:r w:rsidRPr="00247FB2">
        <w:rPr>
          <w:rFonts w:hint="eastAsia"/>
        </w:rPr>
        <w:t>WD</w:t>
      </w:r>
      <w:r w:rsidRPr="00247FB2">
        <w:t>ij</w:t>
      </w:r>
      <w:proofErr w:type="spellEnd"/>
      <w:r w:rsidRPr="00247FB2">
        <w:rPr>
          <w:rFonts w:hint="eastAsia"/>
        </w:rPr>
        <w:t>、</w:t>
      </w:r>
      <w:proofErr w:type="spellStart"/>
      <w:r w:rsidRPr="00247FB2">
        <w:rPr>
          <w:rFonts w:hint="eastAsia"/>
        </w:rPr>
        <w:t>D</w:t>
      </w:r>
      <w:r w:rsidRPr="00247FB2">
        <w:t>ij</w:t>
      </w:r>
      <w:proofErr w:type="spellEnd"/>
      <w:r w:rsidRPr="00247FB2">
        <w:rPr>
          <w:rFonts w:hint="eastAsia"/>
        </w:rPr>
        <w:t>，</w:t>
      </w:r>
      <w:r w:rsidRPr="00247FB2">
        <w:t>对应</w:t>
      </w:r>
      <w:r w:rsidRPr="00247FB2">
        <w:rPr>
          <w:rFonts w:hint="eastAsia"/>
        </w:rPr>
        <w:t>的损伤反射信号记作</w:t>
      </w:r>
      <w:proofErr w:type="spellStart"/>
      <w:r w:rsidRPr="00247FB2">
        <w:rPr>
          <w:rFonts w:hint="eastAsia"/>
        </w:rPr>
        <w:t>DR</w:t>
      </w:r>
      <w:r w:rsidRPr="00247FB2">
        <w:t>ij</w:t>
      </w:r>
      <w:proofErr w:type="spellEnd"/>
      <w:r w:rsidRPr="00247FB2">
        <w:rPr>
          <w:rFonts w:hint="eastAsia"/>
        </w:rPr>
        <w:t>，</w:t>
      </w:r>
      <w:r w:rsidRPr="00247FB2">
        <w:t xml:space="preserve"> </w:t>
      </w:r>
    </w:p>
    <w:p w14:paraId="43F2C2D5" w14:textId="06D645AE" w:rsidR="001F762F" w:rsidRDefault="001F762F" w:rsidP="00055D04">
      <w:pPr>
        <w:ind w:firstLineChars="0" w:firstLine="0"/>
      </w:pPr>
    </w:p>
    <w:p w14:paraId="53293CF8" w14:textId="31A489FA" w:rsidR="001F762F" w:rsidRDefault="001F762F" w:rsidP="00055D04">
      <w:pPr>
        <w:ind w:firstLineChars="0" w:firstLine="0"/>
      </w:pPr>
    </w:p>
    <w:p w14:paraId="7014DCE5" w14:textId="74DB72D5" w:rsidR="001F762F" w:rsidRDefault="001F762F" w:rsidP="00055D04">
      <w:pPr>
        <w:ind w:firstLineChars="0" w:firstLine="0"/>
      </w:pPr>
    </w:p>
    <w:p w14:paraId="6B6B1F1F" w14:textId="2E50FC02" w:rsidR="001F762F" w:rsidRDefault="001F762F" w:rsidP="00055D04">
      <w:pPr>
        <w:ind w:firstLineChars="0" w:firstLine="0"/>
      </w:pPr>
    </w:p>
    <w:p w14:paraId="0795D1B1" w14:textId="6702A4E0" w:rsidR="001F762F" w:rsidRDefault="001F762F" w:rsidP="00055D04">
      <w:pPr>
        <w:ind w:firstLineChars="0" w:firstLine="0"/>
      </w:pPr>
    </w:p>
    <w:p w14:paraId="199A164C" w14:textId="54F935E8" w:rsidR="001F762F" w:rsidRDefault="001F762F" w:rsidP="00055D04">
      <w:pPr>
        <w:ind w:firstLineChars="0" w:firstLine="0"/>
      </w:pPr>
    </w:p>
    <w:p w14:paraId="47560E6B" w14:textId="18DBCE22" w:rsidR="001F762F" w:rsidRDefault="001F762F" w:rsidP="00055D04">
      <w:pPr>
        <w:ind w:firstLineChars="0" w:firstLine="0"/>
      </w:pPr>
    </w:p>
    <w:p w14:paraId="4B73EA2C" w14:textId="0A5EE283" w:rsidR="001F762F" w:rsidRDefault="001F762F" w:rsidP="00055D04">
      <w:pPr>
        <w:ind w:firstLineChars="0" w:firstLine="0"/>
      </w:pPr>
    </w:p>
    <w:p w14:paraId="38EB88E1" w14:textId="253DAA89" w:rsidR="001F762F" w:rsidRDefault="001F762F" w:rsidP="00055D04">
      <w:pPr>
        <w:ind w:firstLineChars="0" w:firstLine="0"/>
      </w:pPr>
    </w:p>
    <w:p w14:paraId="3EEEF2FC" w14:textId="517AB42A" w:rsidR="001F762F" w:rsidRDefault="001F762F" w:rsidP="00055D04">
      <w:pPr>
        <w:ind w:firstLineChars="0" w:firstLine="0"/>
      </w:pPr>
    </w:p>
    <w:p w14:paraId="6FEC7FD1" w14:textId="71D454F4" w:rsidR="001F762F" w:rsidRDefault="001F762F" w:rsidP="00055D04">
      <w:pPr>
        <w:ind w:firstLineChars="0" w:firstLine="0"/>
      </w:pPr>
    </w:p>
    <w:p w14:paraId="5EF05FB2" w14:textId="0393D9F0" w:rsidR="001F762F" w:rsidRDefault="001F762F" w:rsidP="00055D04">
      <w:pPr>
        <w:ind w:firstLineChars="0" w:firstLine="0"/>
      </w:pPr>
    </w:p>
    <w:p w14:paraId="469429B9" w14:textId="4B60755B" w:rsidR="001F762F" w:rsidRDefault="001F762F" w:rsidP="00055D04">
      <w:pPr>
        <w:ind w:firstLineChars="0" w:firstLine="0"/>
      </w:pPr>
    </w:p>
    <w:p w14:paraId="3D1173ED" w14:textId="0B8C2AC2" w:rsidR="001F762F" w:rsidRDefault="001F762F" w:rsidP="00055D04">
      <w:pPr>
        <w:ind w:firstLineChars="0" w:firstLine="0"/>
      </w:pPr>
    </w:p>
    <w:p w14:paraId="61991D24" w14:textId="04377528" w:rsidR="001F762F" w:rsidRDefault="001F762F" w:rsidP="00055D04">
      <w:pPr>
        <w:ind w:firstLineChars="0" w:firstLine="0"/>
      </w:pPr>
    </w:p>
    <w:p w14:paraId="49FFEA4F" w14:textId="304ECCC3" w:rsidR="001F762F" w:rsidRDefault="001F762F" w:rsidP="00055D04">
      <w:pPr>
        <w:ind w:firstLineChars="0" w:firstLine="0"/>
      </w:pPr>
    </w:p>
    <w:p w14:paraId="79CCB8AE" w14:textId="05AEF700" w:rsidR="001F762F" w:rsidRDefault="001F762F" w:rsidP="00055D04">
      <w:pPr>
        <w:ind w:firstLineChars="0" w:firstLine="0"/>
      </w:pPr>
    </w:p>
    <w:p w14:paraId="3DD5DF33" w14:textId="37D25528" w:rsidR="001F762F" w:rsidRDefault="001F762F" w:rsidP="00055D04">
      <w:pPr>
        <w:ind w:firstLineChars="0" w:firstLine="0"/>
      </w:pPr>
    </w:p>
    <w:p w14:paraId="50E08842" w14:textId="5B4DF6BF" w:rsidR="001F762F" w:rsidRDefault="001F762F" w:rsidP="00055D04">
      <w:pPr>
        <w:ind w:firstLineChars="0" w:firstLine="0"/>
      </w:pPr>
    </w:p>
    <w:p w14:paraId="50D838EC" w14:textId="11C2D9D6" w:rsidR="001F762F" w:rsidRDefault="001F762F" w:rsidP="00055D04">
      <w:pPr>
        <w:ind w:firstLineChars="0" w:firstLine="0"/>
      </w:pPr>
    </w:p>
    <w:p w14:paraId="120C939F" w14:textId="2A0AA3C9" w:rsidR="001F762F" w:rsidRDefault="001F762F" w:rsidP="00055D04">
      <w:pPr>
        <w:ind w:firstLineChars="0" w:firstLine="0"/>
      </w:pPr>
    </w:p>
    <w:p w14:paraId="07880518" w14:textId="3027DFF5" w:rsidR="001F762F" w:rsidRDefault="001F762F" w:rsidP="00055D04">
      <w:pPr>
        <w:ind w:firstLineChars="0" w:firstLine="0"/>
      </w:pPr>
    </w:p>
    <w:p w14:paraId="08382464" w14:textId="7DB73F63" w:rsidR="001F762F" w:rsidRDefault="001F762F" w:rsidP="00055D04">
      <w:pPr>
        <w:ind w:firstLineChars="0" w:firstLine="0"/>
      </w:pPr>
    </w:p>
    <w:p w14:paraId="6CD8CC6B" w14:textId="72E427D0" w:rsidR="001F762F" w:rsidRDefault="001F762F" w:rsidP="00055D04">
      <w:pPr>
        <w:ind w:firstLineChars="0" w:firstLine="0"/>
      </w:pPr>
    </w:p>
    <w:p w14:paraId="542718A2" w14:textId="0896A105" w:rsidR="001F762F" w:rsidRDefault="001F762F" w:rsidP="00055D04">
      <w:pPr>
        <w:ind w:firstLineChars="0" w:firstLine="0"/>
      </w:pPr>
    </w:p>
    <w:p w14:paraId="7AE8F11D" w14:textId="7F6188BD" w:rsidR="001F762F" w:rsidRDefault="001F762F" w:rsidP="00055D04">
      <w:pPr>
        <w:ind w:firstLineChars="0" w:firstLine="0"/>
      </w:pPr>
    </w:p>
    <w:p w14:paraId="5576E5D0" w14:textId="203EA6A0" w:rsidR="001F762F" w:rsidRDefault="001F762F" w:rsidP="00055D04">
      <w:pPr>
        <w:ind w:firstLineChars="0" w:firstLine="0"/>
      </w:pPr>
    </w:p>
    <w:p w14:paraId="4D5B3534" w14:textId="6B454DE0" w:rsidR="001F762F" w:rsidRDefault="001F762F" w:rsidP="00055D04">
      <w:pPr>
        <w:ind w:firstLineChars="0" w:firstLine="0"/>
      </w:pPr>
    </w:p>
    <w:p w14:paraId="3F14E129" w14:textId="19007812" w:rsidR="001F762F" w:rsidRDefault="001F762F" w:rsidP="00055D04">
      <w:pPr>
        <w:ind w:firstLineChars="0" w:firstLine="0"/>
      </w:pPr>
    </w:p>
    <w:p w14:paraId="08933E49" w14:textId="5DED7033" w:rsidR="00A4303C" w:rsidRDefault="00735C03" w:rsidP="00055D04">
      <w:pPr>
        <w:ind w:firstLineChars="0" w:firstLine="0"/>
        <w:rPr>
          <w:rFonts w:hint="eastAsia"/>
        </w:rPr>
      </w:pPr>
      <w:bookmarkStart w:id="363" w:name="OLE_LINK235"/>
      <w:bookmarkStart w:id="364" w:name="OLE_LINK236"/>
      <w:bookmarkStart w:id="365" w:name="OLE_LINK237"/>
      <w:r w:rsidRPr="00735C03">
        <w:rPr>
          <w:noProof/>
        </w:rPr>
        <w:lastRenderedPageBreak/>
        <w:drawing>
          <wp:anchor distT="0" distB="0" distL="114300" distR="114300" simplePos="0" relativeHeight="252212736" behindDoc="0" locked="0" layoutInCell="1" allowOverlap="1" wp14:anchorId="76BE1C41" wp14:editId="5C696939">
            <wp:simplePos x="0" y="0"/>
            <wp:positionH relativeFrom="column">
              <wp:posOffset>3226435</wp:posOffset>
            </wp:positionH>
            <wp:positionV relativeFrom="paragraph">
              <wp:posOffset>338455</wp:posOffset>
            </wp:positionV>
            <wp:extent cx="1624330" cy="1440815"/>
            <wp:effectExtent l="0" t="0" r="0" b="6985"/>
            <wp:wrapTopAndBottom/>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624330" cy="14408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5D04" w:rsidRPr="00055D04">
        <w:rPr>
          <w:noProof/>
        </w:rPr>
        <w:drawing>
          <wp:anchor distT="0" distB="0" distL="114300" distR="114300" simplePos="0" relativeHeight="252201472" behindDoc="0" locked="0" layoutInCell="1" allowOverlap="1" wp14:anchorId="7F9A077D" wp14:editId="52F69D8D">
            <wp:simplePos x="0" y="0"/>
            <wp:positionH relativeFrom="column">
              <wp:posOffset>1016635</wp:posOffset>
            </wp:positionH>
            <wp:positionV relativeFrom="paragraph">
              <wp:posOffset>340995</wp:posOffset>
            </wp:positionV>
            <wp:extent cx="1657350" cy="1469390"/>
            <wp:effectExtent l="0" t="0" r="0" b="0"/>
            <wp:wrapTopAndBottom/>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C3B516" w14:textId="7F39A948" w:rsidR="00A41E99" w:rsidRPr="00247FB2" w:rsidRDefault="00D8261C" w:rsidP="00D8261C">
      <w:pPr>
        <w:ind w:firstLineChars="700" w:firstLine="1680"/>
      </w:pPr>
      <w:r w:rsidRPr="00DA549A">
        <w:rPr>
          <w:noProof/>
        </w:rPr>
        <w:drawing>
          <wp:anchor distT="0" distB="0" distL="114300" distR="114300" simplePos="0" relativeHeight="252219904" behindDoc="0" locked="0" layoutInCell="1" allowOverlap="1" wp14:anchorId="33999BD6" wp14:editId="5A070F00">
            <wp:simplePos x="0" y="0"/>
            <wp:positionH relativeFrom="column">
              <wp:posOffset>1016000</wp:posOffset>
            </wp:positionH>
            <wp:positionV relativeFrom="paragraph">
              <wp:posOffset>1834515</wp:posOffset>
            </wp:positionV>
            <wp:extent cx="1609725" cy="1426845"/>
            <wp:effectExtent l="0" t="0" r="9525" b="1905"/>
            <wp:wrapTopAndBottom/>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8261C">
        <w:rPr>
          <w:noProof/>
        </w:rPr>
        <w:drawing>
          <wp:anchor distT="0" distB="0" distL="114300" distR="114300" simplePos="0" relativeHeight="252226048" behindDoc="0" locked="0" layoutInCell="1" allowOverlap="1" wp14:anchorId="67DF4899" wp14:editId="5BD7589A">
            <wp:simplePos x="0" y="0"/>
            <wp:positionH relativeFrom="column">
              <wp:posOffset>3228975</wp:posOffset>
            </wp:positionH>
            <wp:positionV relativeFrom="paragraph">
              <wp:posOffset>1834515</wp:posOffset>
            </wp:positionV>
            <wp:extent cx="1606550" cy="1428750"/>
            <wp:effectExtent l="0" t="0" r="0" b="0"/>
            <wp:wrapTopAndBottom/>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1E99" w:rsidRPr="00247FB2">
        <w:t>(a)</w:t>
      </w:r>
      <w:r w:rsidR="005B0862">
        <w:t xml:space="preserve"> 0.67mm</w:t>
      </w:r>
      <w:r w:rsidR="005B0862">
        <w:rPr>
          <w:rFonts w:hint="eastAsia"/>
        </w:rPr>
        <w:t>，</w:t>
      </w:r>
      <w:r w:rsidR="005B0862">
        <w:rPr>
          <w:rFonts w:hint="eastAsia"/>
        </w:rPr>
        <w:t>16.27KN</w:t>
      </w:r>
      <w:r w:rsidR="00A04753">
        <w:t xml:space="preserve">        </w:t>
      </w:r>
      <w:r w:rsidR="005B0862" w:rsidRPr="005B0862">
        <w:t xml:space="preserve"> </w:t>
      </w:r>
      <w:r w:rsidR="00A41E99">
        <w:t xml:space="preserve"> </w:t>
      </w:r>
      <w:r w:rsidR="00A41E99" w:rsidRPr="00247FB2">
        <w:rPr>
          <w:rFonts w:hint="eastAsia"/>
        </w:rPr>
        <w:t>(</w:t>
      </w:r>
      <w:r w:rsidR="00A41E99" w:rsidRPr="00247FB2">
        <w:t>b</w:t>
      </w:r>
      <w:r w:rsidR="00A41E99" w:rsidRPr="00247FB2">
        <w:rPr>
          <w:rFonts w:hint="eastAsia"/>
        </w:rPr>
        <w:t>)</w:t>
      </w:r>
      <w:r w:rsidR="00C75B3B">
        <w:t xml:space="preserve"> 0.94mm</w:t>
      </w:r>
      <w:r w:rsidR="00C75B3B">
        <w:rPr>
          <w:rFonts w:hint="eastAsia"/>
        </w:rPr>
        <w:t>，</w:t>
      </w:r>
      <w:r w:rsidR="00C75B3B">
        <w:t>21.46KN</w:t>
      </w:r>
    </w:p>
    <w:p w14:paraId="3507033B" w14:textId="60F7C704" w:rsidR="00A41E99" w:rsidRPr="00247FB2" w:rsidRDefault="00A41E99" w:rsidP="006B29B4">
      <w:pPr>
        <w:spacing w:line="240" w:lineRule="auto"/>
        <w:ind w:firstLineChars="683" w:firstLine="1639"/>
        <w:jc w:val="left"/>
      </w:pPr>
      <w:r w:rsidRPr="00247FB2">
        <w:t>(c)</w:t>
      </w:r>
      <w:r w:rsidR="00A55F14">
        <w:t xml:space="preserve"> 0.99mm</w:t>
      </w:r>
      <w:r w:rsidR="00A55F14">
        <w:rPr>
          <w:rFonts w:hint="eastAsia"/>
        </w:rPr>
        <w:t>，</w:t>
      </w:r>
      <w:r w:rsidR="00A55F14">
        <w:t>20.32KN</w:t>
      </w:r>
      <w:r>
        <w:rPr>
          <w:rFonts w:hint="eastAsia"/>
        </w:rPr>
        <w:t xml:space="preserve">     </w:t>
      </w:r>
      <w:r w:rsidR="00426FEA">
        <w:t xml:space="preserve">  </w:t>
      </w:r>
      <w:r>
        <w:rPr>
          <w:rFonts w:hint="eastAsia"/>
        </w:rPr>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6913BA2F" w14:textId="6E40D365" w:rsidR="00A41E99" w:rsidRPr="00247FB2" w:rsidRDefault="00A41E99" w:rsidP="00A41E99">
      <w:pPr>
        <w:pStyle w:val="6"/>
        <w:jc w:val="center"/>
      </w:pPr>
      <w:r w:rsidRPr="00247FB2">
        <w:rPr>
          <w:rFonts w:hint="eastAsia"/>
        </w:rPr>
        <w:t>使用线性退化模型的</w:t>
      </w:r>
      <w:r w:rsidRPr="00247FB2">
        <w:t>60mm</w:t>
      </w:r>
      <w:r>
        <w:t>孔径角</w:t>
      </w:r>
      <w:r w:rsidRPr="00247FB2">
        <w:t>铺层失效演化</w:t>
      </w:r>
    </w:p>
    <w:p w14:paraId="58B374B7" w14:textId="50F10003" w:rsidR="00ED5FFB" w:rsidRDefault="005074D2" w:rsidP="00ED5FFB">
      <w:pPr>
        <w:ind w:firstLineChars="0" w:firstLine="0"/>
        <w:rPr>
          <w:rFonts w:hint="eastAsia"/>
        </w:rPr>
      </w:pPr>
      <w:r w:rsidRPr="00BF5906">
        <w:rPr>
          <w:noProof/>
        </w:rPr>
        <w:drawing>
          <wp:anchor distT="0" distB="0" distL="114300" distR="114300" simplePos="0" relativeHeight="252243456" behindDoc="0" locked="0" layoutInCell="1" allowOverlap="1" wp14:anchorId="57983062" wp14:editId="6F6EF178">
            <wp:simplePos x="0" y="0"/>
            <wp:positionH relativeFrom="column">
              <wp:posOffset>3225800</wp:posOffset>
            </wp:positionH>
            <wp:positionV relativeFrom="paragraph">
              <wp:posOffset>358140</wp:posOffset>
            </wp:positionV>
            <wp:extent cx="1568450" cy="1387475"/>
            <wp:effectExtent l="0" t="0" r="0" b="3175"/>
            <wp:wrapTopAndBottom/>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074D2">
        <w:rPr>
          <w:noProof/>
        </w:rPr>
        <w:drawing>
          <wp:anchor distT="0" distB="0" distL="114300" distR="114300" simplePos="0" relativeHeight="252257792" behindDoc="0" locked="0" layoutInCell="1" allowOverlap="1" wp14:anchorId="6FE0057B" wp14:editId="0E328D85">
            <wp:simplePos x="0" y="0"/>
            <wp:positionH relativeFrom="column">
              <wp:posOffset>1064260</wp:posOffset>
            </wp:positionH>
            <wp:positionV relativeFrom="paragraph">
              <wp:posOffset>353695</wp:posOffset>
            </wp:positionV>
            <wp:extent cx="1567815" cy="1394460"/>
            <wp:effectExtent l="0" t="0" r="0" b="0"/>
            <wp:wrapTopAndBottom/>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917A47" w14:textId="316A0463" w:rsidR="00ED5FFB" w:rsidRPr="00247FB2" w:rsidRDefault="00C21E75" w:rsidP="00ED5FFB">
      <w:pPr>
        <w:ind w:firstLineChars="700" w:firstLine="1680"/>
      </w:pPr>
      <w:r w:rsidRPr="00C21E75">
        <w:rPr>
          <w:noProof/>
        </w:rPr>
        <w:drawing>
          <wp:anchor distT="0" distB="0" distL="114300" distR="114300" simplePos="0" relativeHeight="252294656" behindDoc="0" locked="0" layoutInCell="1" allowOverlap="1" wp14:anchorId="4A811179" wp14:editId="446BE3C9">
            <wp:simplePos x="0" y="0"/>
            <wp:positionH relativeFrom="column">
              <wp:posOffset>3226435</wp:posOffset>
            </wp:positionH>
            <wp:positionV relativeFrom="paragraph">
              <wp:posOffset>1835785</wp:posOffset>
            </wp:positionV>
            <wp:extent cx="1568450" cy="1395095"/>
            <wp:effectExtent l="0" t="0" r="0" b="0"/>
            <wp:wrapTopAndBottom/>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1D7C" w:rsidRPr="002C1D7C">
        <w:rPr>
          <w:noProof/>
        </w:rPr>
        <w:drawing>
          <wp:anchor distT="0" distB="0" distL="114300" distR="114300" simplePos="0" relativeHeight="252271104" behindDoc="0" locked="0" layoutInCell="1" allowOverlap="1" wp14:anchorId="6AB61DAC" wp14:editId="7A0E5FE5">
            <wp:simplePos x="0" y="0"/>
            <wp:positionH relativeFrom="column">
              <wp:posOffset>1064260</wp:posOffset>
            </wp:positionH>
            <wp:positionV relativeFrom="paragraph">
              <wp:posOffset>1837690</wp:posOffset>
            </wp:positionV>
            <wp:extent cx="1567815" cy="1402080"/>
            <wp:effectExtent l="0" t="0" r="0" b="7620"/>
            <wp:wrapTopAndBottom/>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FFB" w:rsidRPr="00247FB2">
        <w:t>(a)</w:t>
      </w:r>
      <w:r w:rsidR="00ED5FFB">
        <w:t xml:space="preserve"> </w:t>
      </w:r>
      <w:r w:rsidR="00C648E2">
        <w:t>0.61mm</w:t>
      </w:r>
      <w:r w:rsidR="00C648E2">
        <w:rPr>
          <w:rFonts w:hint="eastAsia"/>
        </w:rPr>
        <w:t>，</w:t>
      </w:r>
      <w:r w:rsidR="00C648E2">
        <w:t>14.76KN</w:t>
      </w:r>
      <w:r w:rsidR="00ED5FFB">
        <w:t xml:space="preserve">       </w:t>
      </w:r>
      <w:r w:rsidR="00ED5FFB" w:rsidRPr="005B0862">
        <w:t xml:space="preserve"> </w:t>
      </w:r>
      <w:r w:rsidR="00ED5FFB">
        <w:t xml:space="preserve"> </w:t>
      </w:r>
      <w:r w:rsidR="00ED5FFB" w:rsidRPr="00247FB2">
        <w:rPr>
          <w:rFonts w:hint="eastAsia"/>
        </w:rPr>
        <w:t>(</w:t>
      </w:r>
      <w:r w:rsidR="00ED5FFB" w:rsidRPr="00247FB2">
        <w:t>b</w:t>
      </w:r>
      <w:r w:rsidR="00ED5FFB" w:rsidRPr="00247FB2">
        <w:rPr>
          <w:rFonts w:hint="eastAsia"/>
        </w:rPr>
        <w:t>)</w:t>
      </w:r>
      <w:r w:rsidR="00ED5FFB">
        <w:t xml:space="preserve"> </w:t>
      </w:r>
      <w:r w:rsidR="007C3153" w:rsidRPr="007C3153">
        <w:t>1.20</w:t>
      </w:r>
      <w:r w:rsidR="007C3153">
        <w:rPr>
          <w:rFonts w:hint="eastAsia"/>
        </w:rPr>
        <w:t>mm</w:t>
      </w:r>
      <w:r w:rsidR="007C3153">
        <w:rPr>
          <w:rFonts w:hint="eastAsia"/>
        </w:rPr>
        <w:t>，</w:t>
      </w:r>
      <w:r w:rsidR="007C3153">
        <w:t>25.86KN</w:t>
      </w:r>
    </w:p>
    <w:p w14:paraId="230CE1EB" w14:textId="17D5B303" w:rsidR="00ED5FFB" w:rsidRPr="00247FB2" w:rsidRDefault="00ED5FFB" w:rsidP="00ED5FFB">
      <w:pPr>
        <w:spacing w:line="240" w:lineRule="auto"/>
        <w:ind w:firstLineChars="683" w:firstLine="1639"/>
        <w:jc w:val="left"/>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p>
    <w:p w14:paraId="27938ADA" w14:textId="0EF828F3" w:rsidR="00A4303C" w:rsidRDefault="00A4303C" w:rsidP="008D4BC3">
      <w:pPr>
        <w:ind w:firstLine="480"/>
      </w:pPr>
    </w:p>
    <w:p w14:paraId="6242A502" w14:textId="3DB81D80" w:rsidR="00A4303C" w:rsidRDefault="00A4303C" w:rsidP="008D4BC3">
      <w:pPr>
        <w:ind w:firstLine="480"/>
      </w:pPr>
    </w:p>
    <w:p w14:paraId="5EC580D9" w14:textId="127A121C" w:rsidR="00F35C24" w:rsidRDefault="008500EB" w:rsidP="00F35C24">
      <w:pPr>
        <w:ind w:firstLineChars="0" w:firstLine="0"/>
        <w:rPr>
          <w:rFonts w:hint="eastAsia"/>
        </w:rPr>
      </w:pPr>
      <w:r w:rsidRPr="008500EB">
        <w:rPr>
          <w:noProof/>
        </w:rPr>
        <w:lastRenderedPageBreak/>
        <w:drawing>
          <wp:anchor distT="0" distB="0" distL="114300" distR="114300" simplePos="0" relativeHeight="251606528" behindDoc="0" locked="0" layoutInCell="1" allowOverlap="1" wp14:anchorId="5E5BA1CA" wp14:editId="1481D825">
            <wp:simplePos x="0" y="0"/>
            <wp:positionH relativeFrom="column">
              <wp:posOffset>988060</wp:posOffset>
            </wp:positionH>
            <wp:positionV relativeFrom="paragraph">
              <wp:posOffset>358140</wp:posOffset>
            </wp:positionV>
            <wp:extent cx="1657350" cy="1466215"/>
            <wp:effectExtent l="0" t="0" r="0" b="635"/>
            <wp:wrapTopAndBottom/>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14:sizeRelH relativeFrom="page">
              <wp14:pctWidth>0</wp14:pctWidth>
            </wp14:sizeRelH>
            <wp14:sizeRelV relativeFrom="page">
              <wp14:pctHeight>0</wp14:pctHeight>
            </wp14:sizeRelV>
          </wp:anchor>
        </w:drawing>
      </w:r>
      <w:r w:rsidR="00730DD8" w:rsidRPr="00730DD8">
        <w:rPr>
          <w:noProof/>
        </w:rPr>
        <w:drawing>
          <wp:anchor distT="0" distB="0" distL="114300" distR="114300" simplePos="0" relativeHeight="252302848" behindDoc="0" locked="0" layoutInCell="1" allowOverlap="1" wp14:anchorId="05D7CF98" wp14:editId="544DB1F9">
            <wp:simplePos x="0" y="0"/>
            <wp:positionH relativeFrom="column">
              <wp:posOffset>3159760</wp:posOffset>
            </wp:positionH>
            <wp:positionV relativeFrom="paragraph">
              <wp:posOffset>358140</wp:posOffset>
            </wp:positionV>
            <wp:extent cx="1638300" cy="1458595"/>
            <wp:effectExtent l="0" t="0" r="0" b="8255"/>
            <wp:wrapTopAndBottom/>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CED81" w14:textId="697786EE" w:rsidR="00F35C24" w:rsidRPr="00247FB2" w:rsidRDefault="00567A89" w:rsidP="00F35C24">
      <w:pPr>
        <w:ind w:firstLineChars="700" w:firstLine="1680"/>
      </w:pPr>
      <w:r w:rsidRPr="00567A89">
        <w:rPr>
          <w:noProof/>
        </w:rPr>
        <w:drawing>
          <wp:anchor distT="0" distB="0" distL="114300" distR="114300" simplePos="0" relativeHeight="252321280" behindDoc="0" locked="0" layoutInCell="1" allowOverlap="1" wp14:anchorId="5A8C706A" wp14:editId="43B16F94">
            <wp:simplePos x="0" y="0"/>
            <wp:positionH relativeFrom="column">
              <wp:posOffset>3162935</wp:posOffset>
            </wp:positionH>
            <wp:positionV relativeFrom="paragraph">
              <wp:posOffset>1885315</wp:posOffset>
            </wp:positionV>
            <wp:extent cx="1635125" cy="1449705"/>
            <wp:effectExtent l="0" t="0" r="3175" b="0"/>
            <wp:wrapTopAndBottom/>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4D4B">
        <w:rPr>
          <w:noProof/>
        </w:rPr>
        <w:drawing>
          <wp:anchor distT="0" distB="0" distL="114300" distR="114300" simplePos="0" relativeHeight="252312064" behindDoc="0" locked="0" layoutInCell="1" allowOverlap="1" wp14:anchorId="48B662FC" wp14:editId="09125D9B">
            <wp:simplePos x="0" y="0"/>
            <wp:positionH relativeFrom="column">
              <wp:posOffset>987425</wp:posOffset>
            </wp:positionH>
            <wp:positionV relativeFrom="paragraph">
              <wp:posOffset>1882140</wp:posOffset>
            </wp:positionV>
            <wp:extent cx="1644015" cy="1457325"/>
            <wp:effectExtent l="0" t="0" r="0" b="9525"/>
            <wp:wrapTopAndBottom/>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35C24" w:rsidRPr="00247FB2">
        <w:t>(a)</w:t>
      </w:r>
      <w:r w:rsidR="00434DFD" w:rsidRPr="00434DFD">
        <w:t xml:space="preserve"> </w:t>
      </w:r>
      <w:r w:rsidR="00434DFD">
        <w:t>0.67mm</w:t>
      </w:r>
      <w:r w:rsidR="00434DFD">
        <w:rPr>
          <w:rFonts w:hint="eastAsia"/>
        </w:rPr>
        <w:t>，</w:t>
      </w:r>
      <w:r w:rsidR="00434DFD">
        <w:t>12.95KN</w:t>
      </w:r>
      <w:r w:rsidR="00434DFD" w:rsidRPr="00434DFD">
        <w:t xml:space="preserve"> </w:t>
      </w:r>
      <w:r w:rsidR="00EB4954" w:rsidRPr="00EB4954">
        <w:t xml:space="preserve"> </w:t>
      </w:r>
      <w:r w:rsidR="00057BF0">
        <w:t xml:space="preserve">  </w:t>
      </w:r>
      <w:r w:rsidR="00657085">
        <w:t xml:space="preserve"> </w:t>
      </w:r>
      <w:r w:rsidR="00057BF0">
        <w:t xml:space="preserve">  </w:t>
      </w:r>
      <w:r w:rsidR="00F35C24">
        <w:t xml:space="preserve"> </w:t>
      </w:r>
      <w:r w:rsidR="00F35C24" w:rsidRPr="00247FB2">
        <w:rPr>
          <w:rFonts w:hint="eastAsia"/>
        </w:rPr>
        <w:t>(</w:t>
      </w:r>
      <w:r w:rsidR="00F35C24" w:rsidRPr="00247FB2">
        <w:t>b</w:t>
      </w:r>
      <w:r w:rsidR="00F35C24" w:rsidRPr="00247FB2">
        <w:rPr>
          <w:rFonts w:hint="eastAsia"/>
        </w:rPr>
        <w:t>)</w:t>
      </w:r>
      <w:r w:rsidR="00057BF0">
        <w:t xml:space="preserve"> 0.95mm</w:t>
      </w:r>
      <w:r w:rsidR="00057BF0">
        <w:rPr>
          <w:rFonts w:hint="eastAsia"/>
        </w:rPr>
        <w:t>，</w:t>
      </w:r>
      <w:r w:rsidR="00057BF0">
        <w:t>17.00KN</w:t>
      </w:r>
    </w:p>
    <w:p w14:paraId="7160648C" w14:textId="269B9A25" w:rsidR="00F35C24" w:rsidRPr="00247FB2" w:rsidRDefault="00F35C24" w:rsidP="00F35C24">
      <w:pPr>
        <w:spacing w:line="240" w:lineRule="auto"/>
        <w:ind w:firstLineChars="683" w:firstLine="1639"/>
        <w:jc w:val="left"/>
      </w:pPr>
      <w:r w:rsidRPr="00247FB2">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Pr>
          <w:rFonts w:hint="eastAsia"/>
        </w:rPr>
        <w:t xml:space="preserve">     </w:t>
      </w:r>
      <w:r>
        <w:t xml:space="preserve">  </w:t>
      </w:r>
      <w:r>
        <w:rPr>
          <w:rFonts w:hint="eastAsia"/>
        </w:rPr>
        <w:t xml:space="preserve"> </w:t>
      </w:r>
      <w:r>
        <w:t xml:space="preserve">   </w:t>
      </w:r>
      <w:r w:rsidRPr="00247FB2">
        <w:rPr>
          <w:rFonts w:hint="eastAsia"/>
        </w:rPr>
        <w:t>(</w:t>
      </w:r>
      <w:r w:rsidRPr="00247FB2">
        <w:t>d</w:t>
      </w:r>
      <w:r w:rsidRPr="00247FB2">
        <w:rPr>
          <w:rFonts w:hint="eastAsia"/>
        </w:rPr>
        <w:t>)</w:t>
      </w:r>
      <w:r w:rsidR="0074199C">
        <w:t xml:space="preserve"> 1.00mm</w:t>
      </w:r>
      <w:r w:rsidR="0074199C">
        <w:rPr>
          <w:rFonts w:hint="eastAsia"/>
        </w:rPr>
        <w:t>，</w:t>
      </w:r>
      <w:r w:rsidR="0074199C">
        <w:t>15.88KN</w:t>
      </w:r>
    </w:p>
    <w:p w14:paraId="19FE4446" w14:textId="6C807BE1" w:rsidR="00F35C24" w:rsidRPr="00247FB2" w:rsidRDefault="00F35C24" w:rsidP="00F35C24">
      <w:pPr>
        <w:pStyle w:val="6"/>
        <w:jc w:val="center"/>
      </w:pPr>
      <w:r w:rsidRPr="00247FB2">
        <w:rPr>
          <w:rFonts w:hint="eastAsia"/>
        </w:rPr>
        <w:t>使用线性退化模型的</w:t>
      </w:r>
      <w:r>
        <w:t>8</w:t>
      </w:r>
      <w:r w:rsidRPr="00247FB2">
        <w:t>0mm</w:t>
      </w:r>
      <w:r>
        <w:t>孔径角</w:t>
      </w:r>
      <w:r w:rsidRPr="00247FB2">
        <w:t>铺层失效演化</w:t>
      </w:r>
    </w:p>
    <w:p w14:paraId="4A8DFD2F" w14:textId="7F715E9F" w:rsidR="00F35C24" w:rsidRDefault="000D3E8A" w:rsidP="00F35C24">
      <w:pPr>
        <w:ind w:firstLineChars="0" w:firstLine="0"/>
        <w:rPr>
          <w:rFonts w:hint="eastAsia"/>
        </w:rPr>
      </w:pPr>
      <w:r w:rsidRPr="000D3E8A">
        <w:rPr>
          <w:noProof/>
        </w:rPr>
        <w:drawing>
          <wp:anchor distT="0" distB="0" distL="114300" distR="114300" simplePos="0" relativeHeight="252453376" behindDoc="0" locked="0" layoutInCell="1" allowOverlap="1" wp14:anchorId="2A59E641" wp14:editId="209DB8CF">
            <wp:simplePos x="0" y="0"/>
            <wp:positionH relativeFrom="column">
              <wp:posOffset>988060</wp:posOffset>
            </wp:positionH>
            <wp:positionV relativeFrom="paragraph">
              <wp:posOffset>314960</wp:posOffset>
            </wp:positionV>
            <wp:extent cx="1628775" cy="1443990"/>
            <wp:effectExtent l="0" t="0" r="9525" b="3810"/>
            <wp:wrapTopAndBottom/>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2C2E" w:rsidRPr="00AE2C2E">
        <w:rPr>
          <w:noProof/>
        </w:rPr>
        <w:drawing>
          <wp:anchor distT="0" distB="0" distL="114300" distR="114300" simplePos="0" relativeHeight="252335616" behindDoc="0" locked="0" layoutInCell="1" allowOverlap="1" wp14:anchorId="54450AB9" wp14:editId="5DC7AB33">
            <wp:simplePos x="0" y="0"/>
            <wp:positionH relativeFrom="column">
              <wp:posOffset>3201670</wp:posOffset>
            </wp:positionH>
            <wp:positionV relativeFrom="paragraph">
              <wp:posOffset>311785</wp:posOffset>
            </wp:positionV>
            <wp:extent cx="1596390" cy="1409700"/>
            <wp:effectExtent l="0" t="0" r="3810" b="0"/>
            <wp:wrapTopAndBottom/>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9639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36C00D" w14:textId="556848AE" w:rsidR="00F35C24" w:rsidRPr="00247FB2" w:rsidRDefault="00F83863" w:rsidP="00F35C24">
      <w:pPr>
        <w:ind w:firstLineChars="700" w:firstLine="1680"/>
      </w:pPr>
      <w:r w:rsidRPr="00F83863">
        <w:rPr>
          <w:noProof/>
        </w:rPr>
        <w:drawing>
          <wp:anchor distT="0" distB="0" distL="114300" distR="114300" simplePos="0" relativeHeight="252490240" behindDoc="0" locked="0" layoutInCell="1" allowOverlap="1" wp14:anchorId="17966F50" wp14:editId="4FFFA0BD">
            <wp:simplePos x="0" y="0"/>
            <wp:positionH relativeFrom="column">
              <wp:posOffset>3131185</wp:posOffset>
            </wp:positionH>
            <wp:positionV relativeFrom="paragraph">
              <wp:posOffset>1815465</wp:posOffset>
            </wp:positionV>
            <wp:extent cx="1668145" cy="1476375"/>
            <wp:effectExtent l="0" t="0" r="8255" b="9525"/>
            <wp:wrapTopAndBottom/>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175F" w:rsidRPr="0075175F">
        <w:rPr>
          <w:noProof/>
        </w:rPr>
        <w:drawing>
          <wp:anchor distT="0" distB="0" distL="114300" distR="114300" simplePos="0" relativeHeight="252476928" behindDoc="0" locked="0" layoutInCell="1" allowOverlap="1" wp14:anchorId="1AE67177" wp14:editId="1CC64B01">
            <wp:simplePos x="0" y="0"/>
            <wp:positionH relativeFrom="column">
              <wp:posOffset>1038225</wp:posOffset>
            </wp:positionH>
            <wp:positionV relativeFrom="paragraph">
              <wp:posOffset>1819275</wp:posOffset>
            </wp:positionV>
            <wp:extent cx="1581785" cy="1400175"/>
            <wp:effectExtent l="0" t="0" r="0" b="9525"/>
            <wp:wrapTopAndBottom/>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81785" cy="1400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35C24" w:rsidRPr="00247FB2">
        <w:t>(a)</w:t>
      </w:r>
      <w:r w:rsidR="00F35C24">
        <w:t xml:space="preserve"> </w:t>
      </w:r>
      <w:r w:rsidR="009B5C39">
        <w:t>0.61mm</w:t>
      </w:r>
      <w:r w:rsidR="009B5C39">
        <w:rPr>
          <w:rFonts w:hint="eastAsia"/>
        </w:rPr>
        <w:t>，</w:t>
      </w:r>
      <w:r w:rsidR="009B5C39">
        <w:t>11.75KN</w:t>
      </w:r>
      <w:r w:rsidR="00F35C24">
        <w:t xml:space="preserve">      </w:t>
      </w:r>
      <w:r w:rsidR="00F35C24" w:rsidRPr="005B0862">
        <w:t xml:space="preserve"> </w:t>
      </w:r>
      <w:r w:rsidR="00F35C24">
        <w:t xml:space="preserve"> </w:t>
      </w:r>
      <w:r w:rsidR="00F35C24" w:rsidRPr="00247FB2">
        <w:rPr>
          <w:rFonts w:hint="eastAsia"/>
        </w:rPr>
        <w:t>(</w:t>
      </w:r>
      <w:r w:rsidR="00F35C24" w:rsidRPr="00247FB2">
        <w:t>b</w:t>
      </w:r>
      <w:r w:rsidR="00F35C24" w:rsidRPr="00247FB2">
        <w:rPr>
          <w:rFonts w:hint="eastAsia"/>
        </w:rPr>
        <w:t>)</w:t>
      </w:r>
      <w:r w:rsidR="001D0B9A" w:rsidRPr="001D0B9A">
        <w:t xml:space="preserve"> </w:t>
      </w:r>
      <w:r w:rsidR="001D0B9A">
        <w:t>1.23mm</w:t>
      </w:r>
      <w:r w:rsidR="001D0B9A">
        <w:rPr>
          <w:rFonts w:hint="eastAsia"/>
        </w:rPr>
        <w:t>，</w:t>
      </w:r>
      <w:r w:rsidR="001D0B9A">
        <w:t>20.56KN</w:t>
      </w:r>
    </w:p>
    <w:p w14:paraId="0372939C" w14:textId="78EF552F" w:rsidR="00F35C24" w:rsidRPr="00247FB2" w:rsidRDefault="00F35C24" w:rsidP="00F35C24">
      <w:pPr>
        <w:spacing w:line="240" w:lineRule="auto"/>
        <w:ind w:firstLineChars="683" w:firstLine="1639"/>
        <w:jc w:val="left"/>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p>
    <w:p w14:paraId="31C1396F" w14:textId="4184FF1B" w:rsidR="00A4303C" w:rsidRDefault="00A4303C" w:rsidP="008D4BC3">
      <w:pPr>
        <w:ind w:firstLine="480"/>
      </w:pPr>
    </w:p>
    <w:p w14:paraId="5CC52CE4" w14:textId="4C6AB4FF" w:rsidR="00A4303C" w:rsidRDefault="00A4303C" w:rsidP="008D4BC3">
      <w:pPr>
        <w:ind w:firstLine="480"/>
      </w:pPr>
    </w:p>
    <w:p w14:paraId="1669A5E7" w14:textId="5F9E8CED" w:rsidR="00B2740B" w:rsidRDefault="00B1010D" w:rsidP="00B2740B">
      <w:pPr>
        <w:ind w:firstLineChars="0" w:firstLine="0"/>
        <w:rPr>
          <w:rFonts w:hint="eastAsia"/>
        </w:rPr>
      </w:pPr>
      <w:r w:rsidRPr="00B1010D">
        <w:rPr>
          <w:noProof/>
        </w:rPr>
        <w:drawing>
          <wp:anchor distT="0" distB="0" distL="114300" distR="114300" simplePos="0" relativeHeight="252505600" behindDoc="0" locked="0" layoutInCell="1" allowOverlap="1" wp14:anchorId="1BF2903C" wp14:editId="7E381EC1">
            <wp:simplePos x="0" y="0"/>
            <wp:positionH relativeFrom="column">
              <wp:posOffset>969010</wp:posOffset>
            </wp:positionH>
            <wp:positionV relativeFrom="paragraph">
              <wp:posOffset>342265</wp:posOffset>
            </wp:positionV>
            <wp:extent cx="1614805" cy="1433195"/>
            <wp:effectExtent l="0" t="0" r="4445" b="0"/>
            <wp:wrapTopAndBottom/>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1F8" w:rsidRPr="001E21F8">
        <w:rPr>
          <w:noProof/>
        </w:rPr>
        <w:drawing>
          <wp:anchor distT="0" distB="0" distL="114300" distR="114300" simplePos="0" relativeHeight="252497408" behindDoc="0" locked="0" layoutInCell="1" allowOverlap="1" wp14:anchorId="26B63756" wp14:editId="4A00D78F">
            <wp:simplePos x="0" y="0"/>
            <wp:positionH relativeFrom="column">
              <wp:posOffset>3129915</wp:posOffset>
            </wp:positionH>
            <wp:positionV relativeFrom="paragraph">
              <wp:posOffset>342265</wp:posOffset>
            </wp:positionV>
            <wp:extent cx="1614805" cy="1428750"/>
            <wp:effectExtent l="0" t="0" r="4445" b="0"/>
            <wp:wrapTopAndBottom/>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E5785" w14:textId="46151EF7" w:rsidR="00B2740B" w:rsidRPr="00247FB2" w:rsidRDefault="0071325D" w:rsidP="00B2740B">
      <w:pPr>
        <w:ind w:firstLineChars="700" w:firstLine="1680"/>
      </w:pPr>
      <w:r w:rsidRPr="0071325D">
        <w:rPr>
          <w:noProof/>
        </w:rPr>
        <w:drawing>
          <wp:anchor distT="0" distB="0" distL="114300" distR="114300" simplePos="0" relativeHeight="252531200" behindDoc="0" locked="0" layoutInCell="1" allowOverlap="1" wp14:anchorId="127E1B22" wp14:editId="1D5A761F">
            <wp:simplePos x="0" y="0"/>
            <wp:positionH relativeFrom="column">
              <wp:posOffset>3041015</wp:posOffset>
            </wp:positionH>
            <wp:positionV relativeFrom="paragraph">
              <wp:posOffset>1832610</wp:posOffset>
            </wp:positionV>
            <wp:extent cx="1618615" cy="1438275"/>
            <wp:effectExtent l="0" t="0" r="635" b="9525"/>
            <wp:wrapTopAndBottom/>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0B75" w:rsidRPr="00350B75">
        <w:rPr>
          <w:bCs/>
          <w:noProof/>
        </w:rPr>
        <w:drawing>
          <wp:anchor distT="0" distB="0" distL="114300" distR="114300" simplePos="0" relativeHeight="252512768" behindDoc="0" locked="0" layoutInCell="1" allowOverlap="1" wp14:anchorId="5A99AA26" wp14:editId="32724FB1">
            <wp:simplePos x="0" y="0"/>
            <wp:positionH relativeFrom="column">
              <wp:posOffset>969010</wp:posOffset>
            </wp:positionH>
            <wp:positionV relativeFrom="paragraph">
              <wp:posOffset>1830070</wp:posOffset>
            </wp:positionV>
            <wp:extent cx="1622425" cy="1439545"/>
            <wp:effectExtent l="0" t="0" r="0" b="8255"/>
            <wp:wrapTopAndBottom/>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00B2740B" w:rsidRPr="00247FB2">
        <w:t>(a)</w:t>
      </w:r>
      <w:r w:rsidR="00F26F5B">
        <w:t xml:space="preserve"> 0.67mm</w:t>
      </w:r>
      <w:r w:rsidR="00F26F5B">
        <w:rPr>
          <w:rFonts w:hint="eastAsia"/>
        </w:rPr>
        <w:t>，</w:t>
      </w:r>
      <w:r w:rsidR="00F26F5B">
        <w:t>9.70KN</w:t>
      </w:r>
      <w:r w:rsidR="00175E6E">
        <w:t xml:space="preserve">    </w:t>
      </w:r>
      <w:r w:rsidR="00B2740B">
        <w:t xml:space="preserve"> </w:t>
      </w:r>
      <w:r w:rsidR="00B2740B" w:rsidRPr="005B0862">
        <w:t xml:space="preserve"> </w:t>
      </w:r>
      <w:r w:rsidR="00B2740B">
        <w:t xml:space="preserve"> </w:t>
      </w:r>
      <w:r w:rsidR="00B2740B" w:rsidRPr="00247FB2">
        <w:rPr>
          <w:rFonts w:hint="eastAsia"/>
        </w:rPr>
        <w:t>(</w:t>
      </w:r>
      <w:r w:rsidR="00B2740B" w:rsidRPr="00247FB2">
        <w:t>b</w:t>
      </w:r>
      <w:r w:rsidR="00B2740B" w:rsidRPr="00247FB2">
        <w:rPr>
          <w:rFonts w:hint="eastAsia"/>
        </w:rPr>
        <w:t>)</w:t>
      </w:r>
      <w:r w:rsidR="00B2740B">
        <w:t xml:space="preserve"> </w:t>
      </w:r>
      <w:r w:rsidR="00175E6E">
        <w:t>0.95mm</w:t>
      </w:r>
      <w:r w:rsidR="00175E6E">
        <w:rPr>
          <w:rFonts w:hint="eastAsia"/>
        </w:rPr>
        <w:t>，</w:t>
      </w:r>
      <w:r w:rsidR="00175E6E">
        <w:t>12.74KN</w:t>
      </w:r>
    </w:p>
    <w:p w14:paraId="374089E5" w14:textId="6D9BE0EE" w:rsidR="00B2740B" w:rsidRPr="00247FB2" w:rsidRDefault="00B2740B" w:rsidP="00B2740B">
      <w:pPr>
        <w:spacing w:line="240" w:lineRule="auto"/>
        <w:ind w:firstLineChars="683" w:firstLine="1639"/>
        <w:jc w:val="left"/>
      </w:pPr>
      <w:r w:rsidRPr="00247FB2">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r w:rsidRPr="00247FB2">
        <w:rPr>
          <w:rFonts w:hint="eastAsia"/>
        </w:rPr>
        <w:t>使用线性退化模型的</w:t>
      </w:r>
      <w:r w:rsidR="00816F28">
        <w:t>10</w:t>
      </w:r>
      <w:r w:rsidRPr="00247FB2">
        <w:t>0mm</w:t>
      </w:r>
      <w:r>
        <w:t>孔径角</w:t>
      </w:r>
      <w:r w:rsidRPr="00247FB2">
        <w:t>铺层失效演化</w:t>
      </w:r>
    </w:p>
    <w:p w14:paraId="37A2C8C1" w14:textId="39284960" w:rsidR="00B2740B" w:rsidRDefault="00766265" w:rsidP="0071325D">
      <w:pPr>
        <w:ind w:firstLine="480"/>
        <w:rPr>
          <w:rFonts w:hint="eastAsia"/>
        </w:rPr>
      </w:pPr>
      <w:r w:rsidRPr="00766265">
        <w:rPr>
          <w:noProof/>
        </w:rPr>
        <w:drawing>
          <wp:anchor distT="0" distB="0" distL="114300" distR="114300" simplePos="0" relativeHeight="252566016" behindDoc="0" locked="0" layoutInCell="1" allowOverlap="1" wp14:anchorId="51CE9EE3" wp14:editId="6667F744">
            <wp:simplePos x="0" y="0"/>
            <wp:positionH relativeFrom="column">
              <wp:posOffset>955040</wp:posOffset>
            </wp:positionH>
            <wp:positionV relativeFrom="paragraph">
              <wp:posOffset>307340</wp:posOffset>
            </wp:positionV>
            <wp:extent cx="1628775" cy="1445895"/>
            <wp:effectExtent l="0" t="0" r="9525" b="1905"/>
            <wp:wrapTopAndBottom/>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3842" w:rsidRPr="00623842">
        <w:rPr>
          <w:noProof/>
        </w:rPr>
        <w:drawing>
          <wp:anchor distT="0" distB="0" distL="114300" distR="114300" simplePos="0" relativeHeight="252550656" behindDoc="0" locked="0" layoutInCell="1" allowOverlap="1" wp14:anchorId="7B10F81B" wp14:editId="3D85CDDC">
            <wp:simplePos x="0" y="0"/>
            <wp:positionH relativeFrom="column">
              <wp:posOffset>3045460</wp:posOffset>
            </wp:positionH>
            <wp:positionV relativeFrom="paragraph">
              <wp:posOffset>304800</wp:posOffset>
            </wp:positionV>
            <wp:extent cx="1619250" cy="1437640"/>
            <wp:effectExtent l="0" t="0" r="0" b="0"/>
            <wp:wrapTopAndBottom/>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347824" w14:textId="5993BF64" w:rsidR="001748B2" w:rsidRDefault="00343EC9" w:rsidP="001748B2">
      <w:pPr>
        <w:ind w:firstLineChars="700" w:firstLine="1680"/>
      </w:pPr>
      <w:r w:rsidRPr="00343EC9">
        <w:rPr>
          <w:noProof/>
        </w:rPr>
        <w:drawing>
          <wp:anchor distT="0" distB="0" distL="114300" distR="114300" simplePos="0" relativeHeight="252599808" behindDoc="0" locked="0" layoutInCell="1" allowOverlap="1" wp14:anchorId="0C410943" wp14:editId="513748D0">
            <wp:simplePos x="0" y="0"/>
            <wp:positionH relativeFrom="column">
              <wp:posOffset>3074035</wp:posOffset>
            </wp:positionH>
            <wp:positionV relativeFrom="paragraph">
              <wp:posOffset>1872615</wp:posOffset>
            </wp:positionV>
            <wp:extent cx="1666875" cy="1482090"/>
            <wp:effectExtent l="0" t="0" r="9525" b="3810"/>
            <wp:wrapTopAndBottom/>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6513" w:rsidRPr="00926513">
        <w:rPr>
          <w:noProof/>
        </w:rPr>
        <w:drawing>
          <wp:anchor distT="0" distB="0" distL="114300" distR="114300" simplePos="0" relativeHeight="252576256" behindDoc="0" locked="0" layoutInCell="1" allowOverlap="1" wp14:anchorId="29934551" wp14:editId="50F12FE0">
            <wp:simplePos x="0" y="0"/>
            <wp:positionH relativeFrom="column">
              <wp:posOffset>969010</wp:posOffset>
            </wp:positionH>
            <wp:positionV relativeFrom="paragraph">
              <wp:posOffset>1863090</wp:posOffset>
            </wp:positionV>
            <wp:extent cx="1680210" cy="1495425"/>
            <wp:effectExtent l="0" t="0" r="0" b="9525"/>
            <wp:wrapTopAndBottom/>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740B" w:rsidRPr="00247FB2">
        <w:t>(a)</w:t>
      </w:r>
      <w:r w:rsidR="006E319B">
        <w:t xml:space="preserve"> 0.61mm,</w:t>
      </w:r>
      <w:r w:rsidR="006E319B">
        <w:rPr>
          <w:rFonts w:hint="eastAsia"/>
        </w:rPr>
        <w:t>，</w:t>
      </w:r>
      <w:r w:rsidR="006E319B">
        <w:t>8.80KN</w:t>
      </w:r>
      <w:r w:rsidR="00B2740B">
        <w:t xml:space="preserve">   </w:t>
      </w:r>
      <w:r w:rsidR="000D3ED7">
        <w:t xml:space="preserve"> </w:t>
      </w:r>
      <w:r w:rsidR="00B2740B">
        <w:t xml:space="preserve">  </w:t>
      </w:r>
      <w:r w:rsidR="00B2740B" w:rsidRPr="005B0862">
        <w:t xml:space="preserve"> </w:t>
      </w:r>
      <w:r w:rsidR="00B2740B">
        <w:t xml:space="preserve"> </w:t>
      </w:r>
      <w:r w:rsidR="00B2740B" w:rsidRPr="00247FB2">
        <w:rPr>
          <w:rFonts w:hint="eastAsia"/>
        </w:rPr>
        <w:t>(</w:t>
      </w:r>
      <w:r w:rsidR="00B2740B" w:rsidRPr="00247FB2">
        <w:t>b</w:t>
      </w:r>
      <w:r w:rsidR="00B2740B" w:rsidRPr="00247FB2">
        <w:rPr>
          <w:rFonts w:hint="eastAsia"/>
        </w:rPr>
        <w:t>)</w:t>
      </w:r>
      <w:r w:rsidR="001748B2" w:rsidRPr="001748B2">
        <w:t xml:space="preserve"> 1.2</w:t>
      </w:r>
      <w:r w:rsidR="001748B2">
        <w:t>2mm</w:t>
      </w:r>
      <w:r w:rsidR="001748B2">
        <w:rPr>
          <w:rFonts w:hint="eastAsia"/>
        </w:rPr>
        <w:t>，</w:t>
      </w:r>
      <w:r w:rsidR="001748B2">
        <w:t>15.05KN</w:t>
      </w:r>
    </w:p>
    <w:p w14:paraId="3F9D4C20" w14:textId="1B2092A5" w:rsidR="00B2740B" w:rsidRPr="00247FB2" w:rsidRDefault="001748B2" w:rsidP="001748B2">
      <w:pPr>
        <w:ind w:firstLineChars="700" w:firstLine="1680"/>
      </w:pPr>
      <w:r w:rsidRPr="001748B2">
        <w:t xml:space="preserve"> </w:t>
      </w:r>
      <w:r w:rsidR="00B2740B" w:rsidRPr="00247FB2">
        <w:t>(c)</w:t>
      </w:r>
      <w:r w:rsidR="009E3A9C">
        <w:t xml:space="preserve"> 1.26mm</w:t>
      </w:r>
      <w:r w:rsidR="009E3A9C">
        <w:rPr>
          <w:rFonts w:hint="eastAsia"/>
        </w:rPr>
        <w:t>，</w:t>
      </w:r>
      <w:r w:rsidR="009E3A9C">
        <w:t>14.51KN</w:t>
      </w:r>
      <w:r w:rsidR="009E3A9C" w:rsidRPr="009E3A9C">
        <w:t xml:space="preserve"> </w:t>
      </w:r>
      <w:r w:rsidR="00DF5DAE">
        <w:t xml:space="preserve">    </w:t>
      </w:r>
      <w:r w:rsidR="00B2740B">
        <w:t xml:space="preserve">   </w:t>
      </w:r>
      <w:r w:rsidR="00B2740B" w:rsidRPr="00247FB2">
        <w:rPr>
          <w:rFonts w:hint="eastAsia"/>
        </w:rPr>
        <w:t>(</w:t>
      </w:r>
      <w:r w:rsidR="00B2740B" w:rsidRPr="00247FB2">
        <w:t>d</w:t>
      </w:r>
      <w:r w:rsidR="00B2740B"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p>
    <w:bookmarkEnd w:id="363"/>
    <w:bookmarkEnd w:id="364"/>
    <w:bookmarkEnd w:id="365"/>
    <w:p w14:paraId="1358114E" w14:textId="34EC6D56" w:rsidR="00A4303C" w:rsidRDefault="00A4303C" w:rsidP="008D4BC3">
      <w:pPr>
        <w:ind w:firstLine="480"/>
      </w:pPr>
    </w:p>
    <w:p w14:paraId="349C9515" w14:textId="30EA6AC9" w:rsidR="00A4303C" w:rsidRDefault="00A4303C" w:rsidP="008D4BC3">
      <w:pPr>
        <w:ind w:firstLine="480"/>
      </w:pPr>
    </w:p>
    <w:p w14:paraId="761025DC" w14:textId="714E6DC1" w:rsidR="00A4303C" w:rsidRDefault="00A4303C" w:rsidP="008D4BC3">
      <w:pPr>
        <w:ind w:firstLine="480"/>
      </w:pPr>
    </w:p>
    <w:p w14:paraId="648963F4" w14:textId="1EB09EA3" w:rsidR="00A4303C" w:rsidRDefault="00A4303C" w:rsidP="008D4BC3">
      <w:pPr>
        <w:ind w:firstLine="480"/>
      </w:pPr>
    </w:p>
    <w:p w14:paraId="05CC6B60" w14:textId="4C745602" w:rsidR="00A4303C" w:rsidRDefault="00A4303C" w:rsidP="008D4BC3">
      <w:pPr>
        <w:ind w:firstLine="480"/>
      </w:pPr>
    </w:p>
    <w:p w14:paraId="0E3FEC4A" w14:textId="58F31B7E" w:rsidR="00A4303C" w:rsidRDefault="00A4303C" w:rsidP="008D4BC3">
      <w:pPr>
        <w:ind w:firstLine="480"/>
      </w:pPr>
    </w:p>
    <w:p w14:paraId="45587F04" w14:textId="03464A35" w:rsidR="00A4303C" w:rsidRDefault="00A4303C" w:rsidP="008D4BC3">
      <w:pPr>
        <w:ind w:firstLine="480"/>
      </w:pPr>
    </w:p>
    <w:p w14:paraId="6F0D95C4" w14:textId="5CAF516B" w:rsidR="00A4303C" w:rsidRDefault="00A4303C" w:rsidP="008D4BC3">
      <w:pPr>
        <w:ind w:firstLine="480"/>
      </w:pPr>
    </w:p>
    <w:p w14:paraId="77376DD2" w14:textId="279BAEF5" w:rsidR="00A4303C" w:rsidRDefault="00A4303C" w:rsidP="008D4BC3">
      <w:pPr>
        <w:ind w:firstLine="480"/>
        <w:rPr>
          <w:rFonts w:hint="eastAsia"/>
        </w:rPr>
      </w:pPr>
    </w:p>
    <w:p w14:paraId="7E4B8D59" w14:textId="3056D8CE" w:rsidR="00BF5E00" w:rsidRPr="00247FB2" w:rsidRDefault="00BF5E00" w:rsidP="00BF5E00">
      <w:pPr>
        <w:pStyle w:val="2"/>
      </w:pPr>
      <w:r>
        <w:t>大开孔</w:t>
      </w:r>
      <w:r>
        <w:rPr>
          <w:rFonts w:hint="eastAsia"/>
        </w:rPr>
        <w:t>层合板的</w:t>
      </w:r>
      <w:r w:rsidRPr="00247FB2">
        <w:t>失效载荷</w:t>
      </w:r>
      <w:r>
        <w:rPr>
          <w:rFonts w:hint="eastAsia"/>
        </w:rPr>
        <w:t>计算</w:t>
      </w:r>
      <w:r w:rsidRPr="00247FB2">
        <w:rPr>
          <w:rFonts w:hint="eastAsia"/>
        </w:rPr>
        <w:t>：</w:t>
      </w:r>
    </w:p>
    <w:p w14:paraId="0BAC570B" w14:textId="70D0805C" w:rsidR="000A7D13" w:rsidRDefault="000A7D13" w:rsidP="00AE154F">
      <w:pPr>
        <w:pStyle w:val="3"/>
      </w:pPr>
      <w:r>
        <w:rPr>
          <w:rFonts w:hint="eastAsia"/>
        </w:rPr>
        <w:t>位移</w:t>
      </w:r>
      <w:r w:rsidR="003013BA">
        <w:rPr>
          <w:rFonts w:hint="eastAsia"/>
        </w:rPr>
        <w:t>载荷曲线</w:t>
      </w:r>
    </w:p>
    <w:p w14:paraId="337A92C2" w14:textId="20D3CD83" w:rsidR="00BF5E00" w:rsidRPr="00247FB2" w:rsidRDefault="00BF5E00" w:rsidP="00BF5E00">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合板进行研究</w:t>
      </w:r>
      <w:r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层合板的具体形</w:t>
      </w:r>
    </w:p>
    <w:p w14:paraId="005CE709" w14:textId="4A3C8022" w:rsidR="00BF5E00" w:rsidRPr="00247FB2" w:rsidRDefault="00BF5E00" w:rsidP="00BF5E00">
      <w:pPr>
        <w:ind w:firstLine="480"/>
      </w:pPr>
      <w:r w:rsidRPr="00247FB2">
        <w:rPr>
          <w:noProof/>
        </w:rPr>
        <w:drawing>
          <wp:anchor distT="0" distB="0" distL="114300" distR="114300" simplePos="0" relativeHeight="251699200" behindDoc="0" locked="0" layoutInCell="1" allowOverlap="1" wp14:anchorId="1B117C3D" wp14:editId="4FC675D2">
            <wp:simplePos x="0" y="0"/>
            <wp:positionH relativeFrom="column">
              <wp:posOffset>340360</wp:posOffset>
            </wp:positionH>
            <wp:positionV relativeFrom="paragraph">
              <wp:posOffset>424815</wp:posOffset>
            </wp:positionV>
            <wp:extent cx="5257800" cy="2856230"/>
            <wp:effectExtent l="0" t="0" r="0" b="1270"/>
            <wp:wrapTopAndBottom/>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257800" cy="2856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17ED7C" w14:textId="77777777" w:rsidR="00BF5E00" w:rsidRPr="00247FB2" w:rsidRDefault="00BF5E00" w:rsidP="00BF5E00">
      <w:pPr>
        <w:ind w:firstLine="480"/>
      </w:pPr>
    </w:p>
    <w:p w14:paraId="3BFE5DC7" w14:textId="77777777" w:rsidR="00BF5E00" w:rsidRPr="00247FB2" w:rsidRDefault="00BF5E00" w:rsidP="00BF5E00">
      <w:pPr>
        <w:ind w:firstLine="480"/>
      </w:pPr>
    </w:p>
    <w:p w14:paraId="28607832" w14:textId="77777777" w:rsidR="00BF5E00" w:rsidRPr="00247FB2" w:rsidRDefault="00BF5E00" w:rsidP="00BF5E00">
      <w:pPr>
        <w:ind w:firstLine="480"/>
      </w:pPr>
    </w:p>
    <w:p w14:paraId="17EFE9B6" w14:textId="166E2627" w:rsidR="00BF5E00" w:rsidRPr="00247FB2" w:rsidRDefault="00BF5E00" w:rsidP="00BF5E00">
      <w:pPr>
        <w:ind w:firstLine="480"/>
      </w:pPr>
      <w:r>
        <w:rPr>
          <w:noProof/>
        </w:rPr>
        <w:lastRenderedPageBreak/>
        <w:drawing>
          <wp:anchor distT="0" distB="0" distL="114300" distR="114300" simplePos="0" relativeHeight="251700224" behindDoc="0" locked="0" layoutInCell="1" allowOverlap="1" wp14:anchorId="3C03F144" wp14:editId="0BA2E424">
            <wp:simplePos x="0" y="0"/>
            <wp:positionH relativeFrom="column">
              <wp:posOffset>26035</wp:posOffset>
            </wp:positionH>
            <wp:positionV relativeFrom="paragraph">
              <wp:posOffset>348615</wp:posOffset>
            </wp:positionV>
            <wp:extent cx="5799455" cy="3152775"/>
            <wp:effectExtent l="0" t="0" r="0" b="9525"/>
            <wp:wrapTopAndBottom/>
            <wp:docPr id="47" name="图片 4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untitl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99455" cy="3152775"/>
                    </a:xfrm>
                    <a:prstGeom prst="rect">
                      <a:avLst/>
                    </a:prstGeom>
                    <a:noFill/>
                  </pic:spPr>
                </pic:pic>
              </a:graphicData>
            </a:graphic>
            <wp14:sizeRelH relativeFrom="page">
              <wp14:pctWidth>0</wp14:pctWidth>
            </wp14:sizeRelH>
            <wp14:sizeRelV relativeFrom="page">
              <wp14:pctHeight>0</wp14:pctHeight>
            </wp14:sizeRelV>
          </wp:anchor>
        </w:drawing>
      </w:r>
    </w:p>
    <w:p w14:paraId="69E5B2E5" w14:textId="77777777" w:rsidR="00BF5E00" w:rsidRPr="00247FB2" w:rsidRDefault="00BF5E00" w:rsidP="00BF5E00">
      <w:pPr>
        <w:ind w:firstLine="480"/>
      </w:pPr>
    </w:p>
    <w:p w14:paraId="2C0CFBD8" w14:textId="77777777" w:rsidR="00BF5E00" w:rsidRPr="00247FB2" w:rsidRDefault="00BF5E00" w:rsidP="00BF5E00">
      <w:pPr>
        <w:ind w:firstLine="480"/>
      </w:pPr>
    </w:p>
    <w:p w14:paraId="09266297" w14:textId="495685B1" w:rsidR="00BF5E00" w:rsidRPr="00247FB2" w:rsidRDefault="00AE154F" w:rsidP="00AE154F">
      <w:pPr>
        <w:pStyle w:val="3"/>
      </w:pPr>
      <w:r>
        <w:t>初始</w:t>
      </w:r>
      <w:r w:rsidR="0093207A">
        <w:t>失效</w:t>
      </w:r>
      <w:r>
        <w:t>载荷</w:t>
      </w:r>
    </w:p>
    <w:p w14:paraId="20A0FB85" w14:textId="77777777" w:rsidR="00BF5E00" w:rsidRPr="00247FB2" w:rsidRDefault="00BF5E00" w:rsidP="00BF5E00">
      <w:pPr>
        <w:pStyle w:val="7"/>
      </w:pPr>
      <w:r w:rsidRPr="00247FB2">
        <w:tab/>
      </w:r>
      <w:r w:rsidRPr="00247FB2">
        <w:t>各孔径单向铺层层合板出现初始损伤时的载荷</w:t>
      </w:r>
      <w:r w:rsidRPr="00247FB2">
        <w:rPr>
          <w:rFonts w:hint="eastAsia"/>
        </w:rPr>
        <w:t>（</w:t>
      </w:r>
      <w:r w:rsidRPr="00247FB2">
        <w:rPr>
          <w:rFonts w:hint="eastAsia"/>
        </w:rPr>
        <w:t>KN</w:t>
      </w:r>
      <w:r w:rsidRPr="00247FB2">
        <w:rPr>
          <w:rFonts w:hint="eastAsia"/>
        </w:rPr>
        <w:t>）</w:t>
      </w:r>
    </w:p>
    <w:tbl>
      <w:tblPr>
        <w:tblStyle w:val="aa"/>
        <w:tblW w:w="6957"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663"/>
        <w:gridCol w:w="2040"/>
      </w:tblGrid>
      <w:tr w:rsidR="00BF5E00" w:rsidRPr="00247FB2" w14:paraId="1A73053B" w14:textId="77777777" w:rsidTr="00F856B5">
        <w:trPr>
          <w:jc w:val="center"/>
        </w:trPr>
        <w:tc>
          <w:tcPr>
            <w:tcW w:w="1411" w:type="dxa"/>
          </w:tcPr>
          <w:p w14:paraId="5ADDEDCA" w14:textId="77777777" w:rsidR="00BF5E00" w:rsidRPr="00247FB2" w:rsidRDefault="00BF5E00" w:rsidP="00F856B5">
            <w:pPr>
              <w:ind w:firstLine="480"/>
              <w:jc w:val="center"/>
              <w:rPr>
                <w:szCs w:val="21"/>
              </w:rPr>
            </w:pPr>
            <w:r w:rsidRPr="00247FB2">
              <w:rPr>
                <w:rFonts w:hint="eastAsia"/>
              </w:rPr>
              <w:t>[</w:t>
            </w:r>
            <w:r w:rsidRPr="00247FB2">
              <w:t>0</w:t>
            </w:r>
            <w:r w:rsidRPr="00247FB2">
              <w:rPr>
                <w:rFonts w:hint="eastAsia"/>
              </w:rPr>
              <w:t>]</w:t>
            </w:r>
            <w:r w:rsidRPr="00247FB2">
              <w:rPr>
                <w:vertAlign w:val="subscript"/>
              </w:rPr>
              <w:t>10</w:t>
            </w:r>
          </w:p>
        </w:tc>
        <w:tc>
          <w:tcPr>
            <w:tcW w:w="1843" w:type="dxa"/>
          </w:tcPr>
          <w:p w14:paraId="0EF83B5F" w14:textId="77777777" w:rsidR="00BF5E00" w:rsidRPr="00247FB2" w:rsidRDefault="00BF5E00" w:rsidP="00F856B5">
            <w:pPr>
              <w:ind w:firstLine="480"/>
              <w:rPr>
                <w:szCs w:val="21"/>
              </w:rPr>
            </w:pPr>
            <w:r w:rsidRPr="00247FB2">
              <w:rPr>
                <w:szCs w:val="21"/>
              </w:rPr>
              <w:t>60mm</w:t>
            </w:r>
          </w:p>
        </w:tc>
        <w:tc>
          <w:tcPr>
            <w:tcW w:w="1663" w:type="dxa"/>
          </w:tcPr>
          <w:p w14:paraId="640A6EF2" w14:textId="77777777" w:rsidR="00BF5E00" w:rsidRPr="00247FB2" w:rsidRDefault="00BF5E00" w:rsidP="00F856B5">
            <w:pPr>
              <w:ind w:firstLine="480"/>
              <w:rPr>
                <w:szCs w:val="21"/>
              </w:rPr>
            </w:pPr>
            <w:r w:rsidRPr="00247FB2">
              <w:rPr>
                <w:szCs w:val="21"/>
              </w:rPr>
              <w:t>80mm</w:t>
            </w:r>
          </w:p>
        </w:tc>
        <w:tc>
          <w:tcPr>
            <w:tcW w:w="2040" w:type="dxa"/>
          </w:tcPr>
          <w:p w14:paraId="7F4F2608" w14:textId="77777777" w:rsidR="00BF5E00" w:rsidRPr="00247FB2" w:rsidRDefault="00BF5E00" w:rsidP="00F856B5">
            <w:pPr>
              <w:ind w:firstLine="480"/>
              <w:rPr>
                <w:szCs w:val="21"/>
              </w:rPr>
            </w:pPr>
            <w:r w:rsidRPr="00247FB2">
              <w:rPr>
                <w:szCs w:val="21"/>
              </w:rPr>
              <w:t>100mm</w:t>
            </w:r>
          </w:p>
        </w:tc>
      </w:tr>
      <w:tr w:rsidR="00BF5E00" w:rsidRPr="00247FB2" w14:paraId="46E69A85" w14:textId="77777777" w:rsidTr="00F856B5">
        <w:trPr>
          <w:trHeight w:val="151"/>
          <w:jc w:val="center"/>
        </w:trPr>
        <w:tc>
          <w:tcPr>
            <w:tcW w:w="1411" w:type="dxa"/>
            <w:vAlign w:val="center"/>
          </w:tcPr>
          <w:p w14:paraId="499C79E1" w14:textId="77777777" w:rsidR="00BF5E00" w:rsidRPr="00247FB2" w:rsidRDefault="00BF5E00" w:rsidP="00F856B5">
            <w:pPr>
              <w:ind w:firstLine="360"/>
              <w:jc w:val="center"/>
              <w:rPr>
                <w:rFonts w:ascii="Cambria Math" w:hAnsi="Cambria Math"/>
                <w:szCs w:val="21"/>
                <w:oMath/>
              </w:rPr>
            </w:pPr>
            <w:r w:rsidRPr="00247FB2">
              <w:rPr>
                <w:rFonts w:hint="eastAsia"/>
                <w:sz w:val="18"/>
                <w:szCs w:val="18"/>
              </w:rPr>
              <w:t>线性退化</w:t>
            </w:r>
          </w:p>
        </w:tc>
        <w:tc>
          <w:tcPr>
            <w:tcW w:w="1843" w:type="dxa"/>
            <w:vAlign w:val="bottom"/>
          </w:tcPr>
          <w:p w14:paraId="12FC9797" w14:textId="77777777" w:rsidR="00BF5E00" w:rsidRPr="00247FB2" w:rsidRDefault="00BF5E00" w:rsidP="00F856B5">
            <w:pPr>
              <w:ind w:firstLine="480"/>
              <w:rPr>
                <w:color w:val="000000" w:themeColor="text1"/>
                <w:szCs w:val="21"/>
              </w:rPr>
            </w:pPr>
            <w:r w:rsidRPr="00247FB2">
              <w:rPr>
                <w:color w:val="000000" w:themeColor="text1"/>
                <w:szCs w:val="21"/>
              </w:rPr>
              <w:t>32.09</w:t>
            </w:r>
          </w:p>
        </w:tc>
        <w:tc>
          <w:tcPr>
            <w:tcW w:w="1663" w:type="dxa"/>
            <w:vAlign w:val="bottom"/>
          </w:tcPr>
          <w:p w14:paraId="7F503014" w14:textId="77777777" w:rsidR="00BF5E00" w:rsidRPr="00247FB2" w:rsidRDefault="00BF5E00" w:rsidP="00F856B5">
            <w:pPr>
              <w:ind w:firstLine="480"/>
              <w:rPr>
                <w:color w:val="000000" w:themeColor="text1"/>
                <w:szCs w:val="21"/>
              </w:rPr>
            </w:pPr>
            <w:r w:rsidRPr="00247FB2">
              <w:rPr>
                <w:rFonts w:hint="eastAsia"/>
                <w:color w:val="000000" w:themeColor="text1"/>
                <w:szCs w:val="21"/>
              </w:rPr>
              <w:t>28.20</w:t>
            </w:r>
          </w:p>
        </w:tc>
        <w:tc>
          <w:tcPr>
            <w:tcW w:w="2040" w:type="dxa"/>
            <w:vAlign w:val="bottom"/>
          </w:tcPr>
          <w:p w14:paraId="42516042" w14:textId="77777777" w:rsidR="00BF5E00" w:rsidRPr="00247FB2" w:rsidRDefault="00BF5E00" w:rsidP="00F856B5">
            <w:pPr>
              <w:ind w:firstLine="480"/>
              <w:rPr>
                <w:color w:val="000000" w:themeColor="text1"/>
                <w:szCs w:val="21"/>
              </w:rPr>
            </w:pPr>
            <w:r w:rsidRPr="00247FB2">
              <w:rPr>
                <w:color w:val="000000" w:themeColor="text1"/>
                <w:szCs w:val="21"/>
              </w:rPr>
              <w:t>23.48</w:t>
            </w:r>
          </w:p>
        </w:tc>
      </w:tr>
      <w:tr w:rsidR="00BF5E00" w:rsidRPr="00247FB2" w14:paraId="403C0B9C" w14:textId="77777777" w:rsidTr="00F856B5">
        <w:trPr>
          <w:trHeight w:val="151"/>
          <w:jc w:val="center"/>
        </w:trPr>
        <w:tc>
          <w:tcPr>
            <w:tcW w:w="1411" w:type="dxa"/>
            <w:vAlign w:val="center"/>
          </w:tcPr>
          <w:p w14:paraId="17C2B24A" w14:textId="77777777" w:rsidR="00BF5E00" w:rsidRPr="00247FB2" w:rsidRDefault="00BF5E00" w:rsidP="00F856B5">
            <w:pPr>
              <w:ind w:firstLine="360"/>
              <w:jc w:val="center"/>
            </w:pPr>
            <w:r w:rsidRPr="00247FB2">
              <w:rPr>
                <w:rFonts w:hint="eastAsia"/>
                <w:sz w:val="18"/>
                <w:szCs w:val="18"/>
              </w:rPr>
              <w:t>指数退化</w:t>
            </w:r>
          </w:p>
        </w:tc>
        <w:tc>
          <w:tcPr>
            <w:tcW w:w="1843" w:type="dxa"/>
            <w:vAlign w:val="bottom"/>
          </w:tcPr>
          <w:p w14:paraId="233E8FC9" w14:textId="77777777" w:rsidR="00BF5E00" w:rsidRPr="00247FB2" w:rsidRDefault="00BF5E00" w:rsidP="00F856B5">
            <w:pPr>
              <w:ind w:firstLine="480"/>
              <w:rPr>
                <w:rFonts w:asciiTheme="minorHAnsi" w:hAnsiTheme="minorHAnsi" w:cstheme="minorBidi"/>
                <w:color w:val="000000" w:themeColor="text1"/>
                <w:szCs w:val="22"/>
              </w:rPr>
            </w:pPr>
            <w:r w:rsidRPr="00247FB2">
              <w:rPr>
                <w:color w:val="000000" w:themeColor="text1"/>
              </w:rPr>
              <w:t>32.11</w:t>
            </w:r>
          </w:p>
        </w:tc>
        <w:tc>
          <w:tcPr>
            <w:tcW w:w="1663" w:type="dxa"/>
            <w:vAlign w:val="bottom"/>
          </w:tcPr>
          <w:p w14:paraId="321ECFC3" w14:textId="77777777" w:rsidR="00BF5E00" w:rsidRPr="00247FB2" w:rsidRDefault="00BF5E00" w:rsidP="00F856B5">
            <w:pPr>
              <w:ind w:firstLine="480"/>
              <w:rPr>
                <w:color w:val="000000" w:themeColor="text1"/>
                <w:szCs w:val="21"/>
              </w:rPr>
            </w:pPr>
            <w:r w:rsidRPr="00247FB2">
              <w:rPr>
                <w:rFonts w:hint="eastAsia"/>
                <w:color w:val="000000" w:themeColor="text1"/>
                <w:szCs w:val="21"/>
              </w:rPr>
              <w:t>28.29</w:t>
            </w:r>
          </w:p>
        </w:tc>
        <w:tc>
          <w:tcPr>
            <w:tcW w:w="2040" w:type="dxa"/>
            <w:vAlign w:val="bottom"/>
          </w:tcPr>
          <w:p w14:paraId="63153917" w14:textId="77777777" w:rsidR="00BF5E00" w:rsidRPr="00247FB2" w:rsidRDefault="00BF5E00" w:rsidP="00F856B5">
            <w:pPr>
              <w:ind w:firstLine="480"/>
              <w:rPr>
                <w:color w:val="000000" w:themeColor="text1"/>
                <w:szCs w:val="21"/>
              </w:rPr>
            </w:pPr>
            <w:r w:rsidRPr="00247FB2">
              <w:rPr>
                <w:color w:val="000000" w:themeColor="text1"/>
                <w:szCs w:val="21"/>
              </w:rPr>
              <w:t>23.52</w:t>
            </w:r>
          </w:p>
        </w:tc>
      </w:tr>
    </w:tbl>
    <w:p w14:paraId="5A963ADC" w14:textId="77777777" w:rsidR="00BF5E00" w:rsidRPr="00247FB2" w:rsidRDefault="00BF5E00" w:rsidP="00BF5E00">
      <w:pPr>
        <w:ind w:firstLine="480"/>
      </w:pPr>
    </w:p>
    <w:p w14:paraId="505CE5EF" w14:textId="77777777" w:rsidR="00BF5E00" w:rsidRDefault="00BF5E00" w:rsidP="00BF5E00">
      <w:pPr>
        <w:ind w:firstLine="480"/>
      </w:pPr>
    </w:p>
    <w:p w14:paraId="0884736A" w14:textId="77777777" w:rsidR="00AE154F" w:rsidRDefault="00AE154F" w:rsidP="00BF5E00">
      <w:pPr>
        <w:ind w:firstLine="480"/>
      </w:pPr>
    </w:p>
    <w:p w14:paraId="5C4C69CB" w14:textId="77777777" w:rsidR="00AE154F" w:rsidRDefault="00AE154F" w:rsidP="00BF5E00">
      <w:pPr>
        <w:ind w:firstLine="480"/>
      </w:pPr>
    </w:p>
    <w:p w14:paraId="7A838B1A" w14:textId="77777777" w:rsidR="00AE154F" w:rsidRDefault="00AE154F" w:rsidP="00BF5E00">
      <w:pPr>
        <w:ind w:firstLine="480"/>
      </w:pPr>
    </w:p>
    <w:p w14:paraId="237C560A" w14:textId="77777777" w:rsidR="00AE154F" w:rsidRDefault="00AE154F" w:rsidP="00BF5E00">
      <w:pPr>
        <w:ind w:firstLine="480"/>
      </w:pPr>
    </w:p>
    <w:p w14:paraId="73FD7F31" w14:textId="77777777" w:rsidR="00AE154F" w:rsidRDefault="00AE154F" w:rsidP="00BF5E00">
      <w:pPr>
        <w:ind w:firstLine="480"/>
      </w:pPr>
    </w:p>
    <w:p w14:paraId="5F057887" w14:textId="77777777" w:rsidR="00AE154F" w:rsidRDefault="00AE154F" w:rsidP="00BF5E00">
      <w:pPr>
        <w:ind w:firstLine="480"/>
      </w:pPr>
    </w:p>
    <w:p w14:paraId="6FEDCB73" w14:textId="77777777" w:rsidR="00AE154F" w:rsidRPr="00247FB2" w:rsidRDefault="00AE154F" w:rsidP="00BF5E00">
      <w:pPr>
        <w:ind w:firstLine="480"/>
      </w:pPr>
    </w:p>
    <w:p w14:paraId="16EDDDC4" w14:textId="4B8A4C82" w:rsidR="00BF5E00" w:rsidRPr="00247FB2" w:rsidRDefault="00AE154F" w:rsidP="00AE154F">
      <w:pPr>
        <w:pStyle w:val="3"/>
      </w:pPr>
      <w:r>
        <w:lastRenderedPageBreak/>
        <w:t>极限</w:t>
      </w:r>
      <w:r w:rsidR="00983CFD">
        <w:t>破坏</w:t>
      </w:r>
      <w:r>
        <w:t>载荷</w:t>
      </w:r>
    </w:p>
    <w:p w14:paraId="3E6156CF" w14:textId="77777777" w:rsidR="00BF5E00" w:rsidRPr="00247FB2" w:rsidRDefault="00BF5E00" w:rsidP="00BF5E00">
      <w:pPr>
        <w:pStyle w:val="7"/>
      </w:pPr>
      <w:r w:rsidRPr="00247FB2">
        <w:t>各孔径单向铺层层合板的极限载荷计算结果和实验对比</w:t>
      </w:r>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041"/>
        <w:gridCol w:w="992"/>
        <w:gridCol w:w="994"/>
        <w:gridCol w:w="982"/>
        <w:gridCol w:w="992"/>
        <w:gridCol w:w="992"/>
        <w:gridCol w:w="1135"/>
      </w:tblGrid>
      <w:tr w:rsidR="00BF5E00" w:rsidRPr="00247FB2" w14:paraId="3921801E" w14:textId="77777777" w:rsidTr="00F856B5">
        <w:trPr>
          <w:jc w:val="center"/>
        </w:trPr>
        <w:tc>
          <w:tcPr>
            <w:tcW w:w="527"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5"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57"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31"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F856B5">
        <w:trPr>
          <w:jc w:val="center"/>
        </w:trPr>
        <w:tc>
          <w:tcPr>
            <w:tcW w:w="527"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11"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7"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2"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7"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87"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F856B5">
        <w:trPr>
          <w:jc w:val="center"/>
        </w:trPr>
        <w:tc>
          <w:tcPr>
            <w:tcW w:w="527"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线性退化</w:t>
            </w:r>
          </w:p>
        </w:tc>
        <w:tc>
          <w:tcPr>
            <w:tcW w:w="486" w:type="pct"/>
            <w:vAlign w:val="center"/>
          </w:tcPr>
          <w:p w14:paraId="166DCFBD" w14:textId="77777777" w:rsidR="00BF5E00" w:rsidRPr="00247FB2" w:rsidRDefault="00BF5E00" w:rsidP="00F856B5">
            <w:pPr>
              <w:spacing w:before="60" w:after="60" w:line="240" w:lineRule="auto"/>
              <w:ind w:firstLineChars="50" w:firstLine="110"/>
              <w:jc w:val="center"/>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11" w:type="pct"/>
            <w:vAlign w:val="center"/>
          </w:tcPr>
          <w:p w14:paraId="304F1539"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2.0%</w:t>
            </w:r>
          </w:p>
        </w:tc>
        <w:tc>
          <w:tcPr>
            <w:tcW w:w="487" w:type="pct"/>
            <w:vAlign w:val="center"/>
          </w:tcPr>
          <w:p w14:paraId="64EDF4AF" w14:textId="77777777" w:rsidR="00BF5E00" w:rsidRPr="00247FB2" w:rsidRDefault="00BF5E00" w:rsidP="00F856B5">
            <w:pPr>
              <w:spacing w:before="60" w:after="60" w:line="240" w:lineRule="auto"/>
              <w:ind w:firstLineChars="0" w:firstLine="0"/>
              <w:jc w:val="center"/>
              <w:rPr>
                <w:sz w:val="22"/>
                <w:szCs w:val="22"/>
              </w:rPr>
            </w:pPr>
            <w:r w:rsidRPr="00247FB2">
              <w:rPr>
                <w:color w:val="000000"/>
                <w:sz w:val="22"/>
                <w:szCs w:val="22"/>
              </w:rPr>
              <w:t>72.00</w:t>
            </w:r>
          </w:p>
        </w:tc>
        <w:tc>
          <w:tcPr>
            <w:tcW w:w="48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482" w:type="pct"/>
            <w:vAlign w:val="center"/>
          </w:tcPr>
          <w:p w14:paraId="42603266"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3.3%</w:t>
            </w:r>
          </w:p>
        </w:tc>
        <w:tc>
          <w:tcPr>
            <w:tcW w:w="487" w:type="pct"/>
          </w:tcPr>
          <w:p w14:paraId="7F7A39B5"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487" w:type="pct"/>
            <w:vMerge w:val="restart"/>
            <w:vAlign w:val="center"/>
          </w:tcPr>
          <w:p w14:paraId="0F04DFF9"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57" w:type="pct"/>
          </w:tcPr>
          <w:p w14:paraId="491119D1"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color w:val="000000"/>
                <w:sz w:val="22"/>
                <w:szCs w:val="22"/>
              </w:rPr>
              <w:t>49.8%</w:t>
            </w:r>
          </w:p>
        </w:tc>
      </w:tr>
      <w:tr w:rsidR="00BF5E00" w:rsidRPr="00247FB2" w14:paraId="3D4CA32A" w14:textId="77777777" w:rsidTr="00F856B5">
        <w:trPr>
          <w:jc w:val="center"/>
        </w:trPr>
        <w:tc>
          <w:tcPr>
            <w:tcW w:w="527"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11" w:type="pct"/>
            <w:vAlign w:val="center"/>
          </w:tcPr>
          <w:p w14:paraId="2D52C0B1"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1.7%</w:t>
            </w:r>
          </w:p>
        </w:tc>
        <w:tc>
          <w:tcPr>
            <w:tcW w:w="487" w:type="pct"/>
            <w:vAlign w:val="center"/>
          </w:tcPr>
          <w:p w14:paraId="5AB70C82"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71.05</w:t>
            </w:r>
          </w:p>
        </w:tc>
        <w:tc>
          <w:tcPr>
            <w:tcW w:w="48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482" w:type="pct"/>
            <w:vAlign w:val="center"/>
          </w:tcPr>
          <w:p w14:paraId="1522FDCA"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9%</w:t>
            </w:r>
          </w:p>
        </w:tc>
        <w:tc>
          <w:tcPr>
            <w:tcW w:w="487"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87"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7" w:type="pct"/>
          </w:tcPr>
          <w:p w14:paraId="384EACEC"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49.5%</w:t>
            </w:r>
          </w:p>
        </w:tc>
      </w:tr>
    </w:tbl>
    <w:p w14:paraId="401C5C66" w14:textId="77777777" w:rsidR="00BF5E00" w:rsidRPr="00247FB2" w:rsidRDefault="00BF5E00" w:rsidP="00BF5E00">
      <w:pPr>
        <w:ind w:firstLineChars="0" w:firstLine="0"/>
      </w:pPr>
    </w:p>
    <w:p w14:paraId="605B5D4D" w14:textId="77777777" w:rsidR="00BF5E00" w:rsidRDefault="00BF5E00" w:rsidP="008D4BC3">
      <w:pPr>
        <w:ind w:firstLine="480"/>
      </w:pPr>
    </w:p>
    <w:p w14:paraId="2C17465D" w14:textId="77777777" w:rsidR="00BF5E00" w:rsidRDefault="00BF5E00" w:rsidP="008D4BC3">
      <w:pPr>
        <w:ind w:firstLine="480"/>
      </w:pPr>
    </w:p>
    <w:p w14:paraId="13F32D23" w14:textId="77777777" w:rsidR="00BF5E00" w:rsidRDefault="00BF5E00" w:rsidP="008D4BC3">
      <w:pPr>
        <w:ind w:firstLine="480"/>
      </w:pPr>
    </w:p>
    <w:p w14:paraId="793B9053" w14:textId="77777777" w:rsidR="0043089C" w:rsidRDefault="0043089C" w:rsidP="008D4BC3">
      <w:pPr>
        <w:ind w:firstLine="480"/>
      </w:pPr>
    </w:p>
    <w:p w14:paraId="7D1CAF45" w14:textId="77777777" w:rsidR="0043089C" w:rsidRDefault="0043089C" w:rsidP="008D4BC3">
      <w:pPr>
        <w:ind w:firstLine="480"/>
      </w:pPr>
    </w:p>
    <w:p w14:paraId="507CD24A" w14:textId="77777777" w:rsidR="0043089C" w:rsidRDefault="0043089C" w:rsidP="008D4BC3">
      <w:pPr>
        <w:ind w:firstLine="480"/>
      </w:pPr>
    </w:p>
    <w:p w14:paraId="5F9C5432" w14:textId="77777777" w:rsidR="0043089C" w:rsidRDefault="0043089C" w:rsidP="008D4BC3">
      <w:pPr>
        <w:ind w:firstLine="480"/>
      </w:pPr>
    </w:p>
    <w:p w14:paraId="0B56F0E9" w14:textId="77777777" w:rsidR="0043089C" w:rsidRDefault="0043089C" w:rsidP="008D4BC3">
      <w:pPr>
        <w:ind w:firstLine="480"/>
      </w:pPr>
    </w:p>
    <w:p w14:paraId="2164DFF5" w14:textId="46FE5B24" w:rsidR="0043089C" w:rsidRDefault="0043089C" w:rsidP="003257AF">
      <w:pPr>
        <w:pStyle w:val="2"/>
        <w:rPr>
          <w:rFonts w:hint="eastAsia"/>
        </w:rPr>
      </w:pPr>
      <w:r>
        <w:t>考虑剪切非线性后</w:t>
      </w:r>
      <w:proofErr w:type="gramStart"/>
      <w:r>
        <w:t>的角铺层层</w:t>
      </w:r>
      <w:proofErr w:type="gramEnd"/>
      <w:r>
        <w:t>合板失效</w:t>
      </w:r>
    </w:p>
    <w:p w14:paraId="35F06E28" w14:textId="77777777" w:rsidR="0043089C" w:rsidRDefault="0043089C" w:rsidP="008D4BC3">
      <w:pPr>
        <w:ind w:firstLine="480"/>
      </w:pPr>
    </w:p>
    <w:p w14:paraId="7B161236" w14:textId="77777777" w:rsidR="003257AF" w:rsidRDefault="003257AF" w:rsidP="008D4BC3">
      <w:pPr>
        <w:ind w:firstLine="480"/>
      </w:pPr>
    </w:p>
    <w:p w14:paraId="18C59F93" w14:textId="77777777" w:rsidR="003257AF" w:rsidRDefault="003257AF" w:rsidP="008D4BC3">
      <w:pPr>
        <w:ind w:firstLine="480"/>
      </w:pPr>
    </w:p>
    <w:p w14:paraId="70878AEA" w14:textId="77777777" w:rsidR="003257AF" w:rsidRPr="00247FB2" w:rsidRDefault="003257AF" w:rsidP="008D4BC3">
      <w:pPr>
        <w:ind w:firstLine="480"/>
        <w:rPr>
          <w:rFonts w:hint="eastAsia"/>
        </w:rPr>
      </w:pPr>
    </w:p>
    <w:p w14:paraId="7CF8F42E" w14:textId="6164592B" w:rsidR="00416A81" w:rsidRPr="00247FB2" w:rsidRDefault="00416A81" w:rsidP="00416A81">
      <w:pPr>
        <w:pStyle w:val="2"/>
      </w:pPr>
      <w:bookmarkStart w:id="366" w:name="_Toc482018071"/>
      <w:bookmarkStart w:id="367" w:name="_Toc510015448"/>
      <w:r w:rsidRPr="00247FB2">
        <w:rPr>
          <w:rFonts w:hint="eastAsia"/>
        </w:rPr>
        <w:t>本章小结</w:t>
      </w:r>
      <w:bookmarkEnd w:id="366"/>
      <w:bookmarkEnd w:id="367"/>
    </w:p>
    <w:p w14:paraId="75BC89BC" w14:textId="77777777" w:rsidR="00416A81" w:rsidRPr="00247FB2" w:rsidRDefault="00416A81" w:rsidP="00416A81">
      <w:pPr>
        <w:ind w:firstLine="480"/>
      </w:pPr>
      <w:r w:rsidRPr="00247FB2">
        <w:rPr>
          <w:rFonts w:hint="eastAsia"/>
        </w:rPr>
        <w:t>本章通过实验测试手段，完成了两种检测区域下二维板状结构的损伤检测及尺寸评估，</w:t>
      </w:r>
      <w:r w:rsidRPr="00247FB2">
        <w:t>并</w:t>
      </w:r>
      <w:r w:rsidRPr="00247FB2">
        <w:rPr>
          <w:rFonts w:hint="eastAsia"/>
        </w:rPr>
        <w:t>对单级方法、</w:t>
      </w:r>
      <w:r w:rsidRPr="00247FB2">
        <w:t>多级</w:t>
      </w:r>
      <w:r w:rsidRPr="00247FB2">
        <w:rPr>
          <w:rFonts w:hint="eastAsia"/>
        </w:rPr>
        <w:t>方法的评估结果进行了对比。</w:t>
      </w:r>
      <w:r w:rsidRPr="00247FB2">
        <w:t>结果</w:t>
      </w:r>
      <w:r w:rsidRPr="00247FB2">
        <w:rPr>
          <w:rFonts w:hint="eastAsia"/>
        </w:rPr>
        <w:t>表明：</w:t>
      </w:r>
    </w:p>
    <w:p w14:paraId="5CFCE968" w14:textId="77777777" w:rsidR="00416A81" w:rsidRPr="00247FB2" w:rsidRDefault="00416A81" w:rsidP="00416A81">
      <w:pPr>
        <w:ind w:firstLine="480"/>
      </w:pPr>
      <w:r w:rsidRPr="00247FB2">
        <w:rPr>
          <w:rFonts w:hint="eastAsia"/>
        </w:rPr>
        <w:t>（</w:t>
      </w:r>
      <w:r w:rsidRPr="00247FB2">
        <w:rPr>
          <w:rFonts w:hint="eastAsia"/>
        </w:rPr>
        <w:t>1</w:t>
      </w:r>
      <w:r w:rsidRPr="00247FB2">
        <w:t>）</w:t>
      </w:r>
      <w:r w:rsidRPr="00247FB2">
        <w:rPr>
          <w:rFonts w:hint="eastAsia"/>
        </w:rPr>
        <w:t>利用本文所提出的多级检测方法进行损伤定位及尺寸评估，评估精度较单级检测有较大幅度的提高，其有效性得到了进一步验证。</w:t>
      </w:r>
      <w:r w:rsidRPr="00247FB2">
        <w:t>由于</w:t>
      </w:r>
      <w:r w:rsidRPr="00247FB2">
        <w:rPr>
          <w:rFonts w:hint="eastAsia"/>
        </w:rPr>
        <w:t>这种方法无需额外布置压电片，可较好的实现检测精度与检测成本的兼顾。</w:t>
      </w:r>
    </w:p>
    <w:p w14:paraId="6D931B36" w14:textId="77777777" w:rsidR="00B62036" w:rsidRPr="00247FB2" w:rsidRDefault="00416A81" w:rsidP="00416A81">
      <w:pPr>
        <w:ind w:firstLine="480"/>
      </w:pPr>
      <w:r w:rsidRPr="00247FB2">
        <w:rPr>
          <w:rFonts w:hint="eastAsia"/>
        </w:rPr>
        <w:t>（</w:t>
      </w:r>
      <w:r w:rsidRPr="00247FB2">
        <w:rPr>
          <w:rFonts w:hint="eastAsia"/>
        </w:rPr>
        <w:t>2</w:t>
      </w:r>
      <w:r w:rsidRPr="00247FB2">
        <w:t>）</w:t>
      </w:r>
      <w:r w:rsidRPr="00247FB2">
        <w:rPr>
          <w:rFonts w:hint="eastAsia"/>
        </w:rPr>
        <w:t>成功实现了二维铝板的穿孔损伤定位及尺寸评估，</w:t>
      </w:r>
      <w:r w:rsidRPr="00247FB2">
        <w:t>验证了</w:t>
      </w:r>
      <w:r w:rsidRPr="00247FB2">
        <w:rPr>
          <w:rFonts w:hint="eastAsia"/>
        </w:rPr>
        <w:t>基于导波与互相关技术的多级检测方法进行缺陷检测的有效性与实用</w:t>
      </w:r>
      <w:r w:rsidR="00F12287" w:rsidRPr="00247FB2">
        <w:rPr>
          <w:rFonts w:hint="eastAsia"/>
        </w:rPr>
        <w:t>性。</w:t>
      </w:r>
    </w:p>
    <w:p w14:paraId="3F87DE0E" w14:textId="77777777" w:rsidR="00F90E5F" w:rsidRPr="00247FB2" w:rsidRDefault="00F90E5F" w:rsidP="005168CE">
      <w:pPr>
        <w:widowControl/>
        <w:spacing w:line="240" w:lineRule="auto"/>
        <w:ind w:firstLineChars="0" w:firstLine="0"/>
        <w:jc w:val="left"/>
        <w:sectPr w:rsidR="00F90E5F" w:rsidRPr="00247FB2" w:rsidSect="00676C4F">
          <w:headerReference w:type="default" r:id="rId173"/>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247FB2" w:rsidRDefault="00BA1896" w:rsidP="00BA1896">
      <w:pPr>
        <w:pStyle w:val="10"/>
        <w:rPr>
          <w:color w:val="auto"/>
        </w:rPr>
      </w:pPr>
      <w:bookmarkStart w:id="368" w:name="_Toc510015449"/>
      <w:r w:rsidRPr="00247FB2">
        <w:rPr>
          <w:rFonts w:hint="eastAsia"/>
          <w:color w:val="auto"/>
        </w:rPr>
        <w:lastRenderedPageBreak/>
        <w:t>总结与展望</w:t>
      </w:r>
      <w:bookmarkEnd w:id="368"/>
    </w:p>
    <w:p w14:paraId="77772C4A" w14:textId="639D20F0" w:rsidR="00BA1896" w:rsidRPr="00247FB2" w:rsidRDefault="00BA1896" w:rsidP="00BA1896">
      <w:pPr>
        <w:pStyle w:val="2"/>
      </w:pPr>
      <w:bookmarkStart w:id="369" w:name="_Toc510015450"/>
      <w:r w:rsidRPr="00247FB2">
        <w:rPr>
          <w:rFonts w:hint="eastAsia"/>
        </w:rPr>
        <w:t>全文总结</w:t>
      </w:r>
      <w:bookmarkEnd w:id="369"/>
    </w:p>
    <w:p w14:paraId="31EAF9C3" w14:textId="77777777" w:rsidR="00505020" w:rsidRPr="00247FB2" w:rsidRDefault="00505020" w:rsidP="00505020">
      <w:pPr>
        <w:ind w:firstLine="480"/>
        <w:rPr>
          <w:color w:val="0070C0"/>
        </w:rPr>
      </w:pPr>
      <w:r w:rsidRPr="00247FB2">
        <w:rPr>
          <w:rFonts w:hint="eastAsia"/>
        </w:rPr>
        <w:t>本文以二维板状结构作为研究对象，结合了互相关信号处理技术与</w:t>
      </w:r>
      <w:r w:rsidRPr="00247FB2">
        <w:rPr>
          <w:rFonts w:hint="eastAsia"/>
        </w:rPr>
        <w:t>T</w:t>
      </w:r>
      <w:r w:rsidRPr="00247FB2">
        <w:t>oF</w:t>
      </w:r>
      <w:r w:rsidRPr="00247FB2">
        <w:rPr>
          <w:rFonts w:hint="eastAsia"/>
        </w:rPr>
        <w:t>方法，实现对板中穿孔损伤位置及尺寸的定量评估，</w:t>
      </w:r>
      <w:r w:rsidRPr="00247FB2">
        <w:t>在此基础上</w:t>
      </w:r>
      <w:r w:rsidRPr="00247FB2">
        <w:rPr>
          <w:rFonts w:hint="eastAsia"/>
        </w:rPr>
        <w:t>提出了一种新的多级检测方法，并利用数值模拟与实验两种方式对该方法的可靠性进行了验证。</w:t>
      </w:r>
      <w:r w:rsidRPr="00247FB2">
        <w:t>本文</w:t>
      </w:r>
      <w:r w:rsidRPr="00247FB2">
        <w:rPr>
          <w:rFonts w:hint="eastAsia"/>
        </w:rPr>
        <w:t>的主要研究工作总结如下：</w:t>
      </w:r>
    </w:p>
    <w:p w14:paraId="1E7C7074" w14:textId="77777777" w:rsidR="00505020" w:rsidRPr="00247FB2" w:rsidRDefault="00505020" w:rsidP="00505020">
      <w:pPr>
        <w:ind w:right="240" w:firstLineChars="202" w:firstLine="485"/>
      </w:pPr>
      <w:r w:rsidRPr="00247FB2">
        <w:rPr>
          <w:rFonts w:hint="eastAsia"/>
        </w:rPr>
        <w:t>（</w:t>
      </w:r>
      <w:r w:rsidRPr="00247FB2">
        <w:rPr>
          <w:rFonts w:hint="eastAsia"/>
        </w:rPr>
        <w:t>1</w:t>
      </w:r>
      <w:r w:rsidRPr="00247FB2">
        <w:t>）</w:t>
      </w:r>
      <w:r w:rsidRPr="00247FB2">
        <w:rPr>
          <w:rFonts w:hint="eastAsia"/>
        </w:rPr>
        <w:t>采用数值模拟</w:t>
      </w:r>
      <w:r w:rsidRPr="00247FB2">
        <w:t>方法，</w:t>
      </w:r>
      <w:r w:rsidRPr="00247FB2">
        <w:rPr>
          <w:rFonts w:hint="eastAsia"/>
        </w:rPr>
        <w:t>确定</w:t>
      </w:r>
      <w:r w:rsidRPr="00247FB2">
        <w:t>了铝板中</w:t>
      </w:r>
      <w:r w:rsidRPr="00247FB2">
        <w:rPr>
          <w:rFonts w:hint="eastAsia"/>
        </w:rPr>
        <w:t>L</w:t>
      </w:r>
      <w:r w:rsidRPr="00247FB2">
        <w:t>amb</w:t>
      </w:r>
      <w:r w:rsidRPr="00247FB2">
        <w:rPr>
          <w:rFonts w:hint="eastAsia"/>
        </w:rPr>
        <w:t>波的</w:t>
      </w:r>
      <w:r w:rsidRPr="00247FB2">
        <w:t>群速度，</w:t>
      </w:r>
      <w:r w:rsidRPr="00247FB2">
        <w:rPr>
          <w:rFonts w:hint="eastAsia"/>
        </w:rPr>
        <w:t>并</w:t>
      </w:r>
      <w:r w:rsidRPr="00247FB2">
        <w:t>利用</w:t>
      </w:r>
      <w:r w:rsidRPr="00247FB2">
        <w:rPr>
          <w:rFonts w:hint="eastAsia"/>
        </w:rPr>
        <w:t>T</w:t>
      </w:r>
      <w:r w:rsidRPr="00247FB2">
        <w:t>oF</w:t>
      </w:r>
      <w:r w:rsidRPr="00247FB2">
        <w:rPr>
          <w:rFonts w:hint="eastAsia"/>
        </w:rPr>
        <w:t>方法、</w:t>
      </w:r>
      <w:r w:rsidRPr="00247FB2">
        <w:t>互相</w:t>
      </w:r>
      <w:proofErr w:type="gramStart"/>
      <w:r w:rsidRPr="00247FB2">
        <w:t>关理论</w:t>
      </w:r>
      <w:proofErr w:type="gramEnd"/>
      <w:r w:rsidRPr="00247FB2">
        <w:rPr>
          <w:rFonts w:hint="eastAsia"/>
        </w:rPr>
        <w:t>以及</w:t>
      </w:r>
      <w:r w:rsidRPr="00247FB2">
        <w:t>椭圆定位</w:t>
      </w:r>
      <w:proofErr w:type="gramStart"/>
      <w:r w:rsidRPr="00247FB2">
        <w:t>法实现</w:t>
      </w:r>
      <w:proofErr w:type="gramEnd"/>
      <w:r w:rsidRPr="00247FB2">
        <w:rPr>
          <w:rFonts w:hint="eastAsia"/>
        </w:rPr>
        <w:t>了</w:t>
      </w:r>
      <w:r w:rsidRPr="00247FB2">
        <w:t>板</w:t>
      </w:r>
      <w:r w:rsidRPr="00247FB2">
        <w:rPr>
          <w:rFonts w:hint="eastAsia"/>
        </w:rPr>
        <w:t>中</w:t>
      </w:r>
      <w:r w:rsidRPr="00247FB2">
        <w:t>穿孔损伤的定位及尺寸</w:t>
      </w:r>
      <w:r w:rsidRPr="00247FB2">
        <w:rPr>
          <w:rFonts w:hint="eastAsia"/>
        </w:rPr>
        <w:t>的</w:t>
      </w:r>
      <w:r w:rsidRPr="00247FB2">
        <w:t>单级</w:t>
      </w:r>
      <w:r w:rsidRPr="00247FB2">
        <w:rPr>
          <w:rFonts w:hint="eastAsia"/>
        </w:rPr>
        <w:t>评估，</w:t>
      </w:r>
      <w:r w:rsidRPr="00247FB2">
        <w:t>并通过补充</w:t>
      </w:r>
      <w:r w:rsidRPr="00247FB2">
        <w:rPr>
          <w:rFonts w:hint="eastAsia"/>
        </w:rPr>
        <w:t>数据的</w:t>
      </w:r>
      <w:r w:rsidRPr="00247FB2">
        <w:t>方式对检测结果进行优化。在此</w:t>
      </w:r>
      <w:r w:rsidRPr="00247FB2">
        <w:rPr>
          <w:rFonts w:hint="eastAsia"/>
        </w:rPr>
        <w:t>基础上</w:t>
      </w:r>
      <w:r w:rsidRPr="00247FB2">
        <w:t>，提出了一种多级检测方法，</w:t>
      </w:r>
      <w:r w:rsidRPr="00247FB2">
        <w:rPr>
          <w:rFonts w:hint="eastAsia"/>
        </w:rPr>
        <w:t>在无需新增压电片的条件下进一步提升了检测精度，</w:t>
      </w:r>
      <w:r w:rsidRPr="00247FB2">
        <w:t>实现了检测精度与检测成本</w:t>
      </w:r>
      <w:r w:rsidRPr="00247FB2">
        <w:rPr>
          <w:rFonts w:hint="eastAsia"/>
        </w:rPr>
        <w:t>的兼顾。</w:t>
      </w:r>
    </w:p>
    <w:p w14:paraId="26F2D7FA"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以检测区域边长、</w:t>
      </w:r>
      <w:r w:rsidRPr="00247FB2">
        <w:t>穿孔</w:t>
      </w:r>
      <w:r w:rsidRPr="00247FB2">
        <w:rPr>
          <w:rFonts w:hint="eastAsia"/>
        </w:rPr>
        <w:t>损伤尺寸作为变量，分析了各情况下的穿孔损伤定位及尺寸评估，</w:t>
      </w:r>
      <w:r w:rsidRPr="00247FB2">
        <w:t>通过</w:t>
      </w:r>
      <w:r w:rsidRPr="00247FB2">
        <w:rPr>
          <w:rFonts w:hint="eastAsia"/>
        </w:rPr>
        <w:t>比较单级检测与多级检测方法的检测精度，初步验证了</w:t>
      </w:r>
      <w:r w:rsidR="00980629" w:rsidRPr="00247FB2">
        <w:rPr>
          <w:rFonts w:hint="eastAsia"/>
        </w:rPr>
        <w:t>本文提出</w:t>
      </w:r>
      <w:r w:rsidR="00980629" w:rsidRPr="00247FB2">
        <w:t>的多级检测</w:t>
      </w:r>
      <w:r w:rsidRPr="00247FB2">
        <w:rPr>
          <w:rFonts w:hint="eastAsia"/>
        </w:rPr>
        <w:t>方法的有效性。</w:t>
      </w:r>
    </w:p>
    <w:p w14:paraId="4D545063" w14:textId="77777777" w:rsidR="00505020" w:rsidRPr="00247FB2" w:rsidRDefault="00505020" w:rsidP="00505020">
      <w:pPr>
        <w:ind w:firstLine="480"/>
      </w:pPr>
      <w:r w:rsidRPr="00247FB2">
        <w:rPr>
          <w:rFonts w:hint="eastAsia"/>
        </w:rPr>
        <w:t>（</w:t>
      </w:r>
      <w:r w:rsidRPr="00247FB2">
        <w:rPr>
          <w:rFonts w:hint="eastAsia"/>
        </w:rPr>
        <w:t>3</w:t>
      </w:r>
      <w:r w:rsidRPr="00247FB2">
        <w:t>）</w:t>
      </w:r>
      <w:r w:rsidRPr="00247FB2">
        <w:rPr>
          <w:rFonts w:hint="eastAsia"/>
        </w:rPr>
        <w:t>通过实验测试，进行了两种尺寸的检测区域下铝板的损伤检测，证明了本文所提出的多级检测方法能够对损伤位置及损伤尺寸进行定量评估，</w:t>
      </w:r>
      <w:r w:rsidRPr="00247FB2">
        <w:t>且</w:t>
      </w:r>
      <w:r w:rsidRPr="00247FB2">
        <w:rPr>
          <w:rFonts w:hint="eastAsia"/>
        </w:rPr>
        <w:t>可以达到比单级检测更高的精度，进一步验证了该方法的可靠性。</w:t>
      </w:r>
    </w:p>
    <w:p w14:paraId="369CB324" w14:textId="51321483" w:rsidR="00505020" w:rsidRPr="00247FB2" w:rsidRDefault="00505020" w:rsidP="00505020">
      <w:pPr>
        <w:pStyle w:val="2"/>
      </w:pPr>
      <w:bookmarkStart w:id="370" w:name="_Toc482018074"/>
      <w:bookmarkStart w:id="371" w:name="_Toc510015451"/>
      <w:r w:rsidRPr="00247FB2">
        <w:rPr>
          <w:rFonts w:hint="eastAsia"/>
        </w:rPr>
        <w:t>展望</w:t>
      </w:r>
      <w:bookmarkEnd w:id="370"/>
      <w:bookmarkEnd w:id="371"/>
    </w:p>
    <w:p w14:paraId="3491495D" w14:textId="77777777" w:rsidR="00505020" w:rsidRPr="00247FB2" w:rsidRDefault="00505020" w:rsidP="00505020">
      <w:pPr>
        <w:ind w:firstLine="480"/>
      </w:pPr>
      <w:r w:rsidRPr="00247FB2">
        <w:rPr>
          <w:rFonts w:hint="eastAsia"/>
        </w:rPr>
        <w:t>本文针对二维板状结构损伤定位及尺寸的定量评估评估提出了一种新的多级检测方法，</w:t>
      </w:r>
      <w:r w:rsidRPr="00247FB2">
        <w:t>并</w:t>
      </w:r>
      <w:r w:rsidRPr="00247FB2">
        <w:rPr>
          <w:rFonts w:hint="eastAsia"/>
        </w:rPr>
        <w:t>利用数值模拟与实验两种方式对其可靠性进行了验证，</w:t>
      </w:r>
      <w:r w:rsidRPr="00247FB2">
        <w:t>但</w:t>
      </w:r>
      <w:r w:rsidRPr="00247FB2">
        <w:rPr>
          <w:rFonts w:hint="eastAsia"/>
        </w:rPr>
        <w:t>仍有一些问题值得进一步研究与探讨：</w:t>
      </w:r>
    </w:p>
    <w:p w14:paraId="44B85418" w14:textId="77777777" w:rsidR="00505020" w:rsidRPr="00247FB2" w:rsidRDefault="00505020" w:rsidP="00505020">
      <w:pPr>
        <w:ind w:firstLine="480"/>
      </w:pPr>
      <w:r w:rsidRPr="00247FB2">
        <w:rPr>
          <w:rFonts w:hint="eastAsia"/>
        </w:rPr>
        <w:t>（</w:t>
      </w:r>
      <w:r w:rsidRPr="00247FB2">
        <w:rPr>
          <w:rFonts w:hint="eastAsia"/>
        </w:rPr>
        <w:t>1</w:t>
      </w:r>
      <w:r w:rsidRPr="00247FB2">
        <w:rPr>
          <w:rFonts w:hint="eastAsia"/>
        </w:rPr>
        <w:t>）本文的研究重点在于多级检测方法的提出及其有效性验证，数值及实验</w:t>
      </w:r>
      <w:proofErr w:type="gramStart"/>
      <w:r w:rsidRPr="00247FB2">
        <w:rPr>
          <w:rFonts w:hint="eastAsia"/>
        </w:rPr>
        <w:t>均针对</w:t>
      </w:r>
      <w:proofErr w:type="gramEnd"/>
      <w:r w:rsidRPr="00247FB2">
        <w:rPr>
          <w:rFonts w:hint="eastAsia"/>
        </w:rPr>
        <w:t>铝板完成，</w:t>
      </w:r>
      <w:r w:rsidRPr="00247FB2">
        <w:t>而</w:t>
      </w:r>
      <w:r w:rsidRPr="00247FB2">
        <w:rPr>
          <w:rFonts w:hint="eastAsia"/>
        </w:rPr>
        <w:t>在实际工程中复合材料板的应用更为广泛，其损伤检测也更为复杂，</w:t>
      </w:r>
      <w:r w:rsidRPr="00247FB2">
        <w:t>可以</w:t>
      </w:r>
      <w:r w:rsidRPr="00247FB2">
        <w:rPr>
          <w:rFonts w:hint="eastAsia"/>
        </w:rPr>
        <w:t>作为下一步的研究方向。</w:t>
      </w:r>
    </w:p>
    <w:p w14:paraId="6E7EF85B"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文中将二维板状结构中的损伤形式限定为穿孔损伤，</w:t>
      </w:r>
      <w:r w:rsidRPr="00247FB2">
        <w:t>且</w:t>
      </w:r>
      <w:r w:rsidRPr="00247FB2">
        <w:rPr>
          <w:rFonts w:hint="eastAsia"/>
        </w:rPr>
        <w:t>预设损伤为圆形，</w:t>
      </w:r>
      <w:r w:rsidRPr="00247FB2">
        <w:t>而在</w:t>
      </w:r>
      <w:r w:rsidRPr="00247FB2">
        <w:rPr>
          <w:rFonts w:hint="eastAsia"/>
        </w:rPr>
        <w:t>工程中损伤情况往往更为复杂，</w:t>
      </w:r>
      <w:r w:rsidRPr="00247FB2">
        <w:t>如何</w:t>
      </w:r>
      <w:r w:rsidRPr="00247FB2">
        <w:rPr>
          <w:rFonts w:hint="eastAsia"/>
        </w:rPr>
        <w:t>在复杂情况下实现损伤尺寸的定量识别并保证检测精度仍需进一步探讨。</w:t>
      </w:r>
    </w:p>
    <w:p w14:paraId="180A9A85" w14:textId="77777777" w:rsidR="00B850DA" w:rsidRPr="00247FB2" w:rsidRDefault="00505020" w:rsidP="00505020">
      <w:pPr>
        <w:ind w:firstLine="480"/>
      </w:pPr>
      <w:r w:rsidRPr="00247FB2">
        <w:rPr>
          <w:rFonts w:hint="eastAsia"/>
        </w:rPr>
        <w:t>（</w:t>
      </w:r>
      <w:r w:rsidRPr="00247FB2">
        <w:t>3</w:t>
      </w:r>
      <w:r w:rsidRPr="00247FB2">
        <w:rPr>
          <w:rFonts w:hint="eastAsia"/>
        </w:rPr>
        <w:t>）本文虽然探究了不同情况下多级方法的检测精度，</w:t>
      </w:r>
      <w:r w:rsidRPr="00247FB2">
        <w:t>但</w:t>
      </w:r>
      <w:r w:rsidRPr="00247FB2">
        <w:rPr>
          <w:rFonts w:hint="eastAsia"/>
        </w:rPr>
        <w:t>并未给出检测精度与检</w:t>
      </w:r>
      <w:r w:rsidRPr="00247FB2">
        <w:rPr>
          <w:rFonts w:hint="eastAsia"/>
        </w:rPr>
        <w:lastRenderedPageBreak/>
        <w:t>测区域、</w:t>
      </w:r>
      <w:r w:rsidRPr="00247FB2">
        <w:t>损伤</w:t>
      </w:r>
      <w:r w:rsidRPr="00247FB2">
        <w:rPr>
          <w:rFonts w:hint="eastAsia"/>
        </w:rPr>
        <w:t>尺寸等变量的定量关系。因此，</w:t>
      </w:r>
      <w:r w:rsidRPr="00247FB2">
        <w:t>仍需</w:t>
      </w:r>
      <w:r w:rsidRPr="00247FB2">
        <w:rPr>
          <w:rFonts w:hint="eastAsia"/>
        </w:rPr>
        <w:t>进行更为深入的研究，明确多级检测方法的适用范</w:t>
      </w:r>
      <w:r w:rsidR="00B62036" w:rsidRPr="00247FB2">
        <w:rPr>
          <w:rFonts w:hint="eastAsia"/>
        </w:rPr>
        <w:t>围。</w:t>
      </w:r>
    </w:p>
    <w:p w14:paraId="69D6A3AD" w14:textId="77777777" w:rsidR="00B62036" w:rsidRPr="00247FB2" w:rsidRDefault="00B62036">
      <w:pPr>
        <w:widowControl/>
        <w:spacing w:line="240" w:lineRule="auto"/>
        <w:ind w:firstLineChars="0" w:firstLine="0"/>
        <w:jc w:val="left"/>
      </w:pPr>
      <w:r w:rsidRPr="00247FB2">
        <w:br w:type="page"/>
      </w:r>
    </w:p>
    <w:p w14:paraId="6A520900" w14:textId="77777777" w:rsidR="00C11411" w:rsidRPr="00247FB2" w:rsidRDefault="00C11411" w:rsidP="0033742D">
      <w:pPr>
        <w:ind w:right="240" w:firstLineChars="202" w:firstLine="485"/>
        <w:sectPr w:rsidR="00C11411" w:rsidRPr="00247FB2" w:rsidSect="00676C4F">
          <w:headerReference w:type="default" r:id="rId174"/>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9A5CE7">
      <w:pPr>
        <w:pStyle w:val="10"/>
        <w:rPr>
          <w:color w:val="auto"/>
        </w:rPr>
      </w:pPr>
      <w:bookmarkStart w:id="372" w:name="_Toc510015452"/>
      <w:r w:rsidRPr="00247FB2">
        <w:rPr>
          <w:rFonts w:hint="eastAsia"/>
          <w:color w:val="auto"/>
        </w:rPr>
        <w:lastRenderedPageBreak/>
        <w:t>参考文献</w:t>
      </w:r>
      <w:bookmarkEnd w:id="372"/>
    </w:p>
    <w:p w14:paraId="21B0B353" w14:textId="77777777" w:rsidR="006D7682" w:rsidRPr="00247FB2" w:rsidRDefault="00131DE7" w:rsidP="006D7682">
      <w:pPr>
        <w:pStyle w:val="EndNoteBibliography"/>
        <w:ind w:firstLine="480"/>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6D7682" w:rsidRPr="00247FB2">
        <w:t>[1]</w:t>
      </w:r>
      <w:r w:rsidR="006D7682" w:rsidRPr="00247FB2">
        <w:tab/>
      </w:r>
      <w:r w:rsidR="006D7682" w:rsidRPr="00247FB2">
        <w:t>沈观林</w:t>
      </w:r>
      <w:r w:rsidR="006D7682" w:rsidRPr="00247FB2">
        <w:t xml:space="preserve">, </w:t>
      </w:r>
      <w:r w:rsidR="006D7682" w:rsidRPr="00247FB2">
        <w:t>胡更开</w:t>
      </w:r>
      <w:r w:rsidR="006D7682" w:rsidRPr="00247FB2">
        <w:t xml:space="preserve">, </w:t>
      </w:r>
      <w:r w:rsidR="006D7682" w:rsidRPr="00247FB2">
        <w:t>刘彬</w:t>
      </w:r>
      <w:r w:rsidR="006D7682" w:rsidRPr="00247FB2">
        <w:t xml:space="preserve">. </w:t>
      </w:r>
      <w:r w:rsidR="006D7682" w:rsidRPr="00247FB2">
        <w:t>复合材料力学</w:t>
      </w:r>
      <w:r w:rsidR="006D7682" w:rsidRPr="00247FB2">
        <w:t>.</w:t>
      </w:r>
      <w:r w:rsidR="006D7682" w:rsidRPr="00247FB2">
        <w:t>第</w:t>
      </w:r>
      <w:r w:rsidR="006D7682" w:rsidRPr="00247FB2">
        <w:t>2</w:t>
      </w:r>
      <w:r w:rsidR="006D7682" w:rsidRPr="00247FB2">
        <w:t>版</w:t>
      </w:r>
      <w:r w:rsidR="006D7682" w:rsidRPr="00247FB2">
        <w:t xml:space="preserve"> [M]. </w:t>
      </w:r>
      <w:r w:rsidR="006D7682" w:rsidRPr="00247FB2">
        <w:t>清华大学出版社</w:t>
      </w:r>
      <w:r w:rsidR="006D7682" w:rsidRPr="00247FB2">
        <w:t>, 2013.</w:t>
      </w:r>
    </w:p>
    <w:p w14:paraId="2789840D" w14:textId="77777777" w:rsidR="006D7682" w:rsidRPr="00247FB2" w:rsidRDefault="006D7682" w:rsidP="006D7682">
      <w:pPr>
        <w:pStyle w:val="EndNoteBibliography"/>
        <w:ind w:firstLine="480"/>
      </w:pPr>
      <w:r w:rsidRPr="00247FB2">
        <w:t>[2]</w:t>
      </w:r>
      <w:r w:rsidRPr="00247FB2">
        <w:tab/>
      </w:r>
      <w:r w:rsidRPr="00247FB2">
        <w:t>杜善义</w:t>
      </w:r>
      <w:r w:rsidRPr="00247FB2">
        <w:t xml:space="preserve">, </w:t>
      </w:r>
      <w:r w:rsidRPr="00247FB2">
        <w:t>关志东</w:t>
      </w:r>
      <w:r w:rsidRPr="00247FB2">
        <w:t xml:space="preserve">. </w:t>
      </w:r>
      <w:r w:rsidRPr="00247FB2">
        <w:t>我国大型客机先进复合材料技术应对策略思考</w:t>
      </w:r>
      <w:r w:rsidRPr="00247FB2">
        <w:t xml:space="preserve"> [J]. </w:t>
      </w:r>
      <w:r w:rsidRPr="00247FB2">
        <w:t>复合材料学报</w:t>
      </w:r>
      <w:r w:rsidRPr="00247FB2">
        <w:t>, 2008, 25(1): 5-.</w:t>
      </w:r>
    </w:p>
    <w:p w14:paraId="2F5F642D" w14:textId="77777777" w:rsidR="006D7682" w:rsidRPr="00247FB2" w:rsidRDefault="006D7682" w:rsidP="006D7682">
      <w:pPr>
        <w:pStyle w:val="EndNoteBibliography"/>
        <w:ind w:firstLine="480"/>
      </w:pPr>
      <w:r w:rsidRPr="00247FB2">
        <w:t>[3]</w:t>
      </w:r>
      <w:r w:rsidRPr="00247FB2">
        <w:tab/>
      </w:r>
      <w:r w:rsidRPr="00247FB2">
        <w:t>鲁云</w:t>
      </w:r>
      <w:r w:rsidRPr="00247FB2">
        <w:t xml:space="preserve">. </w:t>
      </w:r>
      <w:r w:rsidRPr="00247FB2">
        <w:t>先进复合材料</w:t>
      </w:r>
      <w:r w:rsidRPr="00247FB2">
        <w:t xml:space="preserve"> [M]. </w:t>
      </w:r>
      <w:r w:rsidRPr="00247FB2">
        <w:t>机械工业出版社</w:t>
      </w:r>
      <w:r w:rsidRPr="00247FB2">
        <w:t>, 2004.</w:t>
      </w:r>
    </w:p>
    <w:p w14:paraId="31C23B94" w14:textId="77777777" w:rsidR="006D7682" w:rsidRPr="00247FB2" w:rsidRDefault="006D7682" w:rsidP="006D7682">
      <w:pPr>
        <w:pStyle w:val="EndNoteBibliography"/>
        <w:ind w:firstLine="480"/>
      </w:pPr>
      <w:r w:rsidRPr="00247FB2">
        <w:t>[4]</w:t>
      </w:r>
      <w:r w:rsidRPr="00247FB2">
        <w:tab/>
        <w:t>Awerbuch J, Madhukar M S. Notched Strength of Composite Laminates: Predictions and Experiments--A Review [J]. Journal of Reinforced Plastics &amp; Composites, 1985, 4(1): 3-159.</w:t>
      </w:r>
    </w:p>
    <w:p w14:paraId="22FD2C41" w14:textId="77777777" w:rsidR="006D7682" w:rsidRPr="00247FB2" w:rsidRDefault="006D7682" w:rsidP="006D7682">
      <w:pPr>
        <w:pStyle w:val="EndNoteBibliography"/>
        <w:ind w:firstLine="480"/>
      </w:pPr>
      <w:r w:rsidRPr="00247FB2">
        <w:t>[5]</w:t>
      </w:r>
      <w:r w:rsidRPr="00247FB2">
        <w:tab/>
        <w:t>Whitney J M, Nuismer R J. Stress Fracture Criteria for Laminated Composites Containing Stress Concentrations [J]. Journal of Composite Materials, 1974, 8(3): 253-65.</w:t>
      </w:r>
    </w:p>
    <w:p w14:paraId="1A828F76" w14:textId="77777777" w:rsidR="006D7682" w:rsidRPr="00247FB2" w:rsidRDefault="006D7682" w:rsidP="006D7682">
      <w:pPr>
        <w:pStyle w:val="EndNoteBibliography"/>
        <w:ind w:firstLine="480"/>
      </w:pPr>
      <w:r w:rsidRPr="00247FB2">
        <w:t>[6]</w:t>
      </w:r>
      <w:r w:rsidRPr="00247FB2">
        <w:tab/>
        <w:t>Aronsson C G. Strength of carbon/epoxy laminates with countersunk hole [J]. Composite Structures, 1993, 24(4): 283-9.</w:t>
      </w:r>
    </w:p>
    <w:p w14:paraId="5CA26431" w14:textId="77777777" w:rsidR="006D7682" w:rsidRPr="00247FB2" w:rsidRDefault="006D7682" w:rsidP="006D7682">
      <w:pPr>
        <w:pStyle w:val="EndNoteBibliography"/>
        <w:ind w:firstLine="480"/>
      </w:pPr>
      <w:r w:rsidRPr="00247FB2">
        <w:t>[7]</w:t>
      </w:r>
      <w:r w:rsidRPr="00247FB2">
        <w:tab/>
        <w:t>Ochoa O O, Reddy J N. Finite Element Analysis of Composite Laminates [J]. Nasa Sti/recon Technical Report A, 1992, 94(1): 37-109.</w:t>
      </w:r>
    </w:p>
    <w:p w14:paraId="030C4B1E" w14:textId="77777777" w:rsidR="006D7682" w:rsidRPr="00247FB2" w:rsidRDefault="006D7682" w:rsidP="006D7682">
      <w:pPr>
        <w:pStyle w:val="EndNoteBibliography"/>
        <w:ind w:firstLine="480"/>
      </w:pPr>
      <w:r w:rsidRPr="00247FB2">
        <w:t>[8]</w:t>
      </w:r>
      <w:r w:rsidRPr="00247FB2">
        <w:tab/>
      </w:r>
      <w:r w:rsidRPr="00247FB2">
        <w:t>黄争鸣</w:t>
      </w:r>
      <w:r w:rsidRPr="00247FB2">
        <w:t xml:space="preserve">, </w:t>
      </w:r>
      <w:r w:rsidRPr="00247FB2">
        <w:t>张华山</w:t>
      </w:r>
      <w:r w:rsidRPr="00247FB2">
        <w:t xml:space="preserve">. </w:t>
      </w:r>
      <w:r w:rsidRPr="00247FB2">
        <w:t>纤维增强复合材料强度理论的研究现状与发展趋势</w:t>
      </w:r>
      <w:r w:rsidRPr="00247FB2">
        <w:t>——"</w:t>
      </w:r>
      <w:r w:rsidRPr="00247FB2">
        <w:t>破坏分析奥运会</w:t>
      </w:r>
      <w:r w:rsidRPr="00247FB2">
        <w:t>"</w:t>
      </w:r>
      <w:r w:rsidRPr="00247FB2">
        <w:t>评估综述</w:t>
      </w:r>
      <w:r w:rsidRPr="00247FB2">
        <w:t xml:space="preserve"> [J]. </w:t>
      </w:r>
      <w:r w:rsidRPr="00247FB2">
        <w:t>力学进展</w:t>
      </w:r>
      <w:r w:rsidRPr="00247FB2">
        <w:t>, 2007, 37(1): 80-98.</w:t>
      </w:r>
    </w:p>
    <w:p w14:paraId="6B47DBFC" w14:textId="77777777" w:rsidR="006D7682" w:rsidRPr="00247FB2" w:rsidRDefault="006D7682" w:rsidP="006D7682">
      <w:pPr>
        <w:pStyle w:val="EndNoteBibliography"/>
        <w:ind w:firstLine="480"/>
      </w:pPr>
      <w:r w:rsidRPr="00247FB2">
        <w:t>[9]</w:t>
      </w:r>
      <w:r w:rsidRPr="00247FB2">
        <w:tab/>
        <w:t>Tsai S W, Wu E M. A General Theory of Strength for Anisotropic Materials [J]. Journal of Composite Materials, 1971, 5(1): 58-80.</w:t>
      </w:r>
    </w:p>
    <w:p w14:paraId="41C6A60E" w14:textId="77777777" w:rsidR="006D7682" w:rsidRPr="00247FB2" w:rsidRDefault="006D7682" w:rsidP="006D7682">
      <w:pPr>
        <w:pStyle w:val="EndNoteBibliography"/>
        <w:ind w:firstLine="480"/>
      </w:pPr>
      <w:r w:rsidRPr="00247FB2">
        <w:t>[10]</w:t>
      </w:r>
      <w:r w:rsidRPr="00247FB2">
        <w:tab/>
        <w:t>Hashin Z, Rotem A. FATIGUE FAILURE CRITERION FOR FIBER REINFORCED MATERIALS [J]. Journal of Composite Materials, 1973, 7(OCT): 448-64.</w:t>
      </w:r>
    </w:p>
    <w:p w14:paraId="7744207E" w14:textId="77777777" w:rsidR="006D7682" w:rsidRPr="00247FB2" w:rsidRDefault="006D7682" w:rsidP="006D7682">
      <w:pPr>
        <w:pStyle w:val="EndNoteBibliography"/>
        <w:ind w:firstLine="480"/>
      </w:pPr>
      <w:r w:rsidRPr="00247FB2">
        <w:t>[11]</w:t>
      </w:r>
      <w:r w:rsidRPr="00247FB2">
        <w:tab/>
        <w:t>Puck A, Schürmann H. Failure analysis of FRP laminates by means of physically based phenomenological models [J]. Composites Science &amp; Technology, 2002, 62(12–13): 1633-62.</w:t>
      </w:r>
    </w:p>
    <w:p w14:paraId="7E0B6B04" w14:textId="77777777" w:rsidR="006D7682" w:rsidRPr="00247FB2" w:rsidRDefault="006D7682" w:rsidP="006D7682">
      <w:pPr>
        <w:pStyle w:val="EndNoteBibliography"/>
        <w:ind w:firstLine="480"/>
      </w:pPr>
      <w:r w:rsidRPr="00247FB2">
        <w:t>[12]</w:t>
      </w:r>
      <w:r w:rsidRPr="00247FB2">
        <w:tab/>
        <w:t>Camanho P M P R D C. Application of numerical methods to the strength of mechanically fastened joints in composite laminates [J]. Wear, 1999, 5(2): 114-35.</w:t>
      </w:r>
    </w:p>
    <w:p w14:paraId="02244050" w14:textId="77777777" w:rsidR="006D7682" w:rsidRPr="00247FB2" w:rsidRDefault="006D7682" w:rsidP="006D7682">
      <w:pPr>
        <w:pStyle w:val="EndNoteBibliography"/>
        <w:ind w:firstLine="480"/>
      </w:pPr>
      <w:r w:rsidRPr="00247FB2">
        <w:t>[13]</w:t>
      </w:r>
      <w:r w:rsidRPr="00247FB2">
        <w:tab/>
        <w:t xml:space="preserve">Tsai S W. Strength Characteristics of Composite Materials [J]. Strength Characteristics of Composite Materials, 1965, </w:t>
      </w:r>
    </w:p>
    <w:p w14:paraId="4BDC133E" w14:textId="77777777" w:rsidR="006D7682" w:rsidRPr="00247FB2" w:rsidRDefault="006D7682" w:rsidP="006D7682">
      <w:pPr>
        <w:pStyle w:val="EndNoteBibliography"/>
        <w:ind w:firstLine="480"/>
      </w:pPr>
      <w:r w:rsidRPr="00247FB2">
        <w:t>[14]</w:t>
      </w:r>
      <w:r w:rsidRPr="00247FB2">
        <w:tab/>
        <w:t>Azzi V D, Tsai S W. Anisotropic strength of composites [J]. Experimental Mechanics, 1965, 5(9): 283-8.</w:t>
      </w:r>
    </w:p>
    <w:p w14:paraId="359DAEB1" w14:textId="77777777" w:rsidR="006D7682" w:rsidRPr="00247FB2" w:rsidRDefault="006D7682" w:rsidP="006D7682">
      <w:pPr>
        <w:pStyle w:val="EndNoteBibliography"/>
        <w:ind w:firstLine="480"/>
      </w:pPr>
      <w:r w:rsidRPr="00247FB2">
        <w:t>[15]</w:t>
      </w:r>
      <w:r w:rsidRPr="00247FB2">
        <w:tab/>
        <w:t>Hoffman O. The Brittle Strength of Orthotropic Materials [J]. Journal of Composite Materials, 1967, 1(2): 200-6.</w:t>
      </w:r>
    </w:p>
    <w:p w14:paraId="23C441AF" w14:textId="77777777" w:rsidR="006D7682" w:rsidRPr="00247FB2" w:rsidRDefault="006D7682" w:rsidP="006D7682">
      <w:pPr>
        <w:pStyle w:val="EndNoteBibliography"/>
        <w:ind w:firstLine="480"/>
      </w:pPr>
      <w:r w:rsidRPr="00247FB2">
        <w:t>[16]</w:t>
      </w:r>
      <w:r w:rsidRPr="00247FB2">
        <w:tab/>
        <w:t xml:space="preserve">Chamis C C. Failure Criteria for Filamentary Composites [J]. Composite Materials Testing &amp; Design Astm Stp, 1969, </w:t>
      </w:r>
    </w:p>
    <w:p w14:paraId="3BADB5C5" w14:textId="77777777" w:rsidR="006D7682" w:rsidRPr="00247FB2" w:rsidRDefault="006D7682" w:rsidP="006D7682">
      <w:pPr>
        <w:pStyle w:val="EndNoteBibliography"/>
        <w:ind w:firstLine="480"/>
      </w:pPr>
      <w:r w:rsidRPr="00247FB2">
        <w:t>[17]</w:t>
      </w:r>
      <w:r w:rsidRPr="00247FB2">
        <w:tab/>
        <w:t>Ochoa O O, Reddy J N. Finite Element Analysis of Composite Laminates [M]. Kluwer Academic Publishers, 1992.</w:t>
      </w:r>
    </w:p>
    <w:p w14:paraId="7B44910D" w14:textId="77777777" w:rsidR="006D7682" w:rsidRPr="00247FB2" w:rsidRDefault="006D7682" w:rsidP="006D7682">
      <w:pPr>
        <w:pStyle w:val="EndNoteBibliography"/>
        <w:ind w:firstLine="480"/>
      </w:pPr>
      <w:r w:rsidRPr="00247FB2">
        <w:t>[18]</w:t>
      </w:r>
      <w:r w:rsidRPr="00247FB2">
        <w:tab/>
        <w:t xml:space="preserve">Murray Y, Schwer L. IMPLEMENTATION AND VERIFICATION OF FIBER-COMPOSITE DAMAGE MODELS, FAILURE CRITERIA AND ANALYSIS IN DYNAMIC RESPONSE [J]. </w:t>
      </w:r>
      <w:r w:rsidRPr="00247FB2">
        <w:t>牙体牙髓牙周病学杂志</w:t>
      </w:r>
      <w:r w:rsidRPr="00247FB2">
        <w:t>, 1998, 4): 275-6.</w:t>
      </w:r>
    </w:p>
    <w:p w14:paraId="20193E4D" w14:textId="77777777" w:rsidR="006D7682" w:rsidRPr="00247FB2" w:rsidRDefault="006D7682" w:rsidP="006D7682">
      <w:pPr>
        <w:pStyle w:val="EndNoteBibliography"/>
        <w:ind w:firstLine="480"/>
      </w:pPr>
      <w:r w:rsidRPr="00247FB2">
        <w:t>[19]</w:t>
      </w:r>
      <w:r w:rsidRPr="00247FB2">
        <w:tab/>
        <w:t xml:space="preserve">Poon C, Shokrieh M M, Lessard L B. Three-Dimensional Progressive Failure Analysis of Pin/Bolt Loaded Composite Laminates [J]. 1996, </w:t>
      </w:r>
    </w:p>
    <w:p w14:paraId="29CD682F" w14:textId="77777777" w:rsidR="006D7682" w:rsidRPr="00247FB2" w:rsidRDefault="006D7682" w:rsidP="006D7682">
      <w:pPr>
        <w:pStyle w:val="EndNoteBibliography"/>
        <w:ind w:firstLine="480"/>
      </w:pPr>
      <w:r w:rsidRPr="00247FB2">
        <w:t>[20]</w:t>
      </w:r>
      <w:r w:rsidRPr="00247FB2">
        <w:tab/>
        <w:t>Chang F K, Chang K Y. Post-Failure Analysis of Bolted Composite Joints in Tension or Shear-Out Mode Failure [J]. Journal of Composite Materials, 1987, 21(9): 809-33.</w:t>
      </w:r>
    </w:p>
    <w:p w14:paraId="25662E8A" w14:textId="77777777" w:rsidR="006D7682" w:rsidRPr="00247FB2" w:rsidRDefault="006D7682" w:rsidP="006D7682">
      <w:pPr>
        <w:pStyle w:val="EndNoteBibliography"/>
        <w:ind w:firstLine="480"/>
      </w:pPr>
      <w:r w:rsidRPr="00247FB2">
        <w:t>[21]</w:t>
      </w:r>
      <w:r w:rsidRPr="00247FB2">
        <w:tab/>
        <w:t>Camanho P P. A progressive Damage Model for Mechanically Fastened Joints in Composite Laminates [J]. Journal of Composite Materials, 1999, 33(24): 2248-80.</w:t>
      </w:r>
    </w:p>
    <w:p w14:paraId="0BDA3654" w14:textId="77777777" w:rsidR="006D7682" w:rsidRPr="00247FB2" w:rsidRDefault="006D7682" w:rsidP="006D7682">
      <w:pPr>
        <w:pStyle w:val="EndNoteBibliography"/>
        <w:ind w:firstLine="480"/>
      </w:pPr>
      <w:r w:rsidRPr="00247FB2">
        <w:t>[22]</w:t>
      </w:r>
      <w:r w:rsidRPr="00247FB2">
        <w:tab/>
        <w:t>Krajcinovic D K. Continuum damage mechanics [J]. 1984, 37(1): 1-6.</w:t>
      </w:r>
    </w:p>
    <w:p w14:paraId="5F9118BD" w14:textId="77777777" w:rsidR="006D7682" w:rsidRPr="00247FB2" w:rsidRDefault="006D7682" w:rsidP="006D7682">
      <w:pPr>
        <w:pStyle w:val="EndNoteBibliography"/>
        <w:ind w:firstLine="480"/>
      </w:pPr>
      <w:r w:rsidRPr="00247FB2">
        <w:t>[23]</w:t>
      </w:r>
      <w:r w:rsidRPr="00247FB2">
        <w:tab/>
        <w:t>Talreja R. Modeling of Damage Development in Composites Using Internal Variables Concepts [J]. Water Resources Research, 2015, 139(10): n/a-n/a.</w:t>
      </w:r>
    </w:p>
    <w:p w14:paraId="2571B1FA" w14:textId="77777777" w:rsidR="006D7682" w:rsidRPr="00247FB2" w:rsidRDefault="006D7682" w:rsidP="006D7682">
      <w:pPr>
        <w:pStyle w:val="EndNoteBibliography"/>
        <w:ind w:firstLine="480"/>
      </w:pPr>
      <w:r w:rsidRPr="00247FB2">
        <w:t>[24]</w:t>
      </w:r>
      <w:r w:rsidRPr="00247FB2">
        <w:tab/>
        <w:t>Ladeveze P, Ledantec E. Damage modelling of the elementary ply for laminated composites [J]. Composites Science &amp; Technology, 1992, 43(3): 257-67.</w:t>
      </w:r>
    </w:p>
    <w:p w14:paraId="757AA878" w14:textId="77777777" w:rsidR="006D7682" w:rsidRPr="00247FB2" w:rsidRDefault="006D7682" w:rsidP="006D7682">
      <w:pPr>
        <w:pStyle w:val="EndNoteBibliography"/>
        <w:ind w:firstLine="480"/>
      </w:pPr>
      <w:r w:rsidRPr="00247FB2">
        <w:lastRenderedPageBreak/>
        <w:t>[25]</w:t>
      </w:r>
      <w:r w:rsidRPr="00247FB2">
        <w:tab/>
        <w:t>Shahid I, Chang F K. Accumulative damage model for tensile and shear failures of laminated composite plates [J]. Journal of Composite Materials, 1995, 29(7): 926-81.</w:t>
      </w:r>
    </w:p>
    <w:p w14:paraId="6399C78B" w14:textId="77777777" w:rsidR="006D7682" w:rsidRPr="00247FB2" w:rsidRDefault="006D7682" w:rsidP="006D7682">
      <w:pPr>
        <w:pStyle w:val="EndNoteBibliography"/>
        <w:ind w:firstLine="480"/>
      </w:pPr>
      <w:r w:rsidRPr="00247FB2">
        <w:t>[26]</w:t>
      </w:r>
      <w:r w:rsidRPr="00247FB2">
        <w:tab/>
        <w:t>Chang F K, Chang K Y. A Progressive Damage Model for Laminated Composites Containing Stress Concentrations [J]. Journal of Composite Materials, 1987, 21(9): 834-55.</w:t>
      </w:r>
    </w:p>
    <w:p w14:paraId="2C9B355A" w14:textId="77777777" w:rsidR="006D7682" w:rsidRPr="00247FB2" w:rsidRDefault="006D7682" w:rsidP="006D7682">
      <w:pPr>
        <w:pStyle w:val="EndNoteBibliography"/>
        <w:ind w:firstLine="480"/>
      </w:pPr>
      <w:r w:rsidRPr="00247FB2">
        <w:t>[27]</w:t>
      </w:r>
      <w:r w:rsidRPr="00247FB2">
        <w:tab/>
        <w:t>Barbero E J, Lonetti P. An Inelastic Damage Model for Fiber Reinforced Laminates [J]. Journal of Composite Materials, 2001, 36(8): 941-62.</w:t>
      </w:r>
    </w:p>
    <w:p w14:paraId="5D1F3B94" w14:textId="77777777" w:rsidR="006D7682" w:rsidRPr="00247FB2" w:rsidRDefault="006D7682" w:rsidP="006D7682">
      <w:pPr>
        <w:pStyle w:val="EndNoteBibliography"/>
        <w:ind w:firstLine="480"/>
      </w:pPr>
      <w:r w:rsidRPr="00247FB2">
        <w:t>[28]</w:t>
      </w:r>
      <w:r w:rsidRPr="00247FB2">
        <w:tab/>
        <w:t>Sedov L I. INTRODUCTION TO THE MECHANICS OF A CONTINUOUS MEDIUM [J]. Lancet, 1969, 2(7826): 443.</w:t>
      </w:r>
    </w:p>
    <w:p w14:paraId="1E4D0A89" w14:textId="77777777" w:rsidR="006D7682" w:rsidRPr="00247FB2" w:rsidRDefault="006D7682" w:rsidP="006D7682">
      <w:pPr>
        <w:pStyle w:val="EndNoteBibliography"/>
        <w:ind w:firstLine="480"/>
      </w:pPr>
      <w:r w:rsidRPr="00247FB2">
        <w:t>[29]</w:t>
      </w:r>
      <w:r w:rsidRPr="00247FB2">
        <w:tab/>
        <w:t>Maimí P, Camanho P P, Mayugo J A, et al. A continuum damage model for composite laminates: Part II – Computational implementation and validation [J]. Mechanics of Materials, 2007, 39(10): 909-19.</w:t>
      </w:r>
    </w:p>
    <w:p w14:paraId="05455183" w14:textId="77777777" w:rsidR="006D7682" w:rsidRPr="00247FB2" w:rsidRDefault="006D7682" w:rsidP="006D7682">
      <w:pPr>
        <w:pStyle w:val="EndNoteBibliography"/>
        <w:ind w:firstLine="480"/>
      </w:pPr>
      <w:r w:rsidRPr="00247FB2">
        <w:t>[30]</w:t>
      </w:r>
      <w:r w:rsidRPr="00247FB2">
        <w:tab/>
        <w:t>Lapczyk I, Hurtado J A. Progressive damage modeling in fiber-reinforced materials [J]. Composites Part A Applied Science &amp; Manufacturing, 2007, 38(11): 2333-41.</w:t>
      </w:r>
    </w:p>
    <w:p w14:paraId="506F9528" w14:textId="77777777" w:rsidR="006D7682" w:rsidRPr="00247FB2" w:rsidRDefault="006D7682" w:rsidP="006D7682">
      <w:pPr>
        <w:pStyle w:val="EndNoteBibliography"/>
        <w:ind w:firstLine="480"/>
      </w:pPr>
      <w:r w:rsidRPr="00247FB2">
        <w:t>[31]</w:t>
      </w:r>
      <w:r w:rsidRPr="00247FB2">
        <w:tab/>
        <w:t>Dvorak G J, Laws N. Analysis of Progressive Matrix Cracking In Composite Laminates II. First Ply Failure [J]. Journal of Composite Materials, 1987, 21(4): 309-29.</w:t>
      </w:r>
    </w:p>
    <w:p w14:paraId="193C7E54" w14:textId="77777777" w:rsidR="006D7682" w:rsidRPr="00247FB2" w:rsidRDefault="006D7682" w:rsidP="006D7682">
      <w:pPr>
        <w:pStyle w:val="EndNoteBibliography"/>
        <w:ind w:firstLine="480"/>
      </w:pPr>
      <w:r w:rsidRPr="00247FB2">
        <w:t>[32]</w:t>
      </w:r>
      <w:r w:rsidRPr="00247FB2">
        <w:tab/>
        <w:t>Flaggs D L, Kural M H. Experimental Determination of the In Situ Transverse Lamina Strength in Graphite/Epoxy Laminates [J]. Journal of Composite Materials, 1982, 16(2): 103-16.</w:t>
      </w:r>
    </w:p>
    <w:p w14:paraId="2FB1D577" w14:textId="77777777" w:rsidR="006D7682" w:rsidRPr="00247FB2" w:rsidRDefault="006D7682" w:rsidP="006D7682">
      <w:pPr>
        <w:pStyle w:val="EndNoteBibliography"/>
        <w:ind w:firstLine="480"/>
      </w:pPr>
      <w:r w:rsidRPr="00247FB2">
        <w:t>[33]</w:t>
      </w:r>
      <w:r w:rsidRPr="00247FB2">
        <w:tab/>
        <w:t>Parvizi A, Garrett K W, Bailey J E. Constrained cracking in glass fibre-reinforced epoxy cross-ply laminates [J]. Journal of Materials Science, 1978, 13(1): 195-201.</w:t>
      </w:r>
    </w:p>
    <w:p w14:paraId="4E843197" w14:textId="77777777" w:rsidR="006D7682" w:rsidRPr="00247FB2" w:rsidRDefault="006D7682" w:rsidP="006D7682">
      <w:pPr>
        <w:pStyle w:val="EndNoteBibliography"/>
        <w:ind w:firstLine="480"/>
      </w:pPr>
      <w:r w:rsidRPr="00247FB2">
        <w:t>[34]</w:t>
      </w:r>
      <w:r w:rsidRPr="00247FB2">
        <w:tab/>
        <w:t>Wang J, Karihaloo B L. Optimum In Situ Strength Design of Composite Laminates. Part I: In Situ Strength Parameters [J]. Journal of Composite Materials, 1996, 30(12): 1314-37.</w:t>
      </w:r>
    </w:p>
    <w:p w14:paraId="06E4F770" w14:textId="77777777" w:rsidR="006D7682" w:rsidRPr="00247FB2" w:rsidRDefault="006D7682" w:rsidP="006D7682">
      <w:pPr>
        <w:pStyle w:val="EndNoteBibliography"/>
        <w:ind w:firstLine="480"/>
      </w:pPr>
      <w:r w:rsidRPr="00247FB2">
        <w:t>[35]</w:t>
      </w:r>
      <w:r w:rsidRPr="00247FB2">
        <w:tab/>
        <w:t>Sun C T, Tao J. Prediction of failure envelopes and stress-strain behavior of composite laminates [M]. Elsevier Ltd, 2004.</w:t>
      </w:r>
    </w:p>
    <w:p w14:paraId="2DCAC1CD" w14:textId="77777777" w:rsidR="006D7682" w:rsidRPr="00247FB2" w:rsidRDefault="006D7682" w:rsidP="006D7682">
      <w:pPr>
        <w:pStyle w:val="EndNoteBibliography"/>
        <w:ind w:firstLine="480"/>
      </w:pPr>
      <w:r w:rsidRPr="00247FB2">
        <w:t>[36]</w:t>
      </w:r>
      <w:r w:rsidRPr="00247FB2">
        <w:tab/>
        <w:t>Rotem A. PREDICTION OF LAMINATE FAILURE WITH THE ROTEM FAILURE CRITERION 1 [J]. Composites Science &amp; Technology, 1998, 58(7): 1083-94.</w:t>
      </w:r>
    </w:p>
    <w:p w14:paraId="5F845C63" w14:textId="77777777" w:rsidR="006D7682" w:rsidRPr="00247FB2" w:rsidRDefault="006D7682" w:rsidP="006D7682">
      <w:pPr>
        <w:pStyle w:val="EndNoteBibliography"/>
        <w:ind w:firstLine="480"/>
      </w:pPr>
      <w:r w:rsidRPr="00247FB2">
        <w:t>[37]</w:t>
      </w:r>
      <w:r w:rsidRPr="00247FB2">
        <w:tab/>
        <w:t>He Y, Makeev A, Shonkwiler B. Characterization of nonlinear shear properties for composite materials using digital image correlation and finite element analysis [J]. Composites Science &amp; Technology, 2012, 73(64-71.</w:t>
      </w:r>
    </w:p>
    <w:p w14:paraId="6E95F6C5" w14:textId="77777777" w:rsidR="006D7682" w:rsidRPr="00247FB2" w:rsidRDefault="006D7682" w:rsidP="006D7682">
      <w:pPr>
        <w:pStyle w:val="EndNoteBibliography"/>
        <w:ind w:firstLine="480"/>
      </w:pPr>
      <w:r w:rsidRPr="00247FB2">
        <w:t>[38]</w:t>
      </w:r>
      <w:r w:rsidRPr="00247FB2">
        <w:tab/>
        <w:t>Chamis C C, Sinclair J H. Ten-deg off-axis test for shear properties in fiber composites [J]. Experimental Mechanics, 1977, 17(9): 339-46.</w:t>
      </w:r>
    </w:p>
    <w:p w14:paraId="55B62EDF" w14:textId="77777777" w:rsidR="006D7682" w:rsidRPr="00247FB2" w:rsidRDefault="006D7682" w:rsidP="006D7682">
      <w:pPr>
        <w:pStyle w:val="EndNoteBibliography"/>
        <w:ind w:firstLine="480"/>
      </w:pPr>
      <w:r w:rsidRPr="00247FB2">
        <w:t>[39]</w:t>
      </w:r>
      <w:r w:rsidRPr="00247FB2">
        <w:tab/>
        <w:t>Swanson S R, Messick M, Toombes G R. Comparison of torsion tube and Iosipescu in-plane shear test results for a carbon fibre-reinforced epoxy composite [J]. Composites, 1985, 16(3): 220-4.</w:t>
      </w:r>
    </w:p>
    <w:p w14:paraId="6AA4E85B" w14:textId="77777777" w:rsidR="006D7682" w:rsidRPr="00247FB2" w:rsidRDefault="006D7682" w:rsidP="006D7682">
      <w:pPr>
        <w:pStyle w:val="EndNoteBibliography"/>
        <w:ind w:firstLine="480"/>
      </w:pPr>
      <w:r w:rsidRPr="00247FB2">
        <w:t>[40]</w:t>
      </w:r>
      <w:r w:rsidRPr="00247FB2">
        <w:tab/>
        <w:t>Weinberg M. Shear testing of neat thermoplastic resins and their unidirectional graphite composites [J]. Composites, 1987, 18(5): 386-92.</w:t>
      </w:r>
    </w:p>
    <w:p w14:paraId="77991EF6" w14:textId="77777777" w:rsidR="006D7682" w:rsidRPr="00247FB2" w:rsidRDefault="006D7682" w:rsidP="006D7682">
      <w:pPr>
        <w:pStyle w:val="EndNoteBibliography"/>
        <w:ind w:firstLine="480"/>
      </w:pPr>
      <w:r w:rsidRPr="00247FB2">
        <w:t>[41]</w:t>
      </w:r>
      <w:r w:rsidRPr="00247FB2">
        <w:tab/>
        <w:t>Lee S, Munro M, Scott R F. Evaluation of three in-plane shear test methods for advanced composite materials [J]. Composites, 1990, 21(6): 495-502.</w:t>
      </w:r>
    </w:p>
    <w:p w14:paraId="1D0754B0" w14:textId="77777777" w:rsidR="006D7682" w:rsidRPr="00247FB2" w:rsidRDefault="006D7682" w:rsidP="006D7682">
      <w:pPr>
        <w:pStyle w:val="EndNoteBibliography"/>
        <w:ind w:firstLine="480"/>
      </w:pPr>
      <w:r w:rsidRPr="00247FB2">
        <w:t>[42]</w:t>
      </w:r>
      <w:r w:rsidRPr="00247FB2">
        <w:tab/>
        <w:t>Soutis C, Turkmen D. Moisture and Temperature Effects of the Compressive Failure of CFRP Unidirectional Laminates [J]. Journal of Composite Materials, 1999, 31(8): 832-49.</w:t>
      </w:r>
    </w:p>
    <w:p w14:paraId="091235A7" w14:textId="77777777" w:rsidR="006D7682" w:rsidRPr="00247FB2" w:rsidRDefault="006D7682" w:rsidP="006D7682">
      <w:pPr>
        <w:pStyle w:val="EndNoteBibliography"/>
        <w:ind w:firstLine="480"/>
      </w:pPr>
      <w:r w:rsidRPr="00247FB2">
        <w:t>[43]</w:t>
      </w:r>
      <w:r w:rsidRPr="00247FB2">
        <w:tab/>
        <w:t>Lagattu F, Lafarie-Frenot M C. Variation of PEEK matrix crystallinity in APC2 composite subjected to large shearing deformations [J]. Composites Science &amp; Technology, 2000, 60(4): 605-12.</w:t>
      </w:r>
    </w:p>
    <w:p w14:paraId="2C70B062" w14:textId="77777777" w:rsidR="006D7682" w:rsidRPr="00247FB2" w:rsidRDefault="006D7682" w:rsidP="006D7682">
      <w:pPr>
        <w:pStyle w:val="EndNoteBibliography"/>
        <w:ind w:firstLine="480"/>
      </w:pPr>
      <w:r w:rsidRPr="00247FB2">
        <w:t>[44]</w:t>
      </w:r>
      <w:r w:rsidRPr="00247FB2">
        <w:tab/>
        <w:t>Lomakin E V. Constitutive Models of Mechanical Behavior of Media with Stress State Dependent Material Properties [M]. Springer Berlin Heidelberg, 2011.</w:t>
      </w:r>
    </w:p>
    <w:p w14:paraId="373177CE" w14:textId="77777777" w:rsidR="006D7682" w:rsidRPr="00247FB2" w:rsidRDefault="006D7682" w:rsidP="006D7682">
      <w:pPr>
        <w:pStyle w:val="EndNoteBibliography"/>
        <w:ind w:firstLine="480"/>
      </w:pPr>
      <w:r w:rsidRPr="00247FB2">
        <w:t>[45]</w:t>
      </w:r>
      <w:r w:rsidRPr="00247FB2">
        <w:tab/>
        <w:t>Fedulov B, Fedorenko A, Safonov A, et al. Nonlinear shear behavior and failure of composite materials under plane stress conditions [J]. Acta Mechanica, 2017, 1-8.</w:t>
      </w:r>
    </w:p>
    <w:p w14:paraId="7AB2A238" w14:textId="77777777" w:rsidR="006D7682" w:rsidRPr="00247FB2" w:rsidRDefault="006D7682" w:rsidP="006D7682">
      <w:pPr>
        <w:pStyle w:val="EndNoteBibliography"/>
        <w:ind w:firstLine="480"/>
      </w:pPr>
      <w:r w:rsidRPr="00247FB2">
        <w:t>[46]</w:t>
      </w:r>
      <w:r w:rsidRPr="00247FB2">
        <w:tab/>
        <w:t>Hahn H T, Tsai S W. Nonlinear Elastic Behavior of Unidirectional Composite Laminae [J]. Journal of Composite Materials, 1973, 7(1): 102-18.</w:t>
      </w:r>
    </w:p>
    <w:p w14:paraId="64815604" w14:textId="77777777" w:rsidR="006D7682" w:rsidRPr="00247FB2" w:rsidRDefault="006D7682" w:rsidP="006D7682">
      <w:pPr>
        <w:pStyle w:val="EndNoteBibliography"/>
        <w:ind w:firstLine="480"/>
      </w:pPr>
      <w:r w:rsidRPr="00247FB2">
        <w:t>[47]</w:t>
      </w:r>
      <w:r w:rsidRPr="00247FB2">
        <w:tab/>
        <w:t xml:space="preserve">Paepegem W V, Baere I D, Degrieck J. Modelling the nonlinear shear stress–strain response of glass fibre-reinforced composites. Part I: Experimental results [J]. </w:t>
      </w:r>
      <w:r w:rsidRPr="00247FB2">
        <w:lastRenderedPageBreak/>
        <w:t>Composites Science &amp; Technology, 2006, 66(10): 1455-64.</w:t>
      </w:r>
    </w:p>
    <w:p w14:paraId="00B7FDA9" w14:textId="77777777" w:rsidR="006D7682" w:rsidRPr="00247FB2" w:rsidRDefault="006D7682" w:rsidP="006D7682">
      <w:pPr>
        <w:pStyle w:val="EndNoteBibliography"/>
        <w:ind w:firstLine="480"/>
      </w:pPr>
      <w:r w:rsidRPr="00247FB2">
        <w:t>[48]</w:t>
      </w:r>
      <w:r w:rsidRPr="00247FB2">
        <w:tab/>
        <w:t>Chang F K, Lessard L B. Damage Tolerance of Laminated Composites Containing an Open Hole and Subjected to Compressive Loadings: Part I--Analysis [J]. Journal of Composite Materials, 1991, 25(1): 44-64.</w:t>
      </w:r>
    </w:p>
    <w:p w14:paraId="75288FBA" w14:textId="77777777" w:rsidR="006D7682" w:rsidRPr="00247FB2" w:rsidRDefault="006D7682" w:rsidP="006D7682">
      <w:pPr>
        <w:pStyle w:val="EndNoteBibliography"/>
        <w:ind w:firstLine="480"/>
      </w:pPr>
      <w:r w:rsidRPr="00247FB2">
        <w:t>[49]</w:t>
      </w:r>
      <w:r w:rsidRPr="00247FB2">
        <w:tab/>
      </w:r>
      <w:r w:rsidRPr="00247FB2">
        <w:t>刘魏光</w:t>
      </w:r>
      <w:r w:rsidRPr="00247FB2">
        <w:t xml:space="preserve">, </w:t>
      </w:r>
      <w:r w:rsidRPr="00247FB2">
        <w:t>余音</w:t>
      </w:r>
      <w:r w:rsidRPr="00247FB2">
        <w:t xml:space="preserve">, </w:t>
      </w:r>
      <w:r w:rsidRPr="00247FB2">
        <w:t>汪海</w:t>
      </w:r>
      <w:r w:rsidRPr="00247FB2">
        <w:t xml:space="preserve">. </w:t>
      </w:r>
      <w:r w:rsidRPr="00247FB2">
        <w:t>考虑剪切非线性的复合材料渐进损伤模型</w:t>
      </w:r>
      <w:r w:rsidRPr="00247FB2">
        <w:t xml:space="preserve"> [J]. </w:t>
      </w:r>
      <w:r w:rsidRPr="00247FB2">
        <w:t>上</w:t>
      </w:r>
      <w:r w:rsidRPr="00247FB2">
        <w:rPr>
          <w:rFonts w:hint="eastAsia"/>
        </w:rPr>
        <w:t>海交通大学学报</w:t>
      </w:r>
      <w:r w:rsidRPr="00247FB2">
        <w:t>, 2016, 50(2): 194-9.</w:t>
      </w:r>
    </w:p>
    <w:p w14:paraId="2ABF39B6" w14:textId="77777777" w:rsidR="006D7682" w:rsidRPr="00247FB2" w:rsidRDefault="006D7682" w:rsidP="006D7682">
      <w:pPr>
        <w:pStyle w:val="EndNoteBibliography"/>
        <w:ind w:firstLine="480"/>
      </w:pPr>
      <w:r w:rsidRPr="00247FB2">
        <w:t>[50]</w:t>
      </w:r>
      <w:r w:rsidRPr="00247FB2">
        <w:tab/>
        <w:t xml:space="preserve">Aiaa. Finite element analysis of inelastic structures [J]. 2000, </w:t>
      </w:r>
    </w:p>
    <w:p w14:paraId="6B333866" w14:textId="77777777" w:rsidR="006D7682" w:rsidRPr="00247FB2" w:rsidRDefault="006D7682" w:rsidP="006D7682">
      <w:pPr>
        <w:pStyle w:val="EndNoteBibliography"/>
        <w:ind w:firstLine="480"/>
      </w:pPr>
      <w:r w:rsidRPr="00247FB2">
        <w:t>[51]</w:t>
      </w:r>
      <w:r w:rsidRPr="00247FB2">
        <w:tab/>
        <w:t>Camanho P P, Maimí P, Dávila C G. Prediction of size effects in notched laminates using continuum damage mechanics [J]. Composites Science &amp; Technology, 2007, 67(13): 2715-27.</w:t>
      </w:r>
    </w:p>
    <w:p w14:paraId="681BD13E" w14:textId="77777777" w:rsidR="006D7682" w:rsidRPr="00247FB2" w:rsidRDefault="006D7682" w:rsidP="006D7682">
      <w:pPr>
        <w:pStyle w:val="EndNoteBibliography"/>
        <w:ind w:firstLine="480"/>
      </w:pPr>
      <w:r w:rsidRPr="00247FB2">
        <w:t>[52]</w:t>
      </w:r>
      <w:r w:rsidRPr="00247FB2">
        <w:tab/>
      </w:r>
      <w:r w:rsidRPr="00247FB2">
        <w:t>庄茁</w:t>
      </w:r>
      <w:r w:rsidRPr="00247FB2">
        <w:t>. ABAQUS/Standard</w:t>
      </w:r>
      <w:r w:rsidRPr="00247FB2">
        <w:t>有限元软件入门指南</w:t>
      </w:r>
      <w:r w:rsidRPr="00247FB2">
        <w:t xml:space="preserve"> [M]. </w:t>
      </w:r>
      <w:r w:rsidRPr="00247FB2">
        <w:t>清华大学出版社</w:t>
      </w:r>
      <w:r w:rsidRPr="00247FB2">
        <w:t>, 1998.</w:t>
      </w:r>
    </w:p>
    <w:p w14:paraId="74A16BED" w14:textId="77777777" w:rsidR="006D7682" w:rsidRPr="00247FB2" w:rsidRDefault="006D7682" w:rsidP="006D7682">
      <w:pPr>
        <w:pStyle w:val="EndNoteBibliography"/>
        <w:ind w:firstLine="480"/>
      </w:pPr>
      <w:r w:rsidRPr="00247FB2">
        <w:t>[53]</w:t>
      </w:r>
      <w:r w:rsidRPr="00247FB2">
        <w:tab/>
        <w:t>Bažant Z P, Oh B H. Crack band theory for fracture of concrete [J]. Matériaux Et Construction, 1983, 16(3): 155-77.</w:t>
      </w:r>
    </w:p>
    <w:p w14:paraId="5F268638" w14:textId="77777777" w:rsidR="006D7682" w:rsidRPr="00247FB2" w:rsidRDefault="006D7682" w:rsidP="006D7682">
      <w:pPr>
        <w:pStyle w:val="EndNoteBibliography"/>
        <w:ind w:firstLine="480"/>
      </w:pPr>
      <w:r w:rsidRPr="00247FB2">
        <w:t>[54]</w:t>
      </w:r>
      <w:r w:rsidRPr="00247FB2">
        <w:tab/>
        <w:t xml:space="preserve">Maimí P, Camanho P P, Dávila C G. A Thermodynamically Consistent Damage Model for Advanced Composites [J]. Recercat Principal, 2006, </w:t>
      </w:r>
    </w:p>
    <w:p w14:paraId="3B8B1D75" w14:textId="77777777" w:rsidR="006D7682" w:rsidRPr="00247FB2" w:rsidRDefault="006D7682" w:rsidP="006D7682">
      <w:pPr>
        <w:pStyle w:val="EndNoteBibliography"/>
        <w:ind w:firstLine="480"/>
      </w:pPr>
      <w:r w:rsidRPr="00247FB2">
        <w:t>[55]</w:t>
      </w:r>
      <w:r w:rsidRPr="00247FB2">
        <w:tab/>
        <w:t>Cervenka V, Pukl R, Ožbolt J, et al. Mesh sensitivity effects in smeared finite element analysis of concrete fracture [M]. 1995.</w:t>
      </w:r>
    </w:p>
    <w:p w14:paraId="79B48CEC" w14:textId="77777777" w:rsidR="006D7682" w:rsidRPr="00247FB2" w:rsidRDefault="006D7682" w:rsidP="006D7682">
      <w:pPr>
        <w:pStyle w:val="EndNoteBibliography"/>
        <w:ind w:firstLine="480"/>
      </w:pPr>
      <w:r w:rsidRPr="00247FB2">
        <w:t>[56]</w:t>
      </w:r>
      <w:r w:rsidRPr="00247FB2">
        <w:tab/>
        <w:t xml:space="preserve">Duvaut G, Lions J L. Inequalities in Mechanics and Physics [J]. Journal of Applied Mechanics, 1976, 44(2): </w:t>
      </w:r>
    </w:p>
    <w:p w14:paraId="7974A97F" w14:textId="77777777" w:rsidR="006D7682" w:rsidRPr="00247FB2" w:rsidRDefault="006D7682" w:rsidP="006D7682">
      <w:pPr>
        <w:pStyle w:val="EndNoteBibliography"/>
        <w:ind w:firstLine="480"/>
      </w:pPr>
      <w:r w:rsidRPr="00247FB2">
        <w:t>[57]</w:t>
      </w:r>
      <w:r w:rsidRPr="00247FB2">
        <w:tab/>
        <w:t xml:space="preserve">Vries T J D. Blunt and Sharp Notch Behaviour of Glare Laminates [J]. Delft University Press, 2001, </w:t>
      </w:r>
    </w:p>
    <w:p w14:paraId="23D01728" w14:textId="1E8F45C7" w:rsidR="00D43B59" w:rsidRPr="00247FB2" w:rsidRDefault="00131DE7" w:rsidP="00AE0B22">
      <w:pPr>
        <w:pStyle w:val="8"/>
        <w:numPr>
          <w:ilvl w:val="0"/>
          <w:numId w:val="0"/>
        </w:numPr>
      </w:pPr>
      <w:r w:rsidRPr="00247FB2">
        <w:fldChar w:fldCharType="end"/>
      </w:r>
    </w:p>
    <w:p w14:paraId="0115145B" w14:textId="77777777" w:rsidR="00D43B59" w:rsidRPr="00247FB2" w:rsidRDefault="00D43B59" w:rsidP="00851FD5">
      <w:pPr>
        <w:ind w:firstLine="480"/>
      </w:pPr>
    </w:p>
    <w:p w14:paraId="20BA8ABA" w14:textId="77777777" w:rsidR="00D43B59" w:rsidRPr="00247FB2" w:rsidRDefault="00D43B59" w:rsidP="00851FD5">
      <w:pPr>
        <w:ind w:firstLine="480"/>
      </w:pPr>
    </w:p>
    <w:p w14:paraId="2F68C6BB" w14:textId="77777777" w:rsidR="00D43B59" w:rsidRPr="00247FB2" w:rsidRDefault="00D43B59" w:rsidP="00851FD5">
      <w:pPr>
        <w:ind w:firstLine="480"/>
      </w:pPr>
    </w:p>
    <w:p w14:paraId="619CCC03" w14:textId="77777777" w:rsidR="00D43B59" w:rsidRPr="00247FB2" w:rsidRDefault="00D43B59" w:rsidP="00851FD5">
      <w:pPr>
        <w:ind w:firstLine="480"/>
      </w:pPr>
    </w:p>
    <w:p w14:paraId="574B69A4" w14:textId="77777777" w:rsidR="00D43B59" w:rsidRPr="00247FB2" w:rsidRDefault="00D43B59" w:rsidP="00851FD5">
      <w:pPr>
        <w:ind w:firstLine="480"/>
      </w:pPr>
    </w:p>
    <w:p w14:paraId="032092F2" w14:textId="77777777" w:rsidR="00851FD5" w:rsidRPr="00247FB2" w:rsidRDefault="00851FD5" w:rsidP="00851FD5">
      <w:pPr>
        <w:ind w:firstLine="480"/>
      </w:pPr>
    </w:p>
    <w:p w14:paraId="13B203A4" w14:textId="77777777" w:rsidR="00851FD5" w:rsidRPr="00247FB2" w:rsidRDefault="00851FD5" w:rsidP="00851FD5">
      <w:pPr>
        <w:ind w:firstLine="480"/>
      </w:pPr>
    </w:p>
    <w:p w14:paraId="0D7DC9BC" w14:textId="77777777" w:rsidR="00533FB4" w:rsidRPr="00247FB2" w:rsidRDefault="00533FB4" w:rsidP="00851FD5">
      <w:pPr>
        <w:ind w:firstLine="480"/>
      </w:pPr>
    </w:p>
    <w:p w14:paraId="306FD21D" w14:textId="77777777" w:rsidR="00533FB4" w:rsidRPr="00247FB2" w:rsidRDefault="00533FB4" w:rsidP="00851FD5">
      <w:pPr>
        <w:ind w:firstLine="480"/>
      </w:pPr>
    </w:p>
    <w:p w14:paraId="4CDC7315" w14:textId="77777777" w:rsidR="00533FB4" w:rsidRPr="00247FB2" w:rsidRDefault="00533FB4" w:rsidP="00851FD5">
      <w:pPr>
        <w:ind w:firstLine="480"/>
      </w:pPr>
    </w:p>
    <w:p w14:paraId="4037D095" w14:textId="77777777" w:rsidR="00533FB4" w:rsidRPr="00247FB2" w:rsidRDefault="00533FB4" w:rsidP="00851FD5">
      <w:pPr>
        <w:ind w:firstLine="480"/>
      </w:pPr>
    </w:p>
    <w:p w14:paraId="3849C9CF" w14:textId="77777777" w:rsidR="00533FB4" w:rsidRPr="00247FB2" w:rsidRDefault="00533FB4" w:rsidP="00851FD5">
      <w:pPr>
        <w:ind w:firstLine="480"/>
      </w:pPr>
    </w:p>
    <w:p w14:paraId="01CFD056" w14:textId="77777777" w:rsidR="00533FB4" w:rsidRPr="00247FB2" w:rsidRDefault="00533FB4" w:rsidP="00851FD5">
      <w:pPr>
        <w:ind w:firstLine="480"/>
      </w:pPr>
    </w:p>
    <w:p w14:paraId="1C782752" w14:textId="77777777" w:rsidR="00533FB4" w:rsidRPr="00247FB2" w:rsidRDefault="00533FB4" w:rsidP="00851FD5">
      <w:pPr>
        <w:ind w:firstLine="480"/>
      </w:pPr>
    </w:p>
    <w:p w14:paraId="4889317C" w14:textId="77777777" w:rsidR="00533FB4" w:rsidRPr="00247FB2" w:rsidRDefault="00533FB4" w:rsidP="00851FD5">
      <w:pPr>
        <w:ind w:firstLine="480"/>
      </w:pPr>
    </w:p>
    <w:p w14:paraId="523C3178" w14:textId="77777777" w:rsidR="00533FB4" w:rsidRPr="00247FB2" w:rsidRDefault="00533FB4" w:rsidP="00851FD5">
      <w:pPr>
        <w:ind w:firstLine="480"/>
      </w:pPr>
    </w:p>
    <w:p w14:paraId="6A42B71C" w14:textId="77777777" w:rsidR="00533FB4" w:rsidRPr="00247FB2" w:rsidRDefault="00533FB4" w:rsidP="00851FD5">
      <w:pPr>
        <w:ind w:firstLine="480"/>
      </w:pPr>
    </w:p>
    <w:p w14:paraId="35CD32DA" w14:textId="77777777" w:rsidR="00533FB4" w:rsidRPr="00247FB2" w:rsidRDefault="00533FB4" w:rsidP="00851FD5">
      <w:pPr>
        <w:ind w:firstLine="480"/>
      </w:pPr>
    </w:p>
    <w:p w14:paraId="2F426720" w14:textId="77777777" w:rsidR="00851FD5" w:rsidRPr="00247FB2" w:rsidRDefault="00851FD5" w:rsidP="00851FD5">
      <w:pPr>
        <w:ind w:firstLine="480"/>
      </w:pPr>
    </w:p>
    <w:p w14:paraId="217AF81D" w14:textId="77777777" w:rsidR="003F49CF" w:rsidRPr="00247FB2" w:rsidRDefault="003F49CF" w:rsidP="00AE0B22">
      <w:pPr>
        <w:pStyle w:val="10"/>
        <w:numPr>
          <w:ilvl w:val="0"/>
          <w:numId w:val="0"/>
        </w:numPr>
        <w:ind w:left="432"/>
        <w:rPr>
          <w:color w:val="auto"/>
        </w:rPr>
      </w:pPr>
      <w:bookmarkStart w:id="373" w:name="_Toc450565150"/>
      <w:bookmarkStart w:id="374" w:name="_Toc510015453"/>
      <w:r w:rsidRPr="00247FB2">
        <w:rPr>
          <w:rFonts w:hint="eastAsia"/>
          <w:color w:val="auto"/>
        </w:rPr>
        <w:lastRenderedPageBreak/>
        <w:t>致谢</w:t>
      </w:r>
      <w:bookmarkEnd w:id="373"/>
      <w:bookmarkEnd w:id="374"/>
    </w:p>
    <w:p w14:paraId="058D40F0" w14:textId="77777777" w:rsidR="003F49CF" w:rsidRPr="00247FB2" w:rsidRDefault="003F49CF" w:rsidP="003F49CF">
      <w:pPr>
        <w:ind w:firstLine="480"/>
      </w:pPr>
      <w:r w:rsidRPr="00247FB2">
        <w:rPr>
          <w:rFonts w:hint="eastAsia"/>
        </w:rPr>
        <w:t>本论文是在</w:t>
      </w:r>
      <w:proofErr w:type="gramStart"/>
      <w:r w:rsidRPr="00247FB2">
        <w:rPr>
          <w:rFonts w:hint="eastAsia"/>
        </w:rPr>
        <w:t>励争老师</w:t>
      </w:r>
      <w:proofErr w:type="gramEnd"/>
      <w:r w:rsidRPr="00247FB2">
        <w:rPr>
          <w:rFonts w:hint="eastAsia"/>
        </w:rPr>
        <w:t>的悉心指导下完成的。在</w:t>
      </w:r>
      <w:r w:rsidRPr="00247FB2">
        <w:t>三年的硕士生活中，</w:t>
      </w:r>
      <w:proofErr w:type="gramStart"/>
      <w:r w:rsidRPr="00247FB2">
        <w:rPr>
          <w:rFonts w:hint="eastAsia"/>
        </w:rPr>
        <w:t>励</w:t>
      </w:r>
      <w:proofErr w:type="gramEnd"/>
      <w:r w:rsidRPr="00247FB2">
        <w:rPr>
          <w:rFonts w:hint="eastAsia"/>
        </w:rPr>
        <w:t>老师为我的成长倾注了很多的精力。在</w:t>
      </w:r>
      <w:r w:rsidRPr="00247FB2">
        <w:t>科研上，</w:t>
      </w:r>
      <w:proofErr w:type="gramStart"/>
      <w:r w:rsidRPr="00247FB2">
        <w:t>励</w:t>
      </w:r>
      <w:proofErr w:type="gramEnd"/>
      <w:r w:rsidRPr="00247FB2">
        <w:t>老师教会了我研究方法，在我遇到困难时帮助我开拓思路，使我受益良多。在</w:t>
      </w:r>
      <w:r w:rsidRPr="00247FB2">
        <w:rPr>
          <w:rFonts w:hint="eastAsia"/>
        </w:rPr>
        <w:t>生活</w:t>
      </w:r>
      <w:r w:rsidRPr="00247FB2">
        <w:t>中，</w:t>
      </w:r>
      <w:proofErr w:type="gramStart"/>
      <w:r w:rsidRPr="00247FB2">
        <w:t>励</w:t>
      </w:r>
      <w:proofErr w:type="gramEnd"/>
      <w:r w:rsidRPr="00247FB2">
        <w:t>老师乐观</w:t>
      </w:r>
      <w:r w:rsidRPr="00247FB2">
        <w:rPr>
          <w:rFonts w:hint="eastAsia"/>
        </w:rPr>
        <w:t>豁达</w:t>
      </w:r>
      <w:r w:rsidRPr="00247FB2">
        <w:t>的态度潜移默化</w:t>
      </w:r>
      <w:r w:rsidRPr="00247FB2">
        <w:rPr>
          <w:rFonts w:hint="eastAsia"/>
        </w:rPr>
        <w:t>的</w:t>
      </w:r>
      <w:r w:rsidRPr="00247FB2">
        <w:t>影响着我，使我更加积极</w:t>
      </w:r>
      <w:r w:rsidRPr="00247FB2">
        <w:rPr>
          <w:rFonts w:hint="eastAsia"/>
        </w:rPr>
        <w:t>地</w:t>
      </w:r>
      <w:r w:rsidRPr="00247FB2">
        <w:t>面对生活</w:t>
      </w:r>
      <w:r w:rsidRPr="00247FB2">
        <w:rPr>
          <w:rFonts w:hint="eastAsia"/>
        </w:rPr>
        <w:t>。</w:t>
      </w:r>
      <w:r w:rsidRPr="00247FB2">
        <w:t>在</w:t>
      </w:r>
      <w:r w:rsidRPr="00247FB2">
        <w:rPr>
          <w:rFonts w:hint="eastAsia"/>
        </w:rPr>
        <w:t>人生</w:t>
      </w:r>
      <w:r w:rsidRPr="00247FB2">
        <w:t>规划上，</w:t>
      </w:r>
      <w:proofErr w:type="gramStart"/>
      <w:r w:rsidRPr="00247FB2">
        <w:t>励</w:t>
      </w:r>
      <w:proofErr w:type="gramEnd"/>
      <w:r w:rsidRPr="00247FB2">
        <w:t>老师给予了我</w:t>
      </w:r>
      <w:r w:rsidRPr="00247FB2">
        <w:rPr>
          <w:rFonts w:hint="eastAsia"/>
        </w:rPr>
        <w:t>莫大</w:t>
      </w:r>
      <w:r w:rsidRPr="00247FB2">
        <w:t>的鼓励和帮助</w:t>
      </w:r>
      <w:r w:rsidRPr="00247FB2">
        <w:rPr>
          <w:rFonts w:hint="eastAsia"/>
        </w:rPr>
        <w:t>，对我</w:t>
      </w:r>
      <w:r w:rsidRPr="00247FB2">
        <w:t>的选择给予了很大的</w:t>
      </w:r>
      <w:r w:rsidRPr="00247FB2">
        <w:rPr>
          <w:rFonts w:hint="eastAsia"/>
        </w:rPr>
        <w:t>理解</w:t>
      </w:r>
      <w:r w:rsidRPr="00247FB2">
        <w:t>和支持。</w:t>
      </w:r>
      <w:r w:rsidRPr="00247FB2">
        <w:rPr>
          <w:rFonts w:hint="eastAsia"/>
        </w:rPr>
        <w:t>回望</w:t>
      </w:r>
      <w:r w:rsidRPr="00247FB2">
        <w:t>过去，感叹时光飞逝，师恩难忘。</w:t>
      </w:r>
    </w:p>
    <w:p w14:paraId="1700E6D8" w14:textId="77777777" w:rsidR="003F49CF" w:rsidRPr="00247FB2" w:rsidRDefault="003F49CF" w:rsidP="003F49CF">
      <w:pPr>
        <w:ind w:firstLine="480"/>
      </w:pPr>
      <w:r w:rsidRPr="00247FB2">
        <w:rPr>
          <w:rFonts w:hint="eastAsia"/>
        </w:rPr>
        <w:t>其次，</w:t>
      </w:r>
      <w:r w:rsidRPr="00247FB2">
        <w:t>感谢</w:t>
      </w:r>
      <w:r w:rsidRPr="00247FB2">
        <w:rPr>
          <w:rFonts w:hint="eastAsia"/>
        </w:rPr>
        <w:t>苏先樾</w:t>
      </w:r>
      <w:r w:rsidRPr="00247FB2">
        <w:t>老师三年以来对我的教导</w:t>
      </w:r>
      <w:r w:rsidRPr="00247FB2">
        <w:rPr>
          <w:rFonts w:hint="eastAsia"/>
        </w:rPr>
        <w:t>。</w:t>
      </w:r>
      <w:r w:rsidRPr="00247FB2">
        <w:t>苏老师</w:t>
      </w:r>
      <w:r w:rsidRPr="00247FB2">
        <w:rPr>
          <w:rFonts w:hint="eastAsia"/>
        </w:rPr>
        <w:t>对待</w:t>
      </w:r>
      <w:r w:rsidRPr="00247FB2">
        <w:t>科研的严谨态度与</w:t>
      </w:r>
      <w:r w:rsidRPr="00247FB2">
        <w:rPr>
          <w:rFonts w:hint="eastAsia"/>
        </w:rPr>
        <w:t>对学术</w:t>
      </w:r>
      <w:r w:rsidRPr="00247FB2">
        <w:t>的</w:t>
      </w:r>
      <w:r w:rsidRPr="00247FB2">
        <w:rPr>
          <w:rFonts w:hint="eastAsia"/>
        </w:rPr>
        <w:t>执着追求</w:t>
      </w:r>
      <w:r w:rsidRPr="00247FB2">
        <w:t>一直深深地</w:t>
      </w:r>
      <w:proofErr w:type="gramStart"/>
      <w:r w:rsidRPr="00247FB2">
        <w:t>感染着</w:t>
      </w:r>
      <w:proofErr w:type="gramEnd"/>
      <w:r w:rsidRPr="00247FB2">
        <w:t>我</w:t>
      </w:r>
      <w:r w:rsidRPr="00247FB2">
        <w:rPr>
          <w:rFonts w:hint="eastAsia"/>
        </w:rPr>
        <w:t>。无论</w:t>
      </w:r>
      <w:r w:rsidRPr="00247FB2">
        <w:t>是在组会</w:t>
      </w:r>
      <w:r w:rsidRPr="00247FB2">
        <w:rPr>
          <w:rFonts w:hint="eastAsia"/>
        </w:rPr>
        <w:t>中</w:t>
      </w:r>
      <w:r w:rsidRPr="00247FB2">
        <w:t>还是在课堂上，苏老师</w:t>
      </w:r>
      <w:r w:rsidRPr="00247FB2">
        <w:rPr>
          <w:rFonts w:hint="eastAsia"/>
        </w:rPr>
        <w:t>的</w:t>
      </w:r>
      <w:r w:rsidRPr="00247FB2">
        <w:t>倾囊相授都令我</w:t>
      </w:r>
      <w:r w:rsidRPr="00247FB2">
        <w:rPr>
          <w:rFonts w:hint="eastAsia"/>
        </w:rPr>
        <w:t>受益终身</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7777777" w:rsidR="003F49CF" w:rsidRPr="00247FB2" w:rsidRDefault="003F49CF" w:rsidP="003F49CF">
      <w:pPr>
        <w:ind w:firstLine="480"/>
      </w:pPr>
      <w:r w:rsidRPr="00247FB2">
        <w:rPr>
          <w:rFonts w:hint="eastAsia"/>
        </w:rPr>
        <w:t>同时</w:t>
      </w:r>
      <w:r w:rsidRPr="00247FB2">
        <w:t>，</w:t>
      </w:r>
      <w:r w:rsidRPr="00247FB2">
        <w:rPr>
          <w:rFonts w:hint="eastAsia"/>
        </w:rPr>
        <w:t>我要感谢课题组</w:t>
      </w:r>
      <w:r w:rsidRPr="00247FB2">
        <w:t>的</w:t>
      </w:r>
      <w:r w:rsidRPr="00247FB2">
        <w:rPr>
          <w:rFonts w:hint="eastAsia"/>
        </w:rPr>
        <w:t>师兄弟</w:t>
      </w:r>
      <w:r w:rsidRPr="00247FB2">
        <w:t>们。感谢</w:t>
      </w:r>
      <w:r w:rsidRPr="00247FB2">
        <w:rPr>
          <w:rFonts w:hint="eastAsia"/>
        </w:rPr>
        <w:t>已经</w:t>
      </w:r>
      <w:r w:rsidRPr="00247FB2">
        <w:t>毕业的高桂云师姐、李冰师兄、刘</w:t>
      </w:r>
      <w:r w:rsidRPr="00247FB2">
        <w:rPr>
          <w:rFonts w:hint="eastAsia"/>
        </w:rPr>
        <w:t>咏</w:t>
      </w:r>
      <w:r w:rsidRPr="00247FB2">
        <w:t>泉师兄</w:t>
      </w:r>
      <w:r w:rsidRPr="00247FB2">
        <w:rPr>
          <w:rFonts w:hint="eastAsia"/>
        </w:rPr>
        <w:t>，“</w:t>
      </w:r>
      <w:r w:rsidRPr="00247FB2">
        <w:t>升级</w:t>
      </w:r>
      <w:r w:rsidRPr="00247FB2">
        <w:rPr>
          <w:rFonts w:hint="eastAsia"/>
        </w:rPr>
        <w:t>”</w:t>
      </w:r>
      <w:r w:rsidRPr="00247FB2">
        <w:t>为陈老师的</w:t>
      </w:r>
      <w:r w:rsidRPr="00247FB2">
        <w:rPr>
          <w:rFonts w:hint="eastAsia"/>
        </w:rPr>
        <w:t>陈建霖</w:t>
      </w:r>
      <w:r w:rsidRPr="00247FB2">
        <w:t>师兄，</w:t>
      </w:r>
      <w:r w:rsidRPr="00247FB2">
        <w:rPr>
          <w:rFonts w:hint="eastAsia"/>
        </w:rPr>
        <w:t>即将</w:t>
      </w:r>
      <w:r w:rsidRPr="00247FB2">
        <w:t>远赴美国开启新的学术之旅的卜宏利师兄，</w:t>
      </w:r>
      <w:r w:rsidRPr="00247FB2">
        <w:rPr>
          <w:rFonts w:hint="eastAsia"/>
        </w:rPr>
        <w:t>已经</w:t>
      </w:r>
      <w:proofErr w:type="gramStart"/>
      <w:r w:rsidRPr="00247FB2">
        <w:t>开启博后生涯</w:t>
      </w:r>
      <w:proofErr w:type="gramEnd"/>
      <w:r w:rsidRPr="00247FB2">
        <w:t>的陈重师兄，即将毕业的周洁师兄</w:t>
      </w:r>
      <w:r w:rsidRPr="00247FB2">
        <w:rPr>
          <w:rFonts w:hint="eastAsia"/>
        </w:rPr>
        <w:t>、</w:t>
      </w:r>
      <w:r w:rsidRPr="00247FB2">
        <w:t>周显东师兄</w:t>
      </w:r>
      <w:r w:rsidRPr="00247FB2">
        <w:rPr>
          <w:rFonts w:hint="eastAsia"/>
        </w:rPr>
        <w:t>、</w:t>
      </w:r>
      <w:r w:rsidRPr="00247FB2">
        <w:t>马朝阳师兄。师兄</w:t>
      </w:r>
      <w:r w:rsidRPr="00247FB2">
        <w:rPr>
          <w:rFonts w:hint="eastAsia"/>
        </w:rPr>
        <w:t>们</w:t>
      </w:r>
      <w:r w:rsidRPr="00247FB2">
        <w:t>对我的帮助和</w:t>
      </w:r>
      <w:r w:rsidRPr="00247FB2">
        <w:rPr>
          <w:rFonts w:hint="eastAsia"/>
        </w:rPr>
        <w:t>指导</w:t>
      </w:r>
      <w:r w:rsidRPr="00247FB2">
        <w:t>将使我</w:t>
      </w:r>
      <w:r w:rsidRPr="00247FB2">
        <w:rPr>
          <w:rFonts w:hint="eastAsia"/>
        </w:rPr>
        <w:t>受益匪浅。</w:t>
      </w:r>
      <w:r w:rsidRPr="00247FB2">
        <w:t>感谢</w:t>
      </w:r>
      <w:proofErr w:type="gramStart"/>
      <w:r w:rsidRPr="00247FB2">
        <w:rPr>
          <w:rFonts w:hint="eastAsia"/>
        </w:rPr>
        <w:t>同窗</w:t>
      </w:r>
      <w:r w:rsidRPr="00247FB2">
        <w:t>义健林</w:t>
      </w:r>
      <w:proofErr w:type="gramEnd"/>
      <w:r w:rsidRPr="00247FB2">
        <w:rPr>
          <w:rFonts w:hint="eastAsia"/>
        </w:rPr>
        <w:t>，</w:t>
      </w:r>
      <w:r w:rsidRPr="00247FB2">
        <w:t>师弟</w:t>
      </w:r>
      <w:r w:rsidRPr="00247FB2">
        <w:rPr>
          <w:rFonts w:hint="eastAsia"/>
        </w:rPr>
        <w:t>储</w:t>
      </w:r>
      <w:r w:rsidRPr="00247FB2">
        <w:t>鹏程</w:t>
      </w:r>
      <w:r w:rsidRPr="00247FB2">
        <w:rPr>
          <w:rFonts w:hint="eastAsia"/>
        </w:rPr>
        <w:t>、</w:t>
      </w:r>
      <w:r w:rsidRPr="00247FB2">
        <w:t>郑开</w:t>
      </w:r>
      <w:r w:rsidRPr="00247FB2">
        <w:rPr>
          <w:rFonts w:hint="eastAsia"/>
        </w:rPr>
        <w:t>宏</w:t>
      </w:r>
      <w:r w:rsidRPr="00247FB2">
        <w:t>、朱珏雍</w:t>
      </w:r>
      <w:r w:rsidRPr="00247FB2">
        <w:rPr>
          <w:rFonts w:hint="eastAsia"/>
        </w:rPr>
        <w:t>，师妹</w:t>
      </w:r>
      <w:r w:rsidRPr="00247FB2">
        <w:t>张游琪，</w:t>
      </w:r>
      <w:r w:rsidRPr="00247FB2">
        <w:rPr>
          <w:rFonts w:hint="eastAsia"/>
        </w:rPr>
        <w:t>正是</w:t>
      </w:r>
      <w:r w:rsidRPr="00247FB2">
        <w:t>他们使</w:t>
      </w:r>
      <w:r w:rsidRPr="00247FB2">
        <w:rPr>
          <w:rFonts w:hint="eastAsia"/>
        </w:rPr>
        <w:t>我们</w:t>
      </w:r>
      <w:r w:rsidRPr="00247FB2">
        <w:t>的组会更加</w:t>
      </w:r>
      <w:r w:rsidRPr="00247FB2">
        <w:rPr>
          <w:rFonts w:hint="eastAsia"/>
        </w:rPr>
        <w:t>欢乐</w:t>
      </w:r>
      <w:r w:rsidRPr="00247FB2">
        <w:t>。</w:t>
      </w:r>
      <w:r w:rsidRPr="00247FB2">
        <w:rPr>
          <w:rFonts w:hint="eastAsia"/>
        </w:rPr>
        <w:t>感谢</w:t>
      </w:r>
      <w:r w:rsidRPr="00247FB2">
        <w:t>我的室友</w:t>
      </w:r>
      <w:r w:rsidRPr="00247FB2">
        <w:rPr>
          <w:rFonts w:hint="eastAsia"/>
        </w:rPr>
        <w:t>尹伟</w:t>
      </w:r>
      <w:r w:rsidRPr="00247FB2">
        <w:t>、张新意、韩旭东以及</w:t>
      </w:r>
      <w:r w:rsidRPr="00247FB2">
        <w:rPr>
          <w:rFonts w:hint="eastAsia"/>
        </w:rPr>
        <w:t>工学院</w:t>
      </w:r>
      <w:r w:rsidRPr="00247FB2">
        <w:rPr>
          <w:rFonts w:hint="eastAsia"/>
        </w:rPr>
        <w:t>14</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019B35EE" w14:textId="77777777" w:rsidR="003F49CF" w:rsidRPr="00247FB2" w:rsidRDefault="003F49CF" w:rsidP="003F49CF">
      <w:pPr>
        <w:ind w:firstLine="480"/>
      </w:pPr>
      <w:r w:rsidRPr="00247FB2">
        <w:rPr>
          <w:rFonts w:hint="eastAsia"/>
        </w:rPr>
        <w:t>还要</w:t>
      </w:r>
      <w:r w:rsidRPr="00247FB2">
        <w:t>感谢我的父母，他们的关爱和理解</w:t>
      </w:r>
      <w:r w:rsidRPr="00247FB2">
        <w:rPr>
          <w:rFonts w:hint="eastAsia"/>
        </w:rPr>
        <w:t>是我</w:t>
      </w:r>
      <w:r w:rsidRPr="00247FB2">
        <w:t>的坚强后盾，他们对我的包容</w:t>
      </w:r>
      <w:r w:rsidRPr="00247FB2">
        <w:rPr>
          <w:rFonts w:hint="eastAsia"/>
        </w:rPr>
        <w:t>使我</w:t>
      </w:r>
      <w:r w:rsidRPr="00247FB2">
        <w:t>能够自主选择自己的人生</w:t>
      </w:r>
      <w:r w:rsidRPr="00247FB2">
        <w:rPr>
          <w:rFonts w:hint="eastAsia"/>
        </w:rPr>
        <w:t>；</w:t>
      </w:r>
      <w:r w:rsidRPr="00247FB2">
        <w:t>感谢女友</w:t>
      </w:r>
      <w:r w:rsidRPr="00247FB2">
        <w:rPr>
          <w:rFonts w:hint="eastAsia"/>
        </w:rPr>
        <w:t>一直</w:t>
      </w:r>
      <w:r w:rsidRPr="00247FB2">
        <w:t>以来的陪伴和支持</w:t>
      </w:r>
      <w:r w:rsidRPr="00247FB2">
        <w:rPr>
          <w:rFonts w:hint="eastAsia"/>
        </w:rPr>
        <w:t>，她的</w:t>
      </w:r>
      <w:r w:rsidRPr="00247FB2">
        <w:t>鼓励是</w:t>
      </w:r>
      <w:r w:rsidRPr="00247FB2">
        <w:rPr>
          <w:rFonts w:hint="eastAsia"/>
        </w:rPr>
        <w:t>我</w:t>
      </w:r>
      <w:r w:rsidRPr="00247FB2">
        <w:t>不断前进的动力。感谢</w:t>
      </w:r>
      <w:r w:rsidRPr="00247FB2">
        <w:rPr>
          <w:rFonts w:hint="eastAsia"/>
        </w:rPr>
        <w:t>你们</w:t>
      </w:r>
      <w:r w:rsidRPr="00247FB2">
        <w:t>，我爱你们。</w:t>
      </w:r>
    </w:p>
    <w:p w14:paraId="3A70A694" w14:textId="77777777" w:rsidR="003F49CF" w:rsidRPr="00247FB2" w:rsidRDefault="003F49CF" w:rsidP="003F49CF">
      <w:pPr>
        <w:ind w:firstLine="480"/>
      </w:pPr>
      <w:r w:rsidRPr="00247FB2">
        <w:rPr>
          <w:rFonts w:hint="eastAsia"/>
        </w:rPr>
        <w:t>最后</w:t>
      </w:r>
      <w:r w:rsidRPr="00247FB2">
        <w:t>，感谢</w:t>
      </w:r>
      <w:r w:rsidRPr="00247FB2">
        <w:rPr>
          <w:rFonts w:hint="eastAsia"/>
        </w:rPr>
        <w:t>北京</w:t>
      </w:r>
      <w:r w:rsidRPr="00247FB2">
        <w:t>大学</w:t>
      </w:r>
      <w:r w:rsidRPr="00247FB2">
        <w:rPr>
          <w:rFonts w:hint="eastAsia"/>
        </w:rPr>
        <w:t>。希望</w:t>
      </w:r>
      <w:r w:rsidRPr="00247FB2">
        <w:t>能时常回来看看，重温这段美好的时光。</w:t>
      </w:r>
    </w:p>
    <w:p w14:paraId="0EB361AC" w14:textId="77777777" w:rsidR="003F49CF" w:rsidRPr="00247FB2" w:rsidRDefault="003F49CF" w:rsidP="00131DE7">
      <w:pPr>
        <w:widowControl/>
        <w:spacing w:line="240" w:lineRule="auto"/>
        <w:ind w:firstLineChars="0" w:firstLine="0"/>
        <w:jc w:val="left"/>
      </w:pPr>
      <w:r w:rsidRPr="00247FB2">
        <w:br w:type="page"/>
      </w:r>
    </w:p>
    <w:p w14:paraId="12B6C3A0" w14:textId="77777777" w:rsidR="009F1063" w:rsidRPr="00247FB2" w:rsidRDefault="009F1063" w:rsidP="003F49CF">
      <w:pPr>
        <w:ind w:firstLine="480"/>
      </w:pPr>
    </w:p>
    <w:p w14:paraId="087B9730" w14:textId="77777777" w:rsidR="009F1063" w:rsidRPr="00247FB2" w:rsidRDefault="009F1063" w:rsidP="003F49CF">
      <w:pPr>
        <w:ind w:firstLine="480"/>
      </w:pPr>
    </w:p>
    <w:p w14:paraId="0863B98C" w14:textId="77777777" w:rsidR="00131DE7" w:rsidRPr="00247FB2" w:rsidRDefault="00131DE7" w:rsidP="00131DE7">
      <w:pPr>
        <w:spacing w:line="400" w:lineRule="atLeast"/>
        <w:ind w:firstLineChars="0" w:firstLine="0"/>
        <w:jc w:val="center"/>
        <w:rPr>
          <w:rFonts w:ascii="宋体" w:hAnsi="宋体"/>
        </w:rPr>
      </w:pPr>
    </w:p>
    <w:p w14:paraId="74D1F0AB" w14:textId="77777777" w:rsidR="00671EC2" w:rsidRPr="00247FB2" w:rsidRDefault="00671EC2" w:rsidP="00786EF5">
      <w:pPr>
        <w:ind w:firstLineChars="0" w:firstLine="0"/>
        <w:rPr>
          <w:color w:val="0070C0"/>
        </w:rPr>
        <w:sectPr w:rsidR="00671EC2" w:rsidRPr="00247FB2" w:rsidSect="00676C4F">
          <w:headerReference w:type="default" r:id="rId17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247FB2" w:rsidRDefault="000B12E1" w:rsidP="0031769A">
      <w:pPr>
        <w:pStyle w:val="10"/>
        <w:numPr>
          <w:ilvl w:val="0"/>
          <w:numId w:val="0"/>
        </w:numPr>
        <w:ind w:left="432"/>
        <w:rPr>
          <w:color w:val="auto"/>
        </w:rPr>
      </w:pPr>
      <w:bookmarkStart w:id="375" w:name="_Toc510015454"/>
      <w:r w:rsidRPr="00247FB2">
        <w:rPr>
          <w:rFonts w:hint="eastAsia"/>
          <w:color w:val="auto"/>
        </w:rPr>
        <w:lastRenderedPageBreak/>
        <w:t>北京大学学位论文原创性声明和使用授权说明</w:t>
      </w:r>
      <w:bookmarkEnd w:id="375"/>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34EB74C9" w14:textId="77777777" w:rsidR="00851FD5" w:rsidRPr="00247FB2" w:rsidRDefault="000B12E1" w:rsidP="00786EF5">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47EC0B7A" w14:textId="77777777" w:rsidR="00851FD5" w:rsidRPr="00247FB2" w:rsidRDefault="00851FD5" w:rsidP="00786EF5">
      <w:pPr>
        <w:spacing w:line="400" w:lineRule="atLeast"/>
        <w:ind w:firstLineChars="0" w:firstLine="0"/>
        <w:jc w:val="center"/>
      </w:pPr>
    </w:p>
    <w:p w14:paraId="45811399" w14:textId="77777777" w:rsidR="009F1063" w:rsidRPr="00247FB2" w:rsidRDefault="009F1063" w:rsidP="00786EF5">
      <w:pPr>
        <w:spacing w:line="400" w:lineRule="atLeast"/>
        <w:ind w:firstLineChars="0" w:firstLine="0"/>
        <w:jc w:val="center"/>
        <w:rPr>
          <w:rFonts w:ascii="宋体" w:hAnsi="宋体"/>
        </w:rPr>
      </w:pPr>
    </w:p>
    <w:p w14:paraId="03D9AAFA" w14:textId="77777777" w:rsidR="009F1063" w:rsidRPr="00247FB2" w:rsidRDefault="009F1063" w:rsidP="00786EF5">
      <w:pPr>
        <w:spacing w:line="400" w:lineRule="atLeast"/>
        <w:ind w:firstLineChars="0" w:firstLine="0"/>
        <w:jc w:val="center"/>
        <w:rPr>
          <w:rFonts w:ascii="宋体" w:hAnsi="宋体"/>
        </w:rPr>
      </w:pPr>
    </w:p>
    <w:p w14:paraId="5080FCDB" w14:textId="107A4A10" w:rsidR="00131DE7" w:rsidRPr="00247FB2" w:rsidRDefault="00131DE7">
      <w:pPr>
        <w:spacing w:line="400" w:lineRule="atLeast"/>
        <w:ind w:firstLineChars="0" w:firstLine="0"/>
        <w:jc w:val="center"/>
        <w:rPr>
          <w:rFonts w:ascii="宋体" w:hAnsi="宋体"/>
        </w:rPr>
      </w:pPr>
    </w:p>
    <w:sectPr w:rsidR="00131DE7" w:rsidRPr="00247FB2" w:rsidSect="00676C4F">
      <w:headerReference w:type="default" r:id="rId176"/>
      <w:footerReference w:type="default" r:id="rId177"/>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dell" w:date="2018-03-25T17:30:00Z" w:initials="d">
    <w:p w14:paraId="589CF414" w14:textId="3C791968" w:rsidR="0043492D" w:rsidRDefault="0043492D">
      <w:pPr>
        <w:pStyle w:val="af8"/>
        <w:ind w:firstLine="420"/>
      </w:pPr>
      <w:r>
        <w:rPr>
          <w:rStyle w:val="af7"/>
        </w:rPr>
        <w:annotationRef/>
      </w:r>
      <w:r>
        <w:t>添加文献引用</w:t>
      </w:r>
    </w:p>
  </w:comment>
  <w:comment w:id="117" w:author="dell" w:date="2018-03-25T17:28:00Z" w:initials="d">
    <w:p w14:paraId="1C97ADA2" w14:textId="0FC02E2C" w:rsidR="0043492D" w:rsidRDefault="0043492D">
      <w:pPr>
        <w:pStyle w:val="af8"/>
        <w:ind w:firstLine="420"/>
      </w:pPr>
      <w:r>
        <w:rPr>
          <w:rStyle w:val="af7"/>
        </w:rPr>
        <w:annotationRef/>
      </w:r>
      <w:r>
        <w:t>可以添加具体的公式</w:t>
      </w:r>
    </w:p>
  </w:comment>
  <w:comment w:id="131" w:author="dell" w:date="2018-03-27T13:58:00Z" w:initials="d">
    <w:p w14:paraId="6FCAFC80" w14:textId="75CCBBC9" w:rsidR="0043492D" w:rsidRDefault="0043492D">
      <w:pPr>
        <w:pStyle w:val="af8"/>
        <w:ind w:firstLine="420"/>
      </w:pPr>
      <w:r>
        <w:rPr>
          <w:rStyle w:val="af7"/>
        </w:rPr>
        <w:annotationRef/>
      </w:r>
      <w:r>
        <w:t>添加</w:t>
      </w:r>
      <w:r>
        <w:t>puck</w:t>
      </w:r>
      <w:r>
        <w:t>公式以及图示</w:t>
      </w:r>
    </w:p>
  </w:comment>
  <w:comment w:id="141" w:author="dell" w:date="2018-03-25T14:49:00Z" w:initials="d">
    <w:p w14:paraId="7C569F9D" w14:textId="1D0A776C" w:rsidR="0043492D" w:rsidRDefault="0043492D">
      <w:pPr>
        <w:pStyle w:val="af8"/>
        <w:ind w:firstLine="420"/>
      </w:pPr>
      <w:r>
        <w:rPr>
          <w:rStyle w:val="af7"/>
        </w:rPr>
        <w:annotationRef/>
      </w:r>
      <w:r>
        <w:rPr>
          <w:rFonts w:hint="eastAsia"/>
        </w:rPr>
        <w:t>添加</w:t>
      </w:r>
      <w:r>
        <w:rPr>
          <w:rFonts w:hint="eastAsia"/>
        </w:rPr>
        <w:t>CDM</w:t>
      </w:r>
      <w:r>
        <w:rPr>
          <w:rFonts w:hint="eastAsia"/>
        </w:rPr>
        <w:t>相关文献及其工作</w:t>
      </w:r>
    </w:p>
  </w:comment>
  <w:comment w:id="345" w:author="dell" w:date="2018-03-28T15:44:00Z" w:initials="d">
    <w:p w14:paraId="37F9030C" w14:textId="352B90F6" w:rsidR="0043492D" w:rsidRDefault="0043492D">
      <w:pPr>
        <w:pStyle w:val="af8"/>
        <w:ind w:firstLine="420"/>
      </w:pPr>
      <w:r>
        <w:rPr>
          <w:rStyle w:val="af7"/>
        </w:rPr>
        <w:annotationRef/>
      </w:r>
      <w:r>
        <w:t>试件的尺寸表格是否给出</w:t>
      </w:r>
      <w:r>
        <w:rPr>
          <w:rFonts w:hint="eastAsia"/>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6FCAFC80" w15:done="0"/>
  <w15:commentEx w15:paraId="7C569F9D" w15:done="0"/>
  <w15:commentEx w15:paraId="37F903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746AD" w14:textId="77777777" w:rsidR="001F7A7A" w:rsidRDefault="001F7A7A" w:rsidP="000B12E1">
      <w:pPr>
        <w:spacing w:line="240" w:lineRule="auto"/>
        <w:ind w:firstLine="480"/>
      </w:pPr>
      <w:r>
        <w:separator/>
      </w:r>
    </w:p>
  </w:endnote>
  <w:endnote w:type="continuationSeparator" w:id="0">
    <w:p w14:paraId="3CAC71BF" w14:textId="77777777" w:rsidR="001F7A7A" w:rsidRDefault="001F7A7A"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43492D" w:rsidRDefault="0043492D"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43492D" w:rsidRDefault="0043492D">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43492D" w:rsidRDefault="0043492D">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Content>
      <w:p w14:paraId="5E152814" w14:textId="77777777" w:rsidR="0043492D" w:rsidRDefault="0043492D">
        <w:pPr>
          <w:pStyle w:val="a6"/>
          <w:ind w:firstLine="360"/>
          <w:jc w:val="center"/>
        </w:pPr>
        <w:r>
          <w:fldChar w:fldCharType="begin"/>
        </w:r>
        <w:r>
          <w:instrText>PAGE   \* MERGEFORMAT</w:instrText>
        </w:r>
        <w:r>
          <w:fldChar w:fldCharType="separate"/>
        </w:r>
        <w:r w:rsidR="008D0600" w:rsidRPr="008D0600">
          <w:rPr>
            <w:noProof/>
            <w:lang w:val="zh-CN"/>
          </w:rPr>
          <w:t>36</w:t>
        </w:r>
        <w:r>
          <w:fldChar w:fldCharType="end"/>
        </w:r>
      </w:p>
    </w:sdtContent>
  </w:sdt>
  <w:p w14:paraId="6CAF5FC1" w14:textId="77777777" w:rsidR="0043492D" w:rsidRDefault="0043492D"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Content>
      <w:p w14:paraId="58211FDB" w14:textId="77777777" w:rsidR="0043492D" w:rsidRDefault="0043492D">
        <w:pPr>
          <w:pStyle w:val="a6"/>
          <w:ind w:firstLine="360"/>
          <w:jc w:val="center"/>
        </w:pPr>
        <w:r>
          <w:fldChar w:fldCharType="begin"/>
        </w:r>
        <w:r>
          <w:instrText>PAGE   \* MERGEFORMAT</w:instrText>
        </w:r>
        <w:r>
          <w:fldChar w:fldCharType="separate"/>
        </w:r>
        <w:r w:rsidR="0020751E" w:rsidRPr="0020751E">
          <w:rPr>
            <w:noProof/>
            <w:lang w:val="zh-CN"/>
          </w:rPr>
          <w:t>V</w:t>
        </w:r>
        <w:r>
          <w:fldChar w:fldCharType="end"/>
        </w:r>
      </w:p>
    </w:sdtContent>
  </w:sdt>
  <w:p w14:paraId="09CFF72B" w14:textId="77777777" w:rsidR="0043492D" w:rsidRDefault="0043492D">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Content>
      <w:p w14:paraId="5F5D6660" w14:textId="77777777" w:rsidR="0043492D" w:rsidRDefault="0043492D">
        <w:pPr>
          <w:pStyle w:val="a6"/>
          <w:ind w:left="480" w:right="240" w:firstLine="360"/>
          <w:jc w:val="center"/>
        </w:pPr>
        <w:r>
          <w:fldChar w:fldCharType="begin"/>
        </w:r>
        <w:r>
          <w:instrText>PAGE   \* MERGEFORMAT</w:instrText>
        </w:r>
        <w:r>
          <w:fldChar w:fldCharType="separate"/>
        </w:r>
        <w:r w:rsidR="008D0600" w:rsidRPr="008D0600">
          <w:rPr>
            <w:noProof/>
            <w:lang w:val="zh-CN"/>
          </w:rPr>
          <w:t>37</w:t>
        </w:r>
        <w:r>
          <w:fldChar w:fldCharType="end"/>
        </w:r>
      </w:p>
    </w:sdtContent>
  </w:sdt>
  <w:p w14:paraId="1D2D5DAC" w14:textId="77777777" w:rsidR="0043492D" w:rsidRDefault="0043492D">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43492D" w:rsidRDefault="0043492D"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43492D" w:rsidRDefault="0043492D">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DCF83" w14:textId="77777777" w:rsidR="001F7A7A" w:rsidRDefault="001F7A7A" w:rsidP="00843206">
      <w:pPr>
        <w:spacing w:line="240" w:lineRule="auto"/>
        <w:ind w:firstLineChars="0" w:firstLine="0"/>
      </w:pPr>
      <w:r>
        <w:separator/>
      </w:r>
    </w:p>
  </w:footnote>
  <w:footnote w:type="continuationSeparator" w:id="0">
    <w:p w14:paraId="0A6780B8" w14:textId="77777777" w:rsidR="001F7A7A" w:rsidRDefault="001F7A7A"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43492D" w:rsidRPr="00DE66E7" w:rsidRDefault="0043492D"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43492D" w:rsidRPr="002E1C57" w:rsidRDefault="0043492D"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43492D" w:rsidRDefault="0043492D"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2EE013F3" w:rsidR="0043492D" w:rsidRPr="002E1C57" w:rsidRDefault="0043492D" w:rsidP="0033742D">
    <w:pPr>
      <w:pStyle w:val="a5"/>
      <w:ind w:firstLineChars="0" w:firstLine="0"/>
      <w:rPr>
        <w:sz w:val="21"/>
        <w:szCs w:val="21"/>
      </w:rPr>
    </w:pPr>
    <w:r>
      <w:rPr>
        <w:rFonts w:hint="eastAsia"/>
        <w:sz w:val="21"/>
        <w:szCs w:val="21"/>
      </w:rPr>
      <w:t>第四章</w:t>
    </w:r>
    <w:r>
      <w:rPr>
        <w:rFonts w:hint="eastAsia"/>
        <w:sz w:val="21"/>
        <w:szCs w:val="21"/>
      </w:rPr>
      <w:t xml:space="preserve">  </w:t>
    </w:r>
    <w:r w:rsidRPr="00100C7C">
      <w:rPr>
        <w:rFonts w:hint="eastAsia"/>
        <w:sz w:val="21"/>
        <w:szCs w:val="21"/>
      </w:rPr>
      <w:t>大开孔复合材料层合板的数值计算</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43492D" w:rsidRPr="002E1C57" w:rsidRDefault="0043492D"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43492D" w:rsidRPr="00553D6C" w:rsidRDefault="0043492D"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43492D" w:rsidRPr="00D56428" w:rsidRDefault="0043492D"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43492D" w:rsidRPr="00477839" w:rsidRDefault="0043492D"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43492D" w:rsidRDefault="0043492D">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43492D" w:rsidRPr="00821635" w:rsidRDefault="0043492D"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43492D" w:rsidRPr="002E1C57" w:rsidRDefault="0043492D"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43492D" w:rsidRPr="002E1C57" w:rsidRDefault="0043492D"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43492D" w:rsidRPr="002E1C57" w:rsidRDefault="0043492D"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43492D" w:rsidRPr="002E1C57" w:rsidRDefault="0043492D"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43492D" w:rsidRPr="007D1605" w:rsidRDefault="0043492D"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5"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6"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7"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A23703"/>
    <w:multiLevelType w:val="multilevel"/>
    <w:tmpl w:val="415A7D6E"/>
    <w:numStyleLink w:val="ZQ"/>
  </w:abstractNum>
  <w:abstractNum w:abstractNumId="12"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4"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15:restartNumberingAfterBreak="0">
    <w:nsid w:val="4A4F06F6"/>
    <w:multiLevelType w:val="multilevel"/>
    <w:tmpl w:val="E2407368"/>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hanging="441"/>
      </w:pPr>
      <w:rPr>
        <w:rFonts w:hint="eastAsia"/>
        <w:lang w:val="en-US"/>
      </w:rPr>
    </w:lvl>
    <w:lvl w:ilvl="5">
      <w:start w:val="1"/>
      <w:numFmt w:val="decimal"/>
      <w:lvlRestart w:val="1"/>
      <w:pStyle w:val="7"/>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6"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7"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9"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0"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1"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3"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6"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8"/>
  </w:num>
  <w:num w:numId="2">
    <w:abstractNumId w:val="28"/>
  </w:num>
  <w:num w:numId="3">
    <w:abstractNumId w:val="24"/>
  </w:num>
  <w:num w:numId="4">
    <w:abstractNumId w:val="26"/>
  </w:num>
  <w:num w:numId="5">
    <w:abstractNumId w:val="13"/>
  </w:num>
  <w:num w:numId="6">
    <w:abstractNumId w:val="19"/>
  </w:num>
  <w:num w:numId="7">
    <w:abstractNumId w:val="23"/>
  </w:num>
  <w:num w:numId="8">
    <w:abstractNumId w:val="22"/>
  </w:num>
  <w:num w:numId="9">
    <w:abstractNumId w:val="3"/>
  </w:num>
  <w:num w:numId="10">
    <w:abstractNumId w:val="12"/>
  </w:num>
  <w:num w:numId="11">
    <w:abstractNumId w:val="21"/>
  </w:num>
  <w:num w:numId="12">
    <w:abstractNumId w:val="1"/>
  </w:num>
  <w:num w:numId="13">
    <w:abstractNumId w:val="4"/>
  </w:num>
  <w:num w:numId="14">
    <w:abstractNumId w:val="9"/>
  </w:num>
  <w:num w:numId="15">
    <w:abstractNumId w:val="7"/>
  </w:num>
  <w:num w:numId="16">
    <w:abstractNumId w:val="27"/>
  </w:num>
  <w:num w:numId="17">
    <w:abstractNumId w:val="10"/>
  </w:num>
  <w:num w:numId="18">
    <w:abstractNumId w:val="17"/>
  </w:num>
  <w:num w:numId="19">
    <w:abstractNumId w:val="11"/>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6"/>
  </w:num>
  <w:num w:numId="21">
    <w:abstractNumId w:val="11"/>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5"/>
  </w:num>
  <w:num w:numId="23">
    <w:abstractNumId w:val="15"/>
  </w:num>
  <w:num w:numId="24">
    <w:abstractNumId w:val="15"/>
  </w:num>
  <w:num w:numId="25">
    <w:abstractNumId w:val="15"/>
  </w:num>
  <w:num w:numId="26">
    <w:abstractNumId w:val="15"/>
  </w:num>
  <w:num w:numId="27">
    <w:abstractNumId w:val="15"/>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5"/>
  </w:num>
  <w:num w:numId="32">
    <w:abstractNumId w:val="14"/>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num>
  <w:num w:numId="36">
    <w:abstractNumId w:val="20"/>
  </w:num>
  <w:num w:numId="37">
    <w:abstractNumId w:val="2"/>
  </w:num>
  <w:num w:numId="3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12E1"/>
    <w:rsid w:val="000001FF"/>
    <w:rsid w:val="000003DB"/>
    <w:rsid w:val="00000888"/>
    <w:rsid w:val="0000180A"/>
    <w:rsid w:val="000023A1"/>
    <w:rsid w:val="000035CB"/>
    <w:rsid w:val="00003EFD"/>
    <w:rsid w:val="000044B2"/>
    <w:rsid w:val="000048C9"/>
    <w:rsid w:val="000055B2"/>
    <w:rsid w:val="000068AA"/>
    <w:rsid w:val="00006D8C"/>
    <w:rsid w:val="00007297"/>
    <w:rsid w:val="000073F9"/>
    <w:rsid w:val="00007580"/>
    <w:rsid w:val="0001043D"/>
    <w:rsid w:val="0001079B"/>
    <w:rsid w:val="0001117F"/>
    <w:rsid w:val="00012622"/>
    <w:rsid w:val="00013575"/>
    <w:rsid w:val="00013F5A"/>
    <w:rsid w:val="000141CF"/>
    <w:rsid w:val="0001437A"/>
    <w:rsid w:val="00014BD5"/>
    <w:rsid w:val="0001507B"/>
    <w:rsid w:val="000151D9"/>
    <w:rsid w:val="00015A0F"/>
    <w:rsid w:val="00015AF1"/>
    <w:rsid w:val="00015ED8"/>
    <w:rsid w:val="00016146"/>
    <w:rsid w:val="00016A4E"/>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287"/>
    <w:rsid w:val="00025755"/>
    <w:rsid w:val="000279C7"/>
    <w:rsid w:val="00030705"/>
    <w:rsid w:val="00030D2F"/>
    <w:rsid w:val="000322B2"/>
    <w:rsid w:val="00033566"/>
    <w:rsid w:val="00033C5E"/>
    <w:rsid w:val="00034EA6"/>
    <w:rsid w:val="00034EBD"/>
    <w:rsid w:val="00034F9F"/>
    <w:rsid w:val="00035594"/>
    <w:rsid w:val="00037A69"/>
    <w:rsid w:val="00040360"/>
    <w:rsid w:val="0004043C"/>
    <w:rsid w:val="0004089D"/>
    <w:rsid w:val="00040987"/>
    <w:rsid w:val="000409FA"/>
    <w:rsid w:val="00040CEF"/>
    <w:rsid w:val="00041534"/>
    <w:rsid w:val="000426CD"/>
    <w:rsid w:val="00042A54"/>
    <w:rsid w:val="00043457"/>
    <w:rsid w:val="00043561"/>
    <w:rsid w:val="00043860"/>
    <w:rsid w:val="00043BD5"/>
    <w:rsid w:val="00043EF5"/>
    <w:rsid w:val="000444A7"/>
    <w:rsid w:val="00044C3D"/>
    <w:rsid w:val="00044DC1"/>
    <w:rsid w:val="00045831"/>
    <w:rsid w:val="00045D2C"/>
    <w:rsid w:val="000470AF"/>
    <w:rsid w:val="0004795A"/>
    <w:rsid w:val="00050C17"/>
    <w:rsid w:val="00051291"/>
    <w:rsid w:val="00051633"/>
    <w:rsid w:val="00052653"/>
    <w:rsid w:val="00053675"/>
    <w:rsid w:val="000539AC"/>
    <w:rsid w:val="00054BC8"/>
    <w:rsid w:val="00055D04"/>
    <w:rsid w:val="000565C2"/>
    <w:rsid w:val="00057500"/>
    <w:rsid w:val="00057516"/>
    <w:rsid w:val="000575F7"/>
    <w:rsid w:val="00057BF0"/>
    <w:rsid w:val="0006098F"/>
    <w:rsid w:val="0006100E"/>
    <w:rsid w:val="0006125B"/>
    <w:rsid w:val="000612F3"/>
    <w:rsid w:val="000618F2"/>
    <w:rsid w:val="00061A66"/>
    <w:rsid w:val="00062AAC"/>
    <w:rsid w:val="0006315C"/>
    <w:rsid w:val="000639EF"/>
    <w:rsid w:val="00063F05"/>
    <w:rsid w:val="00064AA4"/>
    <w:rsid w:val="00064C02"/>
    <w:rsid w:val="0006670B"/>
    <w:rsid w:val="00066BC6"/>
    <w:rsid w:val="00067601"/>
    <w:rsid w:val="00067918"/>
    <w:rsid w:val="000679EA"/>
    <w:rsid w:val="00067A04"/>
    <w:rsid w:val="00070FBC"/>
    <w:rsid w:val="00070FE3"/>
    <w:rsid w:val="00071BF3"/>
    <w:rsid w:val="00072C90"/>
    <w:rsid w:val="00073F35"/>
    <w:rsid w:val="00074429"/>
    <w:rsid w:val="000746D0"/>
    <w:rsid w:val="00074852"/>
    <w:rsid w:val="000758C2"/>
    <w:rsid w:val="0007762C"/>
    <w:rsid w:val="0007787D"/>
    <w:rsid w:val="00077D7B"/>
    <w:rsid w:val="000806E7"/>
    <w:rsid w:val="000806FF"/>
    <w:rsid w:val="00081533"/>
    <w:rsid w:val="00081A00"/>
    <w:rsid w:val="000826A7"/>
    <w:rsid w:val="0008600D"/>
    <w:rsid w:val="000872D2"/>
    <w:rsid w:val="0008789E"/>
    <w:rsid w:val="000911E1"/>
    <w:rsid w:val="00091C3B"/>
    <w:rsid w:val="00091FA6"/>
    <w:rsid w:val="00091FC3"/>
    <w:rsid w:val="00092ADE"/>
    <w:rsid w:val="0009311E"/>
    <w:rsid w:val="000936BE"/>
    <w:rsid w:val="00094285"/>
    <w:rsid w:val="00094AB9"/>
    <w:rsid w:val="00095EE9"/>
    <w:rsid w:val="00096F2E"/>
    <w:rsid w:val="000A03D0"/>
    <w:rsid w:val="000A0E44"/>
    <w:rsid w:val="000A11E1"/>
    <w:rsid w:val="000A1880"/>
    <w:rsid w:val="000A1E4A"/>
    <w:rsid w:val="000A2041"/>
    <w:rsid w:val="000A28CC"/>
    <w:rsid w:val="000A334C"/>
    <w:rsid w:val="000A3675"/>
    <w:rsid w:val="000A494C"/>
    <w:rsid w:val="000A4A1D"/>
    <w:rsid w:val="000A552D"/>
    <w:rsid w:val="000A56DB"/>
    <w:rsid w:val="000A6C85"/>
    <w:rsid w:val="000A739C"/>
    <w:rsid w:val="000A7734"/>
    <w:rsid w:val="000A7D13"/>
    <w:rsid w:val="000B02A2"/>
    <w:rsid w:val="000B0427"/>
    <w:rsid w:val="000B06B8"/>
    <w:rsid w:val="000B079F"/>
    <w:rsid w:val="000B12E1"/>
    <w:rsid w:val="000B1356"/>
    <w:rsid w:val="000B1F68"/>
    <w:rsid w:val="000B2568"/>
    <w:rsid w:val="000B402D"/>
    <w:rsid w:val="000B4983"/>
    <w:rsid w:val="000B54E4"/>
    <w:rsid w:val="000B5CA1"/>
    <w:rsid w:val="000B6AAB"/>
    <w:rsid w:val="000B6B3D"/>
    <w:rsid w:val="000B7F57"/>
    <w:rsid w:val="000C039A"/>
    <w:rsid w:val="000C078B"/>
    <w:rsid w:val="000C1CE7"/>
    <w:rsid w:val="000C2411"/>
    <w:rsid w:val="000C284A"/>
    <w:rsid w:val="000C3A30"/>
    <w:rsid w:val="000C5063"/>
    <w:rsid w:val="000C52CA"/>
    <w:rsid w:val="000C562F"/>
    <w:rsid w:val="000C5AB8"/>
    <w:rsid w:val="000C6939"/>
    <w:rsid w:val="000C6DF5"/>
    <w:rsid w:val="000C7EA5"/>
    <w:rsid w:val="000C7EBC"/>
    <w:rsid w:val="000D0225"/>
    <w:rsid w:val="000D0376"/>
    <w:rsid w:val="000D0E1D"/>
    <w:rsid w:val="000D14F0"/>
    <w:rsid w:val="000D153D"/>
    <w:rsid w:val="000D2917"/>
    <w:rsid w:val="000D3148"/>
    <w:rsid w:val="000D3BF1"/>
    <w:rsid w:val="000D3E8A"/>
    <w:rsid w:val="000D3ED7"/>
    <w:rsid w:val="000D4ACB"/>
    <w:rsid w:val="000D55ED"/>
    <w:rsid w:val="000D648A"/>
    <w:rsid w:val="000D708D"/>
    <w:rsid w:val="000D71BD"/>
    <w:rsid w:val="000D76AC"/>
    <w:rsid w:val="000E0164"/>
    <w:rsid w:val="000E0AF8"/>
    <w:rsid w:val="000E1234"/>
    <w:rsid w:val="000E1E7D"/>
    <w:rsid w:val="000E27C7"/>
    <w:rsid w:val="000E2FF2"/>
    <w:rsid w:val="000E3A78"/>
    <w:rsid w:val="000E79E1"/>
    <w:rsid w:val="000E7F0B"/>
    <w:rsid w:val="000F0153"/>
    <w:rsid w:val="000F0430"/>
    <w:rsid w:val="000F0F24"/>
    <w:rsid w:val="000F2742"/>
    <w:rsid w:val="000F2F19"/>
    <w:rsid w:val="000F33CA"/>
    <w:rsid w:val="000F34C2"/>
    <w:rsid w:val="000F3A4E"/>
    <w:rsid w:val="000F45CA"/>
    <w:rsid w:val="000F461F"/>
    <w:rsid w:val="000F4EEB"/>
    <w:rsid w:val="000F6DEE"/>
    <w:rsid w:val="000F6F11"/>
    <w:rsid w:val="001006DA"/>
    <w:rsid w:val="001008EB"/>
    <w:rsid w:val="00100C7C"/>
    <w:rsid w:val="00100F7D"/>
    <w:rsid w:val="001014F6"/>
    <w:rsid w:val="0010191D"/>
    <w:rsid w:val="00103932"/>
    <w:rsid w:val="00103CE9"/>
    <w:rsid w:val="00105AC4"/>
    <w:rsid w:val="001071C9"/>
    <w:rsid w:val="00110F9C"/>
    <w:rsid w:val="00111039"/>
    <w:rsid w:val="001115AC"/>
    <w:rsid w:val="00111F13"/>
    <w:rsid w:val="001122C8"/>
    <w:rsid w:val="00112378"/>
    <w:rsid w:val="00112B60"/>
    <w:rsid w:val="00112D41"/>
    <w:rsid w:val="00112E24"/>
    <w:rsid w:val="00113065"/>
    <w:rsid w:val="00113CB5"/>
    <w:rsid w:val="00113E1B"/>
    <w:rsid w:val="00115015"/>
    <w:rsid w:val="0011510D"/>
    <w:rsid w:val="001153FE"/>
    <w:rsid w:val="0011609F"/>
    <w:rsid w:val="0011617C"/>
    <w:rsid w:val="00116873"/>
    <w:rsid w:val="001179AF"/>
    <w:rsid w:val="0012013D"/>
    <w:rsid w:val="00120855"/>
    <w:rsid w:val="00120FD6"/>
    <w:rsid w:val="0012168E"/>
    <w:rsid w:val="001228BE"/>
    <w:rsid w:val="00122E73"/>
    <w:rsid w:val="00124520"/>
    <w:rsid w:val="00125634"/>
    <w:rsid w:val="00125A18"/>
    <w:rsid w:val="0012738C"/>
    <w:rsid w:val="00127DE0"/>
    <w:rsid w:val="00130742"/>
    <w:rsid w:val="0013094E"/>
    <w:rsid w:val="0013123C"/>
    <w:rsid w:val="00131396"/>
    <w:rsid w:val="00131DE7"/>
    <w:rsid w:val="0013200C"/>
    <w:rsid w:val="0013275E"/>
    <w:rsid w:val="001327CC"/>
    <w:rsid w:val="00132BD0"/>
    <w:rsid w:val="00132D6A"/>
    <w:rsid w:val="00133AC2"/>
    <w:rsid w:val="00134F8D"/>
    <w:rsid w:val="00136E05"/>
    <w:rsid w:val="001370D2"/>
    <w:rsid w:val="00137612"/>
    <w:rsid w:val="00140BB5"/>
    <w:rsid w:val="001415D2"/>
    <w:rsid w:val="00141B32"/>
    <w:rsid w:val="001429BE"/>
    <w:rsid w:val="00142B54"/>
    <w:rsid w:val="00144320"/>
    <w:rsid w:val="0014459B"/>
    <w:rsid w:val="00145EB9"/>
    <w:rsid w:val="00146F0C"/>
    <w:rsid w:val="00147801"/>
    <w:rsid w:val="00150675"/>
    <w:rsid w:val="001509BB"/>
    <w:rsid w:val="0015127E"/>
    <w:rsid w:val="001512C6"/>
    <w:rsid w:val="0015178F"/>
    <w:rsid w:val="00151ABF"/>
    <w:rsid w:val="00152101"/>
    <w:rsid w:val="0015288D"/>
    <w:rsid w:val="00152C61"/>
    <w:rsid w:val="00154713"/>
    <w:rsid w:val="0015476F"/>
    <w:rsid w:val="001549DB"/>
    <w:rsid w:val="00155A09"/>
    <w:rsid w:val="00156842"/>
    <w:rsid w:val="001575D5"/>
    <w:rsid w:val="00157E7D"/>
    <w:rsid w:val="0016156E"/>
    <w:rsid w:val="00161986"/>
    <w:rsid w:val="00163349"/>
    <w:rsid w:val="0016436D"/>
    <w:rsid w:val="001653E0"/>
    <w:rsid w:val="00165E30"/>
    <w:rsid w:val="00167CE0"/>
    <w:rsid w:val="00172C24"/>
    <w:rsid w:val="00173315"/>
    <w:rsid w:val="0017387A"/>
    <w:rsid w:val="001748B2"/>
    <w:rsid w:val="00174D95"/>
    <w:rsid w:val="00174E72"/>
    <w:rsid w:val="001753B4"/>
    <w:rsid w:val="00175601"/>
    <w:rsid w:val="00175E6E"/>
    <w:rsid w:val="00176689"/>
    <w:rsid w:val="00176D93"/>
    <w:rsid w:val="00177F27"/>
    <w:rsid w:val="00180EBE"/>
    <w:rsid w:val="001814A1"/>
    <w:rsid w:val="00181624"/>
    <w:rsid w:val="00182758"/>
    <w:rsid w:val="00182ADD"/>
    <w:rsid w:val="00182DAE"/>
    <w:rsid w:val="00183B96"/>
    <w:rsid w:val="00183E27"/>
    <w:rsid w:val="0018454F"/>
    <w:rsid w:val="00184F22"/>
    <w:rsid w:val="001874CC"/>
    <w:rsid w:val="001877EE"/>
    <w:rsid w:val="00187954"/>
    <w:rsid w:val="00190CAD"/>
    <w:rsid w:val="00191E1F"/>
    <w:rsid w:val="00192AAC"/>
    <w:rsid w:val="00192E69"/>
    <w:rsid w:val="00193BAC"/>
    <w:rsid w:val="00193E58"/>
    <w:rsid w:val="00194156"/>
    <w:rsid w:val="00194606"/>
    <w:rsid w:val="0019465E"/>
    <w:rsid w:val="00194DE3"/>
    <w:rsid w:val="00195549"/>
    <w:rsid w:val="001959ED"/>
    <w:rsid w:val="0019680E"/>
    <w:rsid w:val="00196C52"/>
    <w:rsid w:val="00196CB1"/>
    <w:rsid w:val="0019708A"/>
    <w:rsid w:val="001970A6"/>
    <w:rsid w:val="001979C1"/>
    <w:rsid w:val="001A04F4"/>
    <w:rsid w:val="001A08A0"/>
    <w:rsid w:val="001A2F7F"/>
    <w:rsid w:val="001A3AD7"/>
    <w:rsid w:val="001A3D2D"/>
    <w:rsid w:val="001A5336"/>
    <w:rsid w:val="001A5ADE"/>
    <w:rsid w:val="001A5AEE"/>
    <w:rsid w:val="001A7A7E"/>
    <w:rsid w:val="001B06DB"/>
    <w:rsid w:val="001B1047"/>
    <w:rsid w:val="001B1551"/>
    <w:rsid w:val="001B207E"/>
    <w:rsid w:val="001B2178"/>
    <w:rsid w:val="001B3366"/>
    <w:rsid w:val="001B37B4"/>
    <w:rsid w:val="001B498D"/>
    <w:rsid w:val="001B53E2"/>
    <w:rsid w:val="001B6282"/>
    <w:rsid w:val="001B632E"/>
    <w:rsid w:val="001B6DE5"/>
    <w:rsid w:val="001B709B"/>
    <w:rsid w:val="001B75EC"/>
    <w:rsid w:val="001B7887"/>
    <w:rsid w:val="001C00BB"/>
    <w:rsid w:val="001C18D1"/>
    <w:rsid w:val="001C1E06"/>
    <w:rsid w:val="001C2A62"/>
    <w:rsid w:val="001C2C71"/>
    <w:rsid w:val="001C2E01"/>
    <w:rsid w:val="001C2F51"/>
    <w:rsid w:val="001C3642"/>
    <w:rsid w:val="001C3D80"/>
    <w:rsid w:val="001C3F3E"/>
    <w:rsid w:val="001C4BD0"/>
    <w:rsid w:val="001C4EEF"/>
    <w:rsid w:val="001C50EA"/>
    <w:rsid w:val="001D0666"/>
    <w:rsid w:val="001D0B9A"/>
    <w:rsid w:val="001D17A4"/>
    <w:rsid w:val="001D27F8"/>
    <w:rsid w:val="001D2865"/>
    <w:rsid w:val="001D4157"/>
    <w:rsid w:val="001D43B7"/>
    <w:rsid w:val="001D4EEF"/>
    <w:rsid w:val="001D507A"/>
    <w:rsid w:val="001D5221"/>
    <w:rsid w:val="001D5479"/>
    <w:rsid w:val="001D55A1"/>
    <w:rsid w:val="001D6462"/>
    <w:rsid w:val="001D7062"/>
    <w:rsid w:val="001D7759"/>
    <w:rsid w:val="001E0665"/>
    <w:rsid w:val="001E093A"/>
    <w:rsid w:val="001E0D5D"/>
    <w:rsid w:val="001E1325"/>
    <w:rsid w:val="001E20C1"/>
    <w:rsid w:val="001E21F8"/>
    <w:rsid w:val="001E2320"/>
    <w:rsid w:val="001E2560"/>
    <w:rsid w:val="001E2B58"/>
    <w:rsid w:val="001E2F26"/>
    <w:rsid w:val="001E3BEF"/>
    <w:rsid w:val="001E3FB8"/>
    <w:rsid w:val="001E4011"/>
    <w:rsid w:val="001E490C"/>
    <w:rsid w:val="001E4D22"/>
    <w:rsid w:val="001E56CA"/>
    <w:rsid w:val="001E5714"/>
    <w:rsid w:val="001E6EE9"/>
    <w:rsid w:val="001E7AEF"/>
    <w:rsid w:val="001F0A01"/>
    <w:rsid w:val="001F0DCD"/>
    <w:rsid w:val="001F169C"/>
    <w:rsid w:val="001F1864"/>
    <w:rsid w:val="001F2971"/>
    <w:rsid w:val="001F2CC5"/>
    <w:rsid w:val="001F4875"/>
    <w:rsid w:val="001F4DE0"/>
    <w:rsid w:val="001F574E"/>
    <w:rsid w:val="001F57F4"/>
    <w:rsid w:val="001F6949"/>
    <w:rsid w:val="001F6CF8"/>
    <w:rsid w:val="001F702C"/>
    <w:rsid w:val="001F762F"/>
    <w:rsid w:val="001F7778"/>
    <w:rsid w:val="001F7A7A"/>
    <w:rsid w:val="001F7ABB"/>
    <w:rsid w:val="001F7B2A"/>
    <w:rsid w:val="0020027E"/>
    <w:rsid w:val="00200B3F"/>
    <w:rsid w:val="0020131D"/>
    <w:rsid w:val="00201EC5"/>
    <w:rsid w:val="00202596"/>
    <w:rsid w:val="0020302E"/>
    <w:rsid w:val="00203961"/>
    <w:rsid w:val="00203C1C"/>
    <w:rsid w:val="00204AB4"/>
    <w:rsid w:val="0020587D"/>
    <w:rsid w:val="00206387"/>
    <w:rsid w:val="002067BF"/>
    <w:rsid w:val="00206A7E"/>
    <w:rsid w:val="0020751E"/>
    <w:rsid w:val="002108D1"/>
    <w:rsid w:val="00210D37"/>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74C"/>
    <w:rsid w:val="002221E0"/>
    <w:rsid w:val="00222B49"/>
    <w:rsid w:val="00222D4C"/>
    <w:rsid w:val="00222F02"/>
    <w:rsid w:val="00222F2A"/>
    <w:rsid w:val="00223157"/>
    <w:rsid w:val="00223862"/>
    <w:rsid w:val="00223AEC"/>
    <w:rsid w:val="00224BB7"/>
    <w:rsid w:val="00225692"/>
    <w:rsid w:val="002264AB"/>
    <w:rsid w:val="00226903"/>
    <w:rsid w:val="00226C64"/>
    <w:rsid w:val="00227B71"/>
    <w:rsid w:val="0023197A"/>
    <w:rsid w:val="00231C15"/>
    <w:rsid w:val="0023215C"/>
    <w:rsid w:val="00232D56"/>
    <w:rsid w:val="002341C8"/>
    <w:rsid w:val="002349CD"/>
    <w:rsid w:val="002355C3"/>
    <w:rsid w:val="002357F5"/>
    <w:rsid w:val="00235D86"/>
    <w:rsid w:val="00235DE7"/>
    <w:rsid w:val="00236BAF"/>
    <w:rsid w:val="00237B30"/>
    <w:rsid w:val="00241437"/>
    <w:rsid w:val="00241F00"/>
    <w:rsid w:val="00244051"/>
    <w:rsid w:val="00244EA7"/>
    <w:rsid w:val="00245C22"/>
    <w:rsid w:val="00245CA4"/>
    <w:rsid w:val="002469B4"/>
    <w:rsid w:val="00247A34"/>
    <w:rsid w:val="00247C47"/>
    <w:rsid w:val="00247C5C"/>
    <w:rsid w:val="00247FB2"/>
    <w:rsid w:val="00250089"/>
    <w:rsid w:val="00250FAB"/>
    <w:rsid w:val="00251092"/>
    <w:rsid w:val="002517F8"/>
    <w:rsid w:val="0025296F"/>
    <w:rsid w:val="00252B47"/>
    <w:rsid w:val="002537AB"/>
    <w:rsid w:val="00253FDC"/>
    <w:rsid w:val="002545A5"/>
    <w:rsid w:val="0025488E"/>
    <w:rsid w:val="00254F47"/>
    <w:rsid w:val="00255BE3"/>
    <w:rsid w:val="00257E84"/>
    <w:rsid w:val="00261039"/>
    <w:rsid w:val="002616AF"/>
    <w:rsid w:val="002619CE"/>
    <w:rsid w:val="00262D40"/>
    <w:rsid w:val="00262F27"/>
    <w:rsid w:val="00263122"/>
    <w:rsid w:val="00264A75"/>
    <w:rsid w:val="00264DDD"/>
    <w:rsid w:val="00264FAA"/>
    <w:rsid w:val="0026560C"/>
    <w:rsid w:val="00265B67"/>
    <w:rsid w:val="002663EC"/>
    <w:rsid w:val="002666B2"/>
    <w:rsid w:val="00266746"/>
    <w:rsid w:val="0026679B"/>
    <w:rsid w:val="002667E4"/>
    <w:rsid w:val="00266B86"/>
    <w:rsid w:val="00267600"/>
    <w:rsid w:val="00270170"/>
    <w:rsid w:val="002704B1"/>
    <w:rsid w:val="002706DA"/>
    <w:rsid w:val="002706FB"/>
    <w:rsid w:val="00270D43"/>
    <w:rsid w:val="002712A7"/>
    <w:rsid w:val="002716D3"/>
    <w:rsid w:val="00272BD1"/>
    <w:rsid w:val="00273125"/>
    <w:rsid w:val="00273330"/>
    <w:rsid w:val="00274686"/>
    <w:rsid w:val="00275C10"/>
    <w:rsid w:val="00275E10"/>
    <w:rsid w:val="00275E59"/>
    <w:rsid w:val="002766B2"/>
    <w:rsid w:val="00276EBC"/>
    <w:rsid w:val="00276FF8"/>
    <w:rsid w:val="002806B8"/>
    <w:rsid w:val="00280E85"/>
    <w:rsid w:val="0028129B"/>
    <w:rsid w:val="00281C7B"/>
    <w:rsid w:val="00281FF7"/>
    <w:rsid w:val="002820DF"/>
    <w:rsid w:val="002827DD"/>
    <w:rsid w:val="002837E5"/>
    <w:rsid w:val="00283C40"/>
    <w:rsid w:val="002853C3"/>
    <w:rsid w:val="00287C52"/>
    <w:rsid w:val="0029021F"/>
    <w:rsid w:val="00290404"/>
    <w:rsid w:val="002904E8"/>
    <w:rsid w:val="00290C51"/>
    <w:rsid w:val="0029143E"/>
    <w:rsid w:val="002918DD"/>
    <w:rsid w:val="00292022"/>
    <w:rsid w:val="002924BE"/>
    <w:rsid w:val="002930B8"/>
    <w:rsid w:val="00293AF7"/>
    <w:rsid w:val="00295DC8"/>
    <w:rsid w:val="00297169"/>
    <w:rsid w:val="002972B2"/>
    <w:rsid w:val="00297308"/>
    <w:rsid w:val="002A025F"/>
    <w:rsid w:val="002A026F"/>
    <w:rsid w:val="002A03AF"/>
    <w:rsid w:val="002A0AC2"/>
    <w:rsid w:val="002A0C5F"/>
    <w:rsid w:val="002A13FE"/>
    <w:rsid w:val="002A1675"/>
    <w:rsid w:val="002A19D2"/>
    <w:rsid w:val="002A1C0F"/>
    <w:rsid w:val="002A4611"/>
    <w:rsid w:val="002A4DBA"/>
    <w:rsid w:val="002A4E43"/>
    <w:rsid w:val="002A505B"/>
    <w:rsid w:val="002A5E6A"/>
    <w:rsid w:val="002A6679"/>
    <w:rsid w:val="002B0840"/>
    <w:rsid w:val="002B14D6"/>
    <w:rsid w:val="002B1D9B"/>
    <w:rsid w:val="002B2DE1"/>
    <w:rsid w:val="002B467E"/>
    <w:rsid w:val="002B5407"/>
    <w:rsid w:val="002B5A1F"/>
    <w:rsid w:val="002B611E"/>
    <w:rsid w:val="002B6908"/>
    <w:rsid w:val="002B6D9A"/>
    <w:rsid w:val="002B7177"/>
    <w:rsid w:val="002B7224"/>
    <w:rsid w:val="002B7987"/>
    <w:rsid w:val="002C14DD"/>
    <w:rsid w:val="002C189A"/>
    <w:rsid w:val="002C1D7C"/>
    <w:rsid w:val="002C1FFA"/>
    <w:rsid w:val="002C3400"/>
    <w:rsid w:val="002C369D"/>
    <w:rsid w:val="002C43FE"/>
    <w:rsid w:val="002C470E"/>
    <w:rsid w:val="002C4EF7"/>
    <w:rsid w:val="002C59A7"/>
    <w:rsid w:val="002C5C95"/>
    <w:rsid w:val="002C7034"/>
    <w:rsid w:val="002C73AB"/>
    <w:rsid w:val="002C748E"/>
    <w:rsid w:val="002C7B56"/>
    <w:rsid w:val="002C7E37"/>
    <w:rsid w:val="002D06DF"/>
    <w:rsid w:val="002D0DE6"/>
    <w:rsid w:val="002D1422"/>
    <w:rsid w:val="002D26F1"/>
    <w:rsid w:val="002D3195"/>
    <w:rsid w:val="002D3C33"/>
    <w:rsid w:val="002D4100"/>
    <w:rsid w:val="002D46E8"/>
    <w:rsid w:val="002D4B43"/>
    <w:rsid w:val="002D4FB9"/>
    <w:rsid w:val="002D518E"/>
    <w:rsid w:val="002D590F"/>
    <w:rsid w:val="002D6098"/>
    <w:rsid w:val="002D6593"/>
    <w:rsid w:val="002D6758"/>
    <w:rsid w:val="002E10DD"/>
    <w:rsid w:val="002E1511"/>
    <w:rsid w:val="002E2406"/>
    <w:rsid w:val="002E2B90"/>
    <w:rsid w:val="002E4964"/>
    <w:rsid w:val="002E4B26"/>
    <w:rsid w:val="002E4C75"/>
    <w:rsid w:val="002E7484"/>
    <w:rsid w:val="002E77F7"/>
    <w:rsid w:val="002E78E8"/>
    <w:rsid w:val="002E78EC"/>
    <w:rsid w:val="002E7A83"/>
    <w:rsid w:val="002E7B92"/>
    <w:rsid w:val="002F00E1"/>
    <w:rsid w:val="002F0376"/>
    <w:rsid w:val="002F05AF"/>
    <w:rsid w:val="002F0821"/>
    <w:rsid w:val="002F53D4"/>
    <w:rsid w:val="002F577A"/>
    <w:rsid w:val="002F5CB8"/>
    <w:rsid w:val="002F5D6B"/>
    <w:rsid w:val="002F5FD3"/>
    <w:rsid w:val="002F6652"/>
    <w:rsid w:val="002F6D1A"/>
    <w:rsid w:val="002F7E75"/>
    <w:rsid w:val="00300D01"/>
    <w:rsid w:val="003013BA"/>
    <w:rsid w:val="003026EA"/>
    <w:rsid w:val="00303A46"/>
    <w:rsid w:val="003040E5"/>
    <w:rsid w:val="00304AEF"/>
    <w:rsid w:val="00304F2D"/>
    <w:rsid w:val="00305451"/>
    <w:rsid w:val="00305666"/>
    <w:rsid w:val="00305742"/>
    <w:rsid w:val="00306346"/>
    <w:rsid w:val="00306674"/>
    <w:rsid w:val="0030743D"/>
    <w:rsid w:val="003076CE"/>
    <w:rsid w:val="003107C6"/>
    <w:rsid w:val="00310C52"/>
    <w:rsid w:val="00310D15"/>
    <w:rsid w:val="0031168A"/>
    <w:rsid w:val="00311C64"/>
    <w:rsid w:val="00311E12"/>
    <w:rsid w:val="003120D0"/>
    <w:rsid w:val="0031360C"/>
    <w:rsid w:val="00313A44"/>
    <w:rsid w:val="00316A6B"/>
    <w:rsid w:val="0031769A"/>
    <w:rsid w:val="00317A13"/>
    <w:rsid w:val="00317A40"/>
    <w:rsid w:val="00317AED"/>
    <w:rsid w:val="00320875"/>
    <w:rsid w:val="00320B0E"/>
    <w:rsid w:val="0032119F"/>
    <w:rsid w:val="003214E3"/>
    <w:rsid w:val="00322A57"/>
    <w:rsid w:val="00322ABF"/>
    <w:rsid w:val="00322F52"/>
    <w:rsid w:val="00323AE8"/>
    <w:rsid w:val="00323DEC"/>
    <w:rsid w:val="00324596"/>
    <w:rsid w:val="00324BCE"/>
    <w:rsid w:val="003257AF"/>
    <w:rsid w:val="00326541"/>
    <w:rsid w:val="00326B44"/>
    <w:rsid w:val="003276D6"/>
    <w:rsid w:val="00330220"/>
    <w:rsid w:val="0033076D"/>
    <w:rsid w:val="003320AF"/>
    <w:rsid w:val="0033244D"/>
    <w:rsid w:val="00332D25"/>
    <w:rsid w:val="003339A8"/>
    <w:rsid w:val="00334E2C"/>
    <w:rsid w:val="0033534A"/>
    <w:rsid w:val="0033556C"/>
    <w:rsid w:val="0033589B"/>
    <w:rsid w:val="00335A83"/>
    <w:rsid w:val="00335FAB"/>
    <w:rsid w:val="00336239"/>
    <w:rsid w:val="003365A1"/>
    <w:rsid w:val="00336727"/>
    <w:rsid w:val="00336769"/>
    <w:rsid w:val="0033742D"/>
    <w:rsid w:val="003379B7"/>
    <w:rsid w:val="0034121B"/>
    <w:rsid w:val="003412DE"/>
    <w:rsid w:val="00341737"/>
    <w:rsid w:val="00342213"/>
    <w:rsid w:val="00342C53"/>
    <w:rsid w:val="00343EC9"/>
    <w:rsid w:val="003441A6"/>
    <w:rsid w:val="00344D51"/>
    <w:rsid w:val="00345751"/>
    <w:rsid w:val="003458A7"/>
    <w:rsid w:val="00345CC4"/>
    <w:rsid w:val="00350B75"/>
    <w:rsid w:val="003528BD"/>
    <w:rsid w:val="00352A96"/>
    <w:rsid w:val="00353C61"/>
    <w:rsid w:val="0035429A"/>
    <w:rsid w:val="00354998"/>
    <w:rsid w:val="00354B7C"/>
    <w:rsid w:val="00354C40"/>
    <w:rsid w:val="00355848"/>
    <w:rsid w:val="00355BBD"/>
    <w:rsid w:val="00355BDD"/>
    <w:rsid w:val="00355DDC"/>
    <w:rsid w:val="00356452"/>
    <w:rsid w:val="003570D1"/>
    <w:rsid w:val="0035716F"/>
    <w:rsid w:val="003606B1"/>
    <w:rsid w:val="00360EA8"/>
    <w:rsid w:val="00360F8F"/>
    <w:rsid w:val="0036221C"/>
    <w:rsid w:val="0036392C"/>
    <w:rsid w:val="00363A6E"/>
    <w:rsid w:val="00363F81"/>
    <w:rsid w:val="00364C64"/>
    <w:rsid w:val="00364DF7"/>
    <w:rsid w:val="00364F26"/>
    <w:rsid w:val="00365C17"/>
    <w:rsid w:val="003667D9"/>
    <w:rsid w:val="00366A71"/>
    <w:rsid w:val="00367994"/>
    <w:rsid w:val="00370070"/>
    <w:rsid w:val="0037076C"/>
    <w:rsid w:val="003707F3"/>
    <w:rsid w:val="003709F7"/>
    <w:rsid w:val="00371559"/>
    <w:rsid w:val="00371560"/>
    <w:rsid w:val="00372140"/>
    <w:rsid w:val="003721E2"/>
    <w:rsid w:val="00372DC4"/>
    <w:rsid w:val="00373149"/>
    <w:rsid w:val="00373F5C"/>
    <w:rsid w:val="0037481A"/>
    <w:rsid w:val="00375419"/>
    <w:rsid w:val="003754BB"/>
    <w:rsid w:val="00375734"/>
    <w:rsid w:val="00375D53"/>
    <w:rsid w:val="0037615E"/>
    <w:rsid w:val="0037643F"/>
    <w:rsid w:val="00380E96"/>
    <w:rsid w:val="00381083"/>
    <w:rsid w:val="00382644"/>
    <w:rsid w:val="003827C7"/>
    <w:rsid w:val="003828F1"/>
    <w:rsid w:val="00383F34"/>
    <w:rsid w:val="003847EC"/>
    <w:rsid w:val="00384E97"/>
    <w:rsid w:val="00384EF0"/>
    <w:rsid w:val="0038517C"/>
    <w:rsid w:val="00386903"/>
    <w:rsid w:val="00386E7A"/>
    <w:rsid w:val="003873C9"/>
    <w:rsid w:val="0038754D"/>
    <w:rsid w:val="00387B28"/>
    <w:rsid w:val="00387D9E"/>
    <w:rsid w:val="00390A51"/>
    <w:rsid w:val="00390C7B"/>
    <w:rsid w:val="00391B6A"/>
    <w:rsid w:val="00391C52"/>
    <w:rsid w:val="00391D64"/>
    <w:rsid w:val="0039224C"/>
    <w:rsid w:val="0039341C"/>
    <w:rsid w:val="003938EB"/>
    <w:rsid w:val="00393A5E"/>
    <w:rsid w:val="003947C0"/>
    <w:rsid w:val="00395058"/>
    <w:rsid w:val="003950D1"/>
    <w:rsid w:val="00395377"/>
    <w:rsid w:val="003955DD"/>
    <w:rsid w:val="00397A19"/>
    <w:rsid w:val="003A0A7F"/>
    <w:rsid w:val="003A166B"/>
    <w:rsid w:val="003A1758"/>
    <w:rsid w:val="003A3F6B"/>
    <w:rsid w:val="003A415A"/>
    <w:rsid w:val="003A5F78"/>
    <w:rsid w:val="003A6630"/>
    <w:rsid w:val="003A74E2"/>
    <w:rsid w:val="003A7EFD"/>
    <w:rsid w:val="003B000C"/>
    <w:rsid w:val="003B0472"/>
    <w:rsid w:val="003B0849"/>
    <w:rsid w:val="003B0CC2"/>
    <w:rsid w:val="003B1480"/>
    <w:rsid w:val="003B1C4A"/>
    <w:rsid w:val="003B23F6"/>
    <w:rsid w:val="003B33DB"/>
    <w:rsid w:val="003B34A8"/>
    <w:rsid w:val="003B420A"/>
    <w:rsid w:val="003B4EC2"/>
    <w:rsid w:val="003B4F64"/>
    <w:rsid w:val="003B5A85"/>
    <w:rsid w:val="003B5C9F"/>
    <w:rsid w:val="003B634D"/>
    <w:rsid w:val="003B6C64"/>
    <w:rsid w:val="003B7787"/>
    <w:rsid w:val="003B78D7"/>
    <w:rsid w:val="003C0943"/>
    <w:rsid w:val="003C1829"/>
    <w:rsid w:val="003C2A82"/>
    <w:rsid w:val="003C32DE"/>
    <w:rsid w:val="003C3554"/>
    <w:rsid w:val="003C3A70"/>
    <w:rsid w:val="003C3AEE"/>
    <w:rsid w:val="003C4107"/>
    <w:rsid w:val="003C4DBF"/>
    <w:rsid w:val="003C4EB9"/>
    <w:rsid w:val="003C5176"/>
    <w:rsid w:val="003C55F1"/>
    <w:rsid w:val="003C5C79"/>
    <w:rsid w:val="003C650E"/>
    <w:rsid w:val="003C6837"/>
    <w:rsid w:val="003C793A"/>
    <w:rsid w:val="003C7A3A"/>
    <w:rsid w:val="003D05D8"/>
    <w:rsid w:val="003D0EFA"/>
    <w:rsid w:val="003D0F92"/>
    <w:rsid w:val="003D1B67"/>
    <w:rsid w:val="003D255F"/>
    <w:rsid w:val="003D3004"/>
    <w:rsid w:val="003D3243"/>
    <w:rsid w:val="003D3E34"/>
    <w:rsid w:val="003D3F00"/>
    <w:rsid w:val="003D41C3"/>
    <w:rsid w:val="003D455C"/>
    <w:rsid w:val="003D4672"/>
    <w:rsid w:val="003D4C8C"/>
    <w:rsid w:val="003D5D2B"/>
    <w:rsid w:val="003D6E86"/>
    <w:rsid w:val="003D75AD"/>
    <w:rsid w:val="003D75F3"/>
    <w:rsid w:val="003E09E4"/>
    <w:rsid w:val="003E1599"/>
    <w:rsid w:val="003E17C2"/>
    <w:rsid w:val="003E3836"/>
    <w:rsid w:val="003E3921"/>
    <w:rsid w:val="003E42F9"/>
    <w:rsid w:val="003E43D2"/>
    <w:rsid w:val="003E5ACD"/>
    <w:rsid w:val="003E61E6"/>
    <w:rsid w:val="003E734B"/>
    <w:rsid w:val="003E7970"/>
    <w:rsid w:val="003E7C5B"/>
    <w:rsid w:val="003E7E51"/>
    <w:rsid w:val="003F0098"/>
    <w:rsid w:val="003F0168"/>
    <w:rsid w:val="003F090B"/>
    <w:rsid w:val="003F0B00"/>
    <w:rsid w:val="003F1EDC"/>
    <w:rsid w:val="003F2847"/>
    <w:rsid w:val="003F2C1F"/>
    <w:rsid w:val="003F3F6B"/>
    <w:rsid w:val="003F4282"/>
    <w:rsid w:val="003F49CF"/>
    <w:rsid w:val="003F4D65"/>
    <w:rsid w:val="003F5581"/>
    <w:rsid w:val="003F59FB"/>
    <w:rsid w:val="003F5A0E"/>
    <w:rsid w:val="003F5FC0"/>
    <w:rsid w:val="003F6031"/>
    <w:rsid w:val="003F677A"/>
    <w:rsid w:val="003F679F"/>
    <w:rsid w:val="003F7932"/>
    <w:rsid w:val="00400576"/>
    <w:rsid w:val="0040059A"/>
    <w:rsid w:val="00400830"/>
    <w:rsid w:val="0040083A"/>
    <w:rsid w:val="00400917"/>
    <w:rsid w:val="00400B12"/>
    <w:rsid w:val="00400CA2"/>
    <w:rsid w:val="00401865"/>
    <w:rsid w:val="00401EE4"/>
    <w:rsid w:val="004021B6"/>
    <w:rsid w:val="004026E0"/>
    <w:rsid w:val="00402FC4"/>
    <w:rsid w:val="004043B5"/>
    <w:rsid w:val="004049B2"/>
    <w:rsid w:val="00404C58"/>
    <w:rsid w:val="00405070"/>
    <w:rsid w:val="004057CC"/>
    <w:rsid w:val="0040593E"/>
    <w:rsid w:val="004067FB"/>
    <w:rsid w:val="0040682B"/>
    <w:rsid w:val="004077CD"/>
    <w:rsid w:val="00407F19"/>
    <w:rsid w:val="0041010D"/>
    <w:rsid w:val="004118F0"/>
    <w:rsid w:val="00412BAA"/>
    <w:rsid w:val="00412F5A"/>
    <w:rsid w:val="00413410"/>
    <w:rsid w:val="00413FB3"/>
    <w:rsid w:val="004142AE"/>
    <w:rsid w:val="00415636"/>
    <w:rsid w:val="0041582A"/>
    <w:rsid w:val="00415E3E"/>
    <w:rsid w:val="00416989"/>
    <w:rsid w:val="00416A81"/>
    <w:rsid w:val="00417BD8"/>
    <w:rsid w:val="004202BC"/>
    <w:rsid w:val="0042039A"/>
    <w:rsid w:val="004209D5"/>
    <w:rsid w:val="00421728"/>
    <w:rsid w:val="00421A04"/>
    <w:rsid w:val="00421AC8"/>
    <w:rsid w:val="00421D32"/>
    <w:rsid w:val="0042293C"/>
    <w:rsid w:val="004248A6"/>
    <w:rsid w:val="00426013"/>
    <w:rsid w:val="00426D70"/>
    <w:rsid w:val="00426FEA"/>
    <w:rsid w:val="00427319"/>
    <w:rsid w:val="004276FA"/>
    <w:rsid w:val="004306F6"/>
    <w:rsid w:val="0043089C"/>
    <w:rsid w:val="00430D2D"/>
    <w:rsid w:val="00431990"/>
    <w:rsid w:val="00432647"/>
    <w:rsid w:val="00433110"/>
    <w:rsid w:val="0043492D"/>
    <w:rsid w:val="00434DFD"/>
    <w:rsid w:val="00435FAB"/>
    <w:rsid w:val="00436C1F"/>
    <w:rsid w:val="004373BB"/>
    <w:rsid w:val="00437881"/>
    <w:rsid w:val="00437DDE"/>
    <w:rsid w:val="004410B7"/>
    <w:rsid w:val="004414A1"/>
    <w:rsid w:val="004414B8"/>
    <w:rsid w:val="004414CF"/>
    <w:rsid w:val="004414FD"/>
    <w:rsid w:val="0044187F"/>
    <w:rsid w:val="00442097"/>
    <w:rsid w:val="00443054"/>
    <w:rsid w:val="00443510"/>
    <w:rsid w:val="00443D41"/>
    <w:rsid w:val="00443EE1"/>
    <w:rsid w:val="0044577D"/>
    <w:rsid w:val="004457B8"/>
    <w:rsid w:val="00445CB8"/>
    <w:rsid w:val="00445EE2"/>
    <w:rsid w:val="00446D81"/>
    <w:rsid w:val="00446E1C"/>
    <w:rsid w:val="004472D7"/>
    <w:rsid w:val="00447927"/>
    <w:rsid w:val="00447B86"/>
    <w:rsid w:val="00447E3E"/>
    <w:rsid w:val="00450667"/>
    <w:rsid w:val="00450688"/>
    <w:rsid w:val="00450CBE"/>
    <w:rsid w:val="00450EE7"/>
    <w:rsid w:val="0045171E"/>
    <w:rsid w:val="00451B8A"/>
    <w:rsid w:val="004524E6"/>
    <w:rsid w:val="00452F6A"/>
    <w:rsid w:val="00453464"/>
    <w:rsid w:val="004545E5"/>
    <w:rsid w:val="00454661"/>
    <w:rsid w:val="0045474F"/>
    <w:rsid w:val="00454CC1"/>
    <w:rsid w:val="004557AA"/>
    <w:rsid w:val="00455A01"/>
    <w:rsid w:val="00455DE5"/>
    <w:rsid w:val="00456AFB"/>
    <w:rsid w:val="00457210"/>
    <w:rsid w:val="00457289"/>
    <w:rsid w:val="00460D8F"/>
    <w:rsid w:val="00461D70"/>
    <w:rsid w:val="00462BAE"/>
    <w:rsid w:val="004632B0"/>
    <w:rsid w:val="00463FFC"/>
    <w:rsid w:val="00464416"/>
    <w:rsid w:val="004648F0"/>
    <w:rsid w:val="004649CB"/>
    <w:rsid w:val="00465150"/>
    <w:rsid w:val="00465A66"/>
    <w:rsid w:val="00470D4B"/>
    <w:rsid w:val="0047108C"/>
    <w:rsid w:val="00471733"/>
    <w:rsid w:val="00471A92"/>
    <w:rsid w:val="00473C7F"/>
    <w:rsid w:val="0047479D"/>
    <w:rsid w:val="00474874"/>
    <w:rsid w:val="00474995"/>
    <w:rsid w:val="00474C1D"/>
    <w:rsid w:val="00475019"/>
    <w:rsid w:val="0047506E"/>
    <w:rsid w:val="00475D0A"/>
    <w:rsid w:val="004768FB"/>
    <w:rsid w:val="00476FF5"/>
    <w:rsid w:val="00477667"/>
    <w:rsid w:val="004811DD"/>
    <w:rsid w:val="004815BC"/>
    <w:rsid w:val="00482377"/>
    <w:rsid w:val="004830F8"/>
    <w:rsid w:val="004833D0"/>
    <w:rsid w:val="00484209"/>
    <w:rsid w:val="00484355"/>
    <w:rsid w:val="004848C7"/>
    <w:rsid w:val="004851B5"/>
    <w:rsid w:val="00486A07"/>
    <w:rsid w:val="00486F4F"/>
    <w:rsid w:val="00487D9A"/>
    <w:rsid w:val="004900C4"/>
    <w:rsid w:val="004910D7"/>
    <w:rsid w:val="00492E66"/>
    <w:rsid w:val="004945C8"/>
    <w:rsid w:val="004946B5"/>
    <w:rsid w:val="004955F9"/>
    <w:rsid w:val="00495735"/>
    <w:rsid w:val="004972D6"/>
    <w:rsid w:val="004976E3"/>
    <w:rsid w:val="00497766"/>
    <w:rsid w:val="004A02F9"/>
    <w:rsid w:val="004A0D08"/>
    <w:rsid w:val="004A1D07"/>
    <w:rsid w:val="004A3572"/>
    <w:rsid w:val="004A4515"/>
    <w:rsid w:val="004A59B2"/>
    <w:rsid w:val="004A5C11"/>
    <w:rsid w:val="004A626F"/>
    <w:rsid w:val="004A645F"/>
    <w:rsid w:val="004A66AF"/>
    <w:rsid w:val="004A6EE6"/>
    <w:rsid w:val="004B00A2"/>
    <w:rsid w:val="004B07B4"/>
    <w:rsid w:val="004B1334"/>
    <w:rsid w:val="004B1BD3"/>
    <w:rsid w:val="004B32AC"/>
    <w:rsid w:val="004B3D34"/>
    <w:rsid w:val="004B5587"/>
    <w:rsid w:val="004B6BF9"/>
    <w:rsid w:val="004B7192"/>
    <w:rsid w:val="004C00DA"/>
    <w:rsid w:val="004C01C8"/>
    <w:rsid w:val="004C0207"/>
    <w:rsid w:val="004C0923"/>
    <w:rsid w:val="004C0E97"/>
    <w:rsid w:val="004C29BF"/>
    <w:rsid w:val="004C2DCC"/>
    <w:rsid w:val="004C31D3"/>
    <w:rsid w:val="004C34F4"/>
    <w:rsid w:val="004C37AC"/>
    <w:rsid w:val="004C51D6"/>
    <w:rsid w:val="004C5911"/>
    <w:rsid w:val="004C66D6"/>
    <w:rsid w:val="004C7790"/>
    <w:rsid w:val="004C7AF4"/>
    <w:rsid w:val="004D081E"/>
    <w:rsid w:val="004D089E"/>
    <w:rsid w:val="004D1097"/>
    <w:rsid w:val="004D1253"/>
    <w:rsid w:val="004D1E15"/>
    <w:rsid w:val="004D1F30"/>
    <w:rsid w:val="004D4656"/>
    <w:rsid w:val="004D4E58"/>
    <w:rsid w:val="004D50D9"/>
    <w:rsid w:val="004D55C0"/>
    <w:rsid w:val="004D5622"/>
    <w:rsid w:val="004D5AF5"/>
    <w:rsid w:val="004D5E08"/>
    <w:rsid w:val="004D6661"/>
    <w:rsid w:val="004D699F"/>
    <w:rsid w:val="004D6DD3"/>
    <w:rsid w:val="004D6E57"/>
    <w:rsid w:val="004D75E7"/>
    <w:rsid w:val="004D77E9"/>
    <w:rsid w:val="004D7B3B"/>
    <w:rsid w:val="004E07CD"/>
    <w:rsid w:val="004E0905"/>
    <w:rsid w:val="004E0D24"/>
    <w:rsid w:val="004E1950"/>
    <w:rsid w:val="004E1B19"/>
    <w:rsid w:val="004E2783"/>
    <w:rsid w:val="004E359A"/>
    <w:rsid w:val="004E3682"/>
    <w:rsid w:val="004E429B"/>
    <w:rsid w:val="004E4992"/>
    <w:rsid w:val="004E51C9"/>
    <w:rsid w:val="004E5C68"/>
    <w:rsid w:val="004E683C"/>
    <w:rsid w:val="004E7166"/>
    <w:rsid w:val="004F0491"/>
    <w:rsid w:val="004F0804"/>
    <w:rsid w:val="004F0B2F"/>
    <w:rsid w:val="004F2987"/>
    <w:rsid w:val="004F2BFF"/>
    <w:rsid w:val="004F3309"/>
    <w:rsid w:val="004F37CF"/>
    <w:rsid w:val="004F3D86"/>
    <w:rsid w:val="004F4269"/>
    <w:rsid w:val="004F502D"/>
    <w:rsid w:val="004F51C4"/>
    <w:rsid w:val="004F57B7"/>
    <w:rsid w:val="004F5869"/>
    <w:rsid w:val="004F5C8E"/>
    <w:rsid w:val="004F69BE"/>
    <w:rsid w:val="004F7555"/>
    <w:rsid w:val="004F78FB"/>
    <w:rsid w:val="004F7C33"/>
    <w:rsid w:val="0050037D"/>
    <w:rsid w:val="005005B4"/>
    <w:rsid w:val="005006A3"/>
    <w:rsid w:val="00500C76"/>
    <w:rsid w:val="00500DEC"/>
    <w:rsid w:val="005017CA"/>
    <w:rsid w:val="0050218A"/>
    <w:rsid w:val="00503714"/>
    <w:rsid w:val="00503A50"/>
    <w:rsid w:val="005042B7"/>
    <w:rsid w:val="00504C2D"/>
    <w:rsid w:val="00505020"/>
    <w:rsid w:val="00505178"/>
    <w:rsid w:val="005062F4"/>
    <w:rsid w:val="005074D2"/>
    <w:rsid w:val="0050756A"/>
    <w:rsid w:val="0051006F"/>
    <w:rsid w:val="0051047B"/>
    <w:rsid w:val="00510D03"/>
    <w:rsid w:val="0051251D"/>
    <w:rsid w:val="00512550"/>
    <w:rsid w:val="00513F58"/>
    <w:rsid w:val="005142AF"/>
    <w:rsid w:val="0051483E"/>
    <w:rsid w:val="00515CF6"/>
    <w:rsid w:val="005168CE"/>
    <w:rsid w:val="00516EFA"/>
    <w:rsid w:val="00517527"/>
    <w:rsid w:val="00517C8A"/>
    <w:rsid w:val="00520F28"/>
    <w:rsid w:val="00521694"/>
    <w:rsid w:val="00521DE7"/>
    <w:rsid w:val="00522664"/>
    <w:rsid w:val="0052276C"/>
    <w:rsid w:val="00522F57"/>
    <w:rsid w:val="00523EE7"/>
    <w:rsid w:val="0052400B"/>
    <w:rsid w:val="00524DA9"/>
    <w:rsid w:val="00524FE5"/>
    <w:rsid w:val="00525306"/>
    <w:rsid w:val="0052532A"/>
    <w:rsid w:val="005254D2"/>
    <w:rsid w:val="005256ED"/>
    <w:rsid w:val="00525A36"/>
    <w:rsid w:val="00526C5C"/>
    <w:rsid w:val="00527338"/>
    <w:rsid w:val="00530683"/>
    <w:rsid w:val="00530F83"/>
    <w:rsid w:val="00531093"/>
    <w:rsid w:val="00531942"/>
    <w:rsid w:val="00531CDE"/>
    <w:rsid w:val="005333D4"/>
    <w:rsid w:val="005333E3"/>
    <w:rsid w:val="005334F1"/>
    <w:rsid w:val="00533812"/>
    <w:rsid w:val="00533FB4"/>
    <w:rsid w:val="00534286"/>
    <w:rsid w:val="005349FD"/>
    <w:rsid w:val="00534A00"/>
    <w:rsid w:val="005357D7"/>
    <w:rsid w:val="00535951"/>
    <w:rsid w:val="00535CDB"/>
    <w:rsid w:val="005368ED"/>
    <w:rsid w:val="00540095"/>
    <w:rsid w:val="0054113E"/>
    <w:rsid w:val="005412D6"/>
    <w:rsid w:val="00541407"/>
    <w:rsid w:val="00541D51"/>
    <w:rsid w:val="005432AE"/>
    <w:rsid w:val="0054395C"/>
    <w:rsid w:val="00543FE5"/>
    <w:rsid w:val="005441AD"/>
    <w:rsid w:val="00546749"/>
    <w:rsid w:val="00546FC3"/>
    <w:rsid w:val="005475DE"/>
    <w:rsid w:val="00550B35"/>
    <w:rsid w:val="00551D6F"/>
    <w:rsid w:val="00553336"/>
    <w:rsid w:val="00553D6C"/>
    <w:rsid w:val="00553E50"/>
    <w:rsid w:val="005545C3"/>
    <w:rsid w:val="005545CA"/>
    <w:rsid w:val="00554750"/>
    <w:rsid w:val="00555C9E"/>
    <w:rsid w:val="0055607B"/>
    <w:rsid w:val="00556F3A"/>
    <w:rsid w:val="0055703E"/>
    <w:rsid w:val="0055721D"/>
    <w:rsid w:val="005574F1"/>
    <w:rsid w:val="005579F7"/>
    <w:rsid w:val="00557B46"/>
    <w:rsid w:val="00557F30"/>
    <w:rsid w:val="00560B0C"/>
    <w:rsid w:val="005613A2"/>
    <w:rsid w:val="00561C95"/>
    <w:rsid w:val="00563917"/>
    <w:rsid w:val="00563F73"/>
    <w:rsid w:val="0056409D"/>
    <w:rsid w:val="0056458D"/>
    <w:rsid w:val="00565156"/>
    <w:rsid w:val="005668DB"/>
    <w:rsid w:val="00566DA4"/>
    <w:rsid w:val="0056728A"/>
    <w:rsid w:val="00567A0E"/>
    <w:rsid w:val="00567A89"/>
    <w:rsid w:val="005702E3"/>
    <w:rsid w:val="00570C1A"/>
    <w:rsid w:val="0057171A"/>
    <w:rsid w:val="00571D54"/>
    <w:rsid w:val="005724FE"/>
    <w:rsid w:val="0057252F"/>
    <w:rsid w:val="00573E45"/>
    <w:rsid w:val="00574542"/>
    <w:rsid w:val="0057487F"/>
    <w:rsid w:val="00575625"/>
    <w:rsid w:val="00575C67"/>
    <w:rsid w:val="00576023"/>
    <w:rsid w:val="0057604F"/>
    <w:rsid w:val="00576437"/>
    <w:rsid w:val="00576C79"/>
    <w:rsid w:val="00577227"/>
    <w:rsid w:val="00577E7E"/>
    <w:rsid w:val="005806EB"/>
    <w:rsid w:val="005807CE"/>
    <w:rsid w:val="005808CD"/>
    <w:rsid w:val="005809C5"/>
    <w:rsid w:val="00581AA3"/>
    <w:rsid w:val="005822A8"/>
    <w:rsid w:val="0058262C"/>
    <w:rsid w:val="00582B21"/>
    <w:rsid w:val="005845FD"/>
    <w:rsid w:val="00584E76"/>
    <w:rsid w:val="00585C33"/>
    <w:rsid w:val="00586498"/>
    <w:rsid w:val="00587F59"/>
    <w:rsid w:val="005906A9"/>
    <w:rsid w:val="00591702"/>
    <w:rsid w:val="00591C7A"/>
    <w:rsid w:val="0059215C"/>
    <w:rsid w:val="005928FB"/>
    <w:rsid w:val="00592AC8"/>
    <w:rsid w:val="00592CF7"/>
    <w:rsid w:val="00592FE7"/>
    <w:rsid w:val="005937F2"/>
    <w:rsid w:val="005946AB"/>
    <w:rsid w:val="00594A1C"/>
    <w:rsid w:val="00594A66"/>
    <w:rsid w:val="00595412"/>
    <w:rsid w:val="00595933"/>
    <w:rsid w:val="00597CBF"/>
    <w:rsid w:val="005A10E2"/>
    <w:rsid w:val="005A15F4"/>
    <w:rsid w:val="005A1828"/>
    <w:rsid w:val="005A19BD"/>
    <w:rsid w:val="005A1B71"/>
    <w:rsid w:val="005A25CB"/>
    <w:rsid w:val="005A3B7E"/>
    <w:rsid w:val="005A5257"/>
    <w:rsid w:val="005A79F0"/>
    <w:rsid w:val="005A7B67"/>
    <w:rsid w:val="005B057B"/>
    <w:rsid w:val="005B0862"/>
    <w:rsid w:val="005B08F0"/>
    <w:rsid w:val="005B17CB"/>
    <w:rsid w:val="005B17EC"/>
    <w:rsid w:val="005B23CD"/>
    <w:rsid w:val="005B266B"/>
    <w:rsid w:val="005B318F"/>
    <w:rsid w:val="005B4047"/>
    <w:rsid w:val="005B407D"/>
    <w:rsid w:val="005B4B92"/>
    <w:rsid w:val="005B4D10"/>
    <w:rsid w:val="005B5870"/>
    <w:rsid w:val="005B6141"/>
    <w:rsid w:val="005B7F83"/>
    <w:rsid w:val="005C0055"/>
    <w:rsid w:val="005C07E6"/>
    <w:rsid w:val="005C1756"/>
    <w:rsid w:val="005C290F"/>
    <w:rsid w:val="005C2FBF"/>
    <w:rsid w:val="005C3730"/>
    <w:rsid w:val="005C3D05"/>
    <w:rsid w:val="005C6B43"/>
    <w:rsid w:val="005D118D"/>
    <w:rsid w:val="005D1A7C"/>
    <w:rsid w:val="005D6928"/>
    <w:rsid w:val="005D6E43"/>
    <w:rsid w:val="005D7CFE"/>
    <w:rsid w:val="005E0B0B"/>
    <w:rsid w:val="005E17A8"/>
    <w:rsid w:val="005E1803"/>
    <w:rsid w:val="005E2B88"/>
    <w:rsid w:val="005E2C1D"/>
    <w:rsid w:val="005E2CAD"/>
    <w:rsid w:val="005E2EB4"/>
    <w:rsid w:val="005E6748"/>
    <w:rsid w:val="005E6C77"/>
    <w:rsid w:val="005E6D97"/>
    <w:rsid w:val="005E718F"/>
    <w:rsid w:val="005E73F1"/>
    <w:rsid w:val="005E7584"/>
    <w:rsid w:val="005F0BCF"/>
    <w:rsid w:val="005F1375"/>
    <w:rsid w:val="005F1724"/>
    <w:rsid w:val="005F1994"/>
    <w:rsid w:val="005F2DC5"/>
    <w:rsid w:val="005F2F55"/>
    <w:rsid w:val="005F2FE8"/>
    <w:rsid w:val="005F3331"/>
    <w:rsid w:val="005F4B1B"/>
    <w:rsid w:val="005F4E3F"/>
    <w:rsid w:val="005F4F9D"/>
    <w:rsid w:val="005F54BD"/>
    <w:rsid w:val="005F6314"/>
    <w:rsid w:val="005F6C47"/>
    <w:rsid w:val="005F6CD7"/>
    <w:rsid w:val="005F796B"/>
    <w:rsid w:val="006001FB"/>
    <w:rsid w:val="00600C30"/>
    <w:rsid w:val="00601A5B"/>
    <w:rsid w:val="00601FB0"/>
    <w:rsid w:val="00602117"/>
    <w:rsid w:val="00602449"/>
    <w:rsid w:val="00602C24"/>
    <w:rsid w:val="00603792"/>
    <w:rsid w:val="00603BCF"/>
    <w:rsid w:val="00603D2D"/>
    <w:rsid w:val="00604C5F"/>
    <w:rsid w:val="0060527F"/>
    <w:rsid w:val="00606C8C"/>
    <w:rsid w:val="0060749E"/>
    <w:rsid w:val="00607E84"/>
    <w:rsid w:val="006100B0"/>
    <w:rsid w:val="0061019D"/>
    <w:rsid w:val="006118ED"/>
    <w:rsid w:val="00611E64"/>
    <w:rsid w:val="00612152"/>
    <w:rsid w:val="00612850"/>
    <w:rsid w:val="00613755"/>
    <w:rsid w:val="006143D1"/>
    <w:rsid w:val="0061580A"/>
    <w:rsid w:val="00616595"/>
    <w:rsid w:val="006172DE"/>
    <w:rsid w:val="00620448"/>
    <w:rsid w:val="00622182"/>
    <w:rsid w:val="006223C0"/>
    <w:rsid w:val="00622B54"/>
    <w:rsid w:val="00623279"/>
    <w:rsid w:val="00623842"/>
    <w:rsid w:val="0062414B"/>
    <w:rsid w:val="00625317"/>
    <w:rsid w:val="0062545E"/>
    <w:rsid w:val="006268FD"/>
    <w:rsid w:val="0062691E"/>
    <w:rsid w:val="006269E9"/>
    <w:rsid w:val="0062743A"/>
    <w:rsid w:val="00627895"/>
    <w:rsid w:val="00627B4B"/>
    <w:rsid w:val="006314D6"/>
    <w:rsid w:val="00632051"/>
    <w:rsid w:val="006320D1"/>
    <w:rsid w:val="00633077"/>
    <w:rsid w:val="00633116"/>
    <w:rsid w:val="00633688"/>
    <w:rsid w:val="0063385F"/>
    <w:rsid w:val="00633BF0"/>
    <w:rsid w:val="00633EA9"/>
    <w:rsid w:val="00633ED1"/>
    <w:rsid w:val="0063460D"/>
    <w:rsid w:val="006346AA"/>
    <w:rsid w:val="00635047"/>
    <w:rsid w:val="006351C4"/>
    <w:rsid w:val="006366F2"/>
    <w:rsid w:val="00637900"/>
    <w:rsid w:val="00640A30"/>
    <w:rsid w:val="006413BA"/>
    <w:rsid w:val="00641423"/>
    <w:rsid w:val="006428D7"/>
    <w:rsid w:val="00642E74"/>
    <w:rsid w:val="0064307E"/>
    <w:rsid w:val="00644E67"/>
    <w:rsid w:val="00645125"/>
    <w:rsid w:val="006455F4"/>
    <w:rsid w:val="0064651A"/>
    <w:rsid w:val="00646F02"/>
    <w:rsid w:val="00647358"/>
    <w:rsid w:val="00650553"/>
    <w:rsid w:val="00650ADE"/>
    <w:rsid w:val="006522F5"/>
    <w:rsid w:val="0065235F"/>
    <w:rsid w:val="00653B71"/>
    <w:rsid w:val="006541E4"/>
    <w:rsid w:val="00654A77"/>
    <w:rsid w:val="00654AA1"/>
    <w:rsid w:val="0065548F"/>
    <w:rsid w:val="00656A8D"/>
    <w:rsid w:val="00656E71"/>
    <w:rsid w:val="00657085"/>
    <w:rsid w:val="0065749D"/>
    <w:rsid w:val="00657540"/>
    <w:rsid w:val="006603AA"/>
    <w:rsid w:val="00661478"/>
    <w:rsid w:val="00661A39"/>
    <w:rsid w:val="00661ED3"/>
    <w:rsid w:val="0066209A"/>
    <w:rsid w:val="006625EC"/>
    <w:rsid w:val="00662B4B"/>
    <w:rsid w:val="00663C8D"/>
    <w:rsid w:val="00663E8F"/>
    <w:rsid w:val="00665B66"/>
    <w:rsid w:val="00665F50"/>
    <w:rsid w:val="00667348"/>
    <w:rsid w:val="00667960"/>
    <w:rsid w:val="00670720"/>
    <w:rsid w:val="0067077B"/>
    <w:rsid w:val="00671407"/>
    <w:rsid w:val="00671618"/>
    <w:rsid w:val="00671EC2"/>
    <w:rsid w:val="006735C1"/>
    <w:rsid w:val="006742FC"/>
    <w:rsid w:val="006743A0"/>
    <w:rsid w:val="00676493"/>
    <w:rsid w:val="00676791"/>
    <w:rsid w:val="00676BFF"/>
    <w:rsid w:val="00676C4F"/>
    <w:rsid w:val="0067753C"/>
    <w:rsid w:val="00677626"/>
    <w:rsid w:val="00680A31"/>
    <w:rsid w:val="006814E2"/>
    <w:rsid w:val="00681D94"/>
    <w:rsid w:val="00681F9E"/>
    <w:rsid w:val="006822CD"/>
    <w:rsid w:val="00683C9E"/>
    <w:rsid w:val="0068407E"/>
    <w:rsid w:val="0068566F"/>
    <w:rsid w:val="006861EF"/>
    <w:rsid w:val="00686C90"/>
    <w:rsid w:val="00687605"/>
    <w:rsid w:val="00687640"/>
    <w:rsid w:val="006877EE"/>
    <w:rsid w:val="006878C6"/>
    <w:rsid w:val="00690B96"/>
    <w:rsid w:val="00692D7F"/>
    <w:rsid w:val="00692F7A"/>
    <w:rsid w:val="006949C5"/>
    <w:rsid w:val="0069515E"/>
    <w:rsid w:val="00695859"/>
    <w:rsid w:val="00696337"/>
    <w:rsid w:val="00696374"/>
    <w:rsid w:val="006978C3"/>
    <w:rsid w:val="006A004F"/>
    <w:rsid w:val="006A0D15"/>
    <w:rsid w:val="006A1AA1"/>
    <w:rsid w:val="006A2349"/>
    <w:rsid w:val="006A29C0"/>
    <w:rsid w:val="006A2A74"/>
    <w:rsid w:val="006A3547"/>
    <w:rsid w:val="006A3639"/>
    <w:rsid w:val="006A39F1"/>
    <w:rsid w:val="006A4FCC"/>
    <w:rsid w:val="006A6822"/>
    <w:rsid w:val="006A7103"/>
    <w:rsid w:val="006B02B0"/>
    <w:rsid w:val="006B068E"/>
    <w:rsid w:val="006B0741"/>
    <w:rsid w:val="006B09DB"/>
    <w:rsid w:val="006B1352"/>
    <w:rsid w:val="006B1360"/>
    <w:rsid w:val="006B1477"/>
    <w:rsid w:val="006B1B0F"/>
    <w:rsid w:val="006B25B5"/>
    <w:rsid w:val="006B29B4"/>
    <w:rsid w:val="006B2C62"/>
    <w:rsid w:val="006B2C86"/>
    <w:rsid w:val="006B35CE"/>
    <w:rsid w:val="006B35ED"/>
    <w:rsid w:val="006B4190"/>
    <w:rsid w:val="006B50B9"/>
    <w:rsid w:val="006B50E4"/>
    <w:rsid w:val="006B560F"/>
    <w:rsid w:val="006B5EE4"/>
    <w:rsid w:val="006B5FF5"/>
    <w:rsid w:val="006B63B3"/>
    <w:rsid w:val="006B6E1E"/>
    <w:rsid w:val="006B7FE3"/>
    <w:rsid w:val="006C0FE0"/>
    <w:rsid w:val="006C1320"/>
    <w:rsid w:val="006C202E"/>
    <w:rsid w:val="006C211C"/>
    <w:rsid w:val="006C3ACC"/>
    <w:rsid w:val="006C423B"/>
    <w:rsid w:val="006C4386"/>
    <w:rsid w:val="006C4CC4"/>
    <w:rsid w:val="006C4D66"/>
    <w:rsid w:val="006C53E6"/>
    <w:rsid w:val="006C573B"/>
    <w:rsid w:val="006C715A"/>
    <w:rsid w:val="006C7292"/>
    <w:rsid w:val="006D13B1"/>
    <w:rsid w:val="006D1A76"/>
    <w:rsid w:val="006D1C98"/>
    <w:rsid w:val="006D476F"/>
    <w:rsid w:val="006D4A81"/>
    <w:rsid w:val="006D5800"/>
    <w:rsid w:val="006D67DE"/>
    <w:rsid w:val="006D6CE6"/>
    <w:rsid w:val="006D764B"/>
    <w:rsid w:val="006D7682"/>
    <w:rsid w:val="006E0A1C"/>
    <w:rsid w:val="006E30A3"/>
    <w:rsid w:val="006E319B"/>
    <w:rsid w:val="006E45CE"/>
    <w:rsid w:val="006E47EA"/>
    <w:rsid w:val="006E4E0A"/>
    <w:rsid w:val="006E5A5B"/>
    <w:rsid w:val="006E5F2C"/>
    <w:rsid w:val="006E687A"/>
    <w:rsid w:val="006E69CF"/>
    <w:rsid w:val="006E6ABE"/>
    <w:rsid w:val="006E7568"/>
    <w:rsid w:val="006E7CCB"/>
    <w:rsid w:val="006F0479"/>
    <w:rsid w:val="006F0943"/>
    <w:rsid w:val="006F1C76"/>
    <w:rsid w:val="006F1E61"/>
    <w:rsid w:val="006F2445"/>
    <w:rsid w:val="006F31F8"/>
    <w:rsid w:val="006F33D5"/>
    <w:rsid w:val="006F33EC"/>
    <w:rsid w:val="006F4287"/>
    <w:rsid w:val="006F4325"/>
    <w:rsid w:val="006F4AB6"/>
    <w:rsid w:val="006F4EF6"/>
    <w:rsid w:val="006F50CF"/>
    <w:rsid w:val="006F7893"/>
    <w:rsid w:val="007005B4"/>
    <w:rsid w:val="00700CAF"/>
    <w:rsid w:val="00700CB0"/>
    <w:rsid w:val="00701824"/>
    <w:rsid w:val="00701C1D"/>
    <w:rsid w:val="00701ECD"/>
    <w:rsid w:val="00701F9E"/>
    <w:rsid w:val="00702E74"/>
    <w:rsid w:val="00702F85"/>
    <w:rsid w:val="00703168"/>
    <w:rsid w:val="00703708"/>
    <w:rsid w:val="00703F7B"/>
    <w:rsid w:val="007048EC"/>
    <w:rsid w:val="00705BBD"/>
    <w:rsid w:val="0070655E"/>
    <w:rsid w:val="0070667F"/>
    <w:rsid w:val="0070676B"/>
    <w:rsid w:val="007069E0"/>
    <w:rsid w:val="00710302"/>
    <w:rsid w:val="00710671"/>
    <w:rsid w:val="00710CC6"/>
    <w:rsid w:val="00711436"/>
    <w:rsid w:val="00711724"/>
    <w:rsid w:val="00711D3A"/>
    <w:rsid w:val="00711FC0"/>
    <w:rsid w:val="0071325D"/>
    <w:rsid w:val="00713894"/>
    <w:rsid w:val="007138BA"/>
    <w:rsid w:val="00714933"/>
    <w:rsid w:val="00714A27"/>
    <w:rsid w:val="007156F0"/>
    <w:rsid w:val="00715D9C"/>
    <w:rsid w:val="00716763"/>
    <w:rsid w:val="00720CD2"/>
    <w:rsid w:val="00721DDD"/>
    <w:rsid w:val="00722342"/>
    <w:rsid w:val="00722C7D"/>
    <w:rsid w:val="00722C8E"/>
    <w:rsid w:val="0072383E"/>
    <w:rsid w:val="00723D20"/>
    <w:rsid w:val="00724027"/>
    <w:rsid w:val="00724E57"/>
    <w:rsid w:val="00725F93"/>
    <w:rsid w:val="00726A36"/>
    <w:rsid w:val="00727197"/>
    <w:rsid w:val="0072728D"/>
    <w:rsid w:val="007301C2"/>
    <w:rsid w:val="007301F8"/>
    <w:rsid w:val="00730352"/>
    <w:rsid w:val="007305AF"/>
    <w:rsid w:val="00730CD8"/>
    <w:rsid w:val="00730DD8"/>
    <w:rsid w:val="00730E45"/>
    <w:rsid w:val="0073101D"/>
    <w:rsid w:val="0073106E"/>
    <w:rsid w:val="00731407"/>
    <w:rsid w:val="00731462"/>
    <w:rsid w:val="0073181F"/>
    <w:rsid w:val="007326E4"/>
    <w:rsid w:val="007328E1"/>
    <w:rsid w:val="00733D70"/>
    <w:rsid w:val="00734DBA"/>
    <w:rsid w:val="00734F2A"/>
    <w:rsid w:val="00735742"/>
    <w:rsid w:val="00735A8E"/>
    <w:rsid w:val="00735C03"/>
    <w:rsid w:val="00735D48"/>
    <w:rsid w:val="00736509"/>
    <w:rsid w:val="00736716"/>
    <w:rsid w:val="00736B4C"/>
    <w:rsid w:val="00736F7C"/>
    <w:rsid w:val="00737108"/>
    <w:rsid w:val="00737637"/>
    <w:rsid w:val="007377F3"/>
    <w:rsid w:val="00740688"/>
    <w:rsid w:val="00740D7B"/>
    <w:rsid w:val="007414C5"/>
    <w:rsid w:val="0074160D"/>
    <w:rsid w:val="0074199C"/>
    <w:rsid w:val="00741DBD"/>
    <w:rsid w:val="007432F2"/>
    <w:rsid w:val="00743483"/>
    <w:rsid w:val="00743DAB"/>
    <w:rsid w:val="00744148"/>
    <w:rsid w:val="00744196"/>
    <w:rsid w:val="00746465"/>
    <w:rsid w:val="00746584"/>
    <w:rsid w:val="00746EC2"/>
    <w:rsid w:val="00747629"/>
    <w:rsid w:val="00747BD6"/>
    <w:rsid w:val="00750440"/>
    <w:rsid w:val="00750FF1"/>
    <w:rsid w:val="0075175F"/>
    <w:rsid w:val="00751CB2"/>
    <w:rsid w:val="007522C7"/>
    <w:rsid w:val="007529A2"/>
    <w:rsid w:val="00753172"/>
    <w:rsid w:val="007535BD"/>
    <w:rsid w:val="00753CFA"/>
    <w:rsid w:val="00753D00"/>
    <w:rsid w:val="00753D65"/>
    <w:rsid w:val="00753EDA"/>
    <w:rsid w:val="00754589"/>
    <w:rsid w:val="00755BE8"/>
    <w:rsid w:val="00755CC0"/>
    <w:rsid w:val="00756009"/>
    <w:rsid w:val="00756925"/>
    <w:rsid w:val="00757122"/>
    <w:rsid w:val="00757A03"/>
    <w:rsid w:val="00760032"/>
    <w:rsid w:val="007609C5"/>
    <w:rsid w:val="00760D32"/>
    <w:rsid w:val="00760E68"/>
    <w:rsid w:val="0076114D"/>
    <w:rsid w:val="00761D09"/>
    <w:rsid w:val="0076240B"/>
    <w:rsid w:val="00762ACB"/>
    <w:rsid w:val="00762EDF"/>
    <w:rsid w:val="007630F7"/>
    <w:rsid w:val="007637BE"/>
    <w:rsid w:val="00763F89"/>
    <w:rsid w:val="00764117"/>
    <w:rsid w:val="00764905"/>
    <w:rsid w:val="007655F9"/>
    <w:rsid w:val="0076561E"/>
    <w:rsid w:val="00766265"/>
    <w:rsid w:val="00766354"/>
    <w:rsid w:val="00766610"/>
    <w:rsid w:val="007677A9"/>
    <w:rsid w:val="0076782E"/>
    <w:rsid w:val="007706DE"/>
    <w:rsid w:val="007707CD"/>
    <w:rsid w:val="00770833"/>
    <w:rsid w:val="00770ED3"/>
    <w:rsid w:val="007710D7"/>
    <w:rsid w:val="0077124C"/>
    <w:rsid w:val="00771637"/>
    <w:rsid w:val="00771C76"/>
    <w:rsid w:val="00774242"/>
    <w:rsid w:val="00774AFB"/>
    <w:rsid w:val="00775149"/>
    <w:rsid w:val="00776C2C"/>
    <w:rsid w:val="00777A6F"/>
    <w:rsid w:val="00777EF1"/>
    <w:rsid w:val="007803CD"/>
    <w:rsid w:val="00781703"/>
    <w:rsid w:val="007818FD"/>
    <w:rsid w:val="00783BC8"/>
    <w:rsid w:val="00783C17"/>
    <w:rsid w:val="00783F27"/>
    <w:rsid w:val="0078489E"/>
    <w:rsid w:val="00784ACA"/>
    <w:rsid w:val="007853F9"/>
    <w:rsid w:val="00785CA5"/>
    <w:rsid w:val="00786EF5"/>
    <w:rsid w:val="0078725A"/>
    <w:rsid w:val="007872EB"/>
    <w:rsid w:val="00790813"/>
    <w:rsid w:val="00790D3A"/>
    <w:rsid w:val="00791B3B"/>
    <w:rsid w:val="00793126"/>
    <w:rsid w:val="00793A82"/>
    <w:rsid w:val="00793C33"/>
    <w:rsid w:val="00795C7E"/>
    <w:rsid w:val="0079624D"/>
    <w:rsid w:val="00796DED"/>
    <w:rsid w:val="00797C8A"/>
    <w:rsid w:val="007A002B"/>
    <w:rsid w:val="007A0184"/>
    <w:rsid w:val="007A048D"/>
    <w:rsid w:val="007A1570"/>
    <w:rsid w:val="007A236C"/>
    <w:rsid w:val="007A2590"/>
    <w:rsid w:val="007A2917"/>
    <w:rsid w:val="007A292F"/>
    <w:rsid w:val="007A2985"/>
    <w:rsid w:val="007A2BF3"/>
    <w:rsid w:val="007A36AB"/>
    <w:rsid w:val="007A3F20"/>
    <w:rsid w:val="007A45B3"/>
    <w:rsid w:val="007A5018"/>
    <w:rsid w:val="007A50BA"/>
    <w:rsid w:val="007A5454"/>
    <w:rsid w:val="007A5CA3"/>
    <w:rsid w:val="007A72E4"/>
    <w:rsid w:val="007A73CC"/>
    <w:rsid w:val="007A75B8"/>
    <w:rsid w:val="007B0487"/>
    <w:rsid w:val="007B1C25"/>
    <w:rsid w:val="007B378D"/>
    <w:rsid w:val="007B3C3C"/>
    <w:rsid w:val="007B470D"/>
    <w:rsid w:val="007B488F"/>
    <w:rsid w:val="007B4E43"/>
    <w:rsid w:val="007B55B1"/>
    <w:rsid w:val="007B5CC4"/>
    <w:rsid w:val="007B6189"/>
    <w:rsid w:val="007B67A8"/>
    <w:rsid w:val="007B6D26"/>
    <w:rsid w:val="007B7842"/>
    <w:rsid w:val="007B7903"/>
    <w:rsid w:val="007C0251"/>
    <w:rsid w:val="007C0950"/>
    <w:rsid w:val="007C0E4D"/>
    <w:rsid w:val="007C0EFE"/>
    <w:rsid w:val="007C17DF"/>
    <w:rsid w:val="007C1839"/>
    <w:rsid w:val="007C201C"/>
    <w:rsid w:val="007C2077"/>
    <w:rsid w:val="007C30AB"/>
    <w:rsid w:val="007C3153"/>
    <w:rsid w:val="007C34F8"/>
    <w:rsid w:val="007C3656"/>
    <w:rsid w:val="007C3C5C"/>
    <w:rsid w:val="007C498B"/>
    <w:rsid w:val="007C5B2D"/>
    <w:rsid w:val="007C65A2"/>
    <w:rsid w:val="007C660E"/>
    <w:rsid w:val="007C6E6D"/>
    <w:rsid w:val="007C7A65"/>
    <w:rsid w:val="007C7E5A"/>
    <w:rsid w:val="007D05D9"/>
    <w:rsid w:val="007D19D7"/>
    <w:rsid w:val="007D28FB"/>
    <w:rsid w:val="007D309D"/>
    <w:rsid w:val="007D3B6A"/>
    <w:rsid w:val="007D3DE7"/>
    <w:rsid w:val="007D4300"/>
    <w:rsid w:val="007D5577"/>
    <w:rsid w:val="007D649C"/>
    <w:rsid w:val="007D6A33"/>
    <w:rsid w:val="007D6E99"/>
    <w:rsid w:val="007D70AC"/>
    <w:rsid w:val="007E00B5"/>
    <w:rsid w:val="007E119C"/>
    <w:rsid w:val="007E15A5"/>
    <w:rsid w:val="007E16DD"/>
    <w:rsid w:val="007E191D"/>
    <w:rsid w:val="007E207E"/>
    <w:rsid w:val="007E2127"/>
    <w:rsid w:val="007E2DE6"/>
    <w:rsid w:val="007E4055"/>
    <w:rsid w:val="007E4109"/>
    <w:rsid w:val="007E546D"/>
    <w:rsid w:val="007E57A2"/>
    <w:rsid w:val="007E60E4"/>
    <w:rsid w:val="007E6452"/>
    <w:rsid w:val="007E74E2"/>
    <w:rsid w:val="007E7D94"/>
    <w:rsid w:val="007F024A"/>
    <w:rsid w:val="007F0AF5"/>
    <w:rsid w:val="007F193A"/>
    <w:rsid w:val="007F1B5E"/>
    <w:rsid w:val="007F1CAE"/>
    <w:rsid w:val="007F2678"/>
    <w:rsid w:val="007F5F27"/>
    <w:rsid w:val="007F61F5"/>
    <w:rsid w:val="007F6699"/>
    <w:rsid w:val="007F69BC"/>
    <w:rsid w:val="007F770C"/>
    <w:rsid w:val="007F780A"/>
    <w:rsid w:val="007F7ACA"/>
    <w:rsid w:val="00801272"/>
    <w:rsid w:val="00801C9D"/>
    <w:rsid w:val="0080219F"/>
    <w:rsid w:val="00802271"/>
    <w:rsid w:val="00802662"/>
    <w:rsid w:val="00802A84"/>
    <w:rsid w:val="00804BA8"/>
    <w:rsid w:val="00804BC4"/>
    <w:rsid w:val="00804C68"/>
    <w:rsid w:val="00805913"/>
    <w:rsid w:val="00805A09"/>
    <w:rsid w:val="00805E0D"/>
    <w:rsid w:val="00807855"/>
    <w:rsid w:val="00807CC4"/>
    <w:rsid w:val="00810415"/>
    <w:rsid w:val="00810B51"/>
    <w:rsid w:val="0081272C"/>
    <w:rsid w:val="0081346E"/>
    <w:rsid w:val="00815F0C"/>
    <w:rsid w:val="0081604E"/>
    <w:rsid w:val="0081605B"/>
    <w:rsid w:val="00816F28"/>
    <w:rsid w:val="0082047F"/>
    <w:rsid w:val="00820BB9"/>
    <w:rsid w:val="00821635"/>
    <w:rsid w:val="00821700"/>
    <w:rsid w:val="00822011"/>
    <w:rsid w:val="00823608"/>
    <w:rsid w:val="00824751"/>
    <w:rsid w:val="00825C44"/>
    <w:rsid w:val="00826145"/>
    <w:rsid w:val="00826C8B"/>
    <w:rsid w:val="008272CE"/>
    <w:rsid w:val="00827838"/>
    <w:rsid w:val="00827CB2"/>
    <w:rsid w:val="00827D22"/>
    <w:rsid w:val="00831D0C"/>
    <w:rsid w:val="008322DE"/>
    <w:rsid w:val="00832B9F"/>
    <w:rsid w:val="008340C3"/>
    <w:rsid w:val="00834CFD"/>
    <w:rsid w:val="00835436"/>
    <w:rsid w:val="00835E6A"/>
    <w:rsid w:val="008368C0"/>
    <w:rsid w:val="00837C5D"/>
    <w:rsid w:val="00840BC2"/>
    <w:rsid w:val="00842007"/>
    <w:rsid w:val="008422C0"/>
    <w:rsid w:val="00842A49"/>
    <w:rsid w:val="00843206"/>
    <w:rsid w:val="00843507"/>
    <w:rsid w:val="00844830"/>
    <w:rsid w:val="00844E0B"/>
    <w:rsid w:val="0084712E"/>
    <w:rsid w:val="0084787D"/>
    <w:rsid w:val="00847F3A"/>
    <w:rsid w:val="008500EB"/>
    <w:rsid w:val="008514EF"/>
    <w:rsid w:val="00851CF0"/>
    <w:rsid w:val="00851FD5"/>
    <w:rsid w:val="008539ED"/>
    <w:rsid w:val="00855093"/>
    <w:rsid w:val="0085560E"/>
    <w:rsid w:val="00855A2F"/>
    <w:rsid w:val="00856358"/>
    <w:rsid w:val="008568F0"/>
    <w:rsid w:val="00856D1E"/>
    <w:rsid w:val="00857F79"/>
    <w:rsid w:val="00860AE6"/>
    <w:rsid w:val="00861074"/>
    <w:rsid w:val="00861A29"/>
    <w:rsid w:val="008624A2"/>
    <w:rsid w:val="008629E0"/>
    <w:rsid w:val="00863A1D"/>
    <w:rsid w:val="00863BCA"/>
    <w:rsid w:val="00863D2B"/>
    <w:rsid w:val="00864425"/>
    <w:rsid w:val="00864FCD"/>
    <w:rsid w:val="0086535E"/>
    <w:rsid w:val="00865400"/>
    <w:rsid w:val="00865A6D"/>
    <w:rsid w:val="00865F81"/>
    <w:rsid w:val="008663D2"/>
    <w:rsid w:val="008665FC"/>
    <w:rsid w:val="00867117"/>
    <w:rsid w:val="00867773"/>
    <w:rsid w:val="008678E5"/>
    <w:rsid w:val="008679CB"/>
    <w:rsid w:val="00870065"/>
    <w:rsid w:val="00870B57"/>
    <w:rsid w:val="00871F0D"/>
    <w:rsid w:val="0087254D"/>
    <w:rsid w:val="00872BE2"/>
    <w:rsid w:val="00872E2B"/>
    <w:rsid w:val="008731F0"/>
    <w:rsid w:val="008738EE"/>
    <w:rsid w:val="00873CD9"/>
    <w:rsid w:val="00874123"/>
    <w:rsid w:val="00875637"/>
    <w:rsid w:val="008758B8"/>
    <w:rsid w:val="00875DD6"/>
    <w:rsid w:val="008761D9"/>
    <w:rsid w:val="008770AA"/>
    <w:rsid w:val="0087719E"/>
    <w:rsid w:val="008808FA"/>
    <w:rsid w:val="00881A47"/>
    <w:rsid w:val="00881A8D"/>
    <w:rsid w:val="00882109"/>
    <w:rsid w:val="0088214C"/>
    <w:rsid w:val="0088226F"/>
    <w:rsid w:val="0088329D"/>
    <w:rsid w:val="00883EF6"/>
    <w:rsid w:val="00886E2C"/>
    <w:rsid w:val="00886FDB"/>
    <w:rsid w:val="008870D2"/>
    <w:rsid w:val="00887D9C"/>
    <w:rsid w:val="00890269"/>
    <w:rsid w:val="00890955"/>
    <w:rsid w:val="00890D95"/>
    <w:rsid w:val="00891CDA"/>
    <w:rsid w:val="008923F3"/>
    <w:rsid w:val="00893DB2"/>
    <w:rsid w:val="00893FF8"/>
    <w:rsid w:val="0089417F"/>
    <w:rsid w:val="008947C6"/>
    <w:rsid w:val="00894E50"/>
    <w:rsid w:val="00896C5F"/>
    <w:rsid w:val="008971C3"/>
    <w:rsid w:val="00897498"/>
    <w:rsid w:val="00897BAB"/>
    <w:rsid w:val="008A14E7"/>
    <w:rsid w:val="008A18DE"/>
    <w:rsid w:val="008A44C8"/>
    <w:rsid w:val="008A4A68"/>
    <w:rsid w:val="008A5346"/>
    <w:rsid w:val="008A542D"/>
    <w:rsid w:val="008A5A63"/>
    <w:rsid w:val="008A6265"/>
    <w:rsid w:val="008B07C4"/>
    <w:rsid w:val="008B0E52"/>
    <w:rsid w:val="008B13A5"/>
    <w:rsid w:val="008B14F8"/>
    <w:rsid w:val="008B15A2"/>
    <w:rsid w:val="008B1EAF"/>
    <w:rsid w:val="008B23DC"/>
    <w:rsid w:val="008B2771"/>
    <w:rsid w:val="008B27EF"/>
    <w:rsid w:val="008B2EF6"/>
    <w:rsid w:val="008B342C"/>
    <w:rsid w:val="008B396C"/>
    <w:rsid w:val="008B3B34"/>
    <w:rsid w:val="008B44CB"/>
    <w:rsid w:val="008B5425"/>
    <w:rsid w:val="008B65F1"/>
    <w:rsid w:val="008B7D31"/>
    <w:rsid w:val="008C026C"/>
    <w:rsid w:val="008C0EFC"/>
    <w:rsid w:val="008C14F8"/>
    <w:rsid w:val="008C213D"/>
    <w:rsid w:val="008C245B"/>
    <w:rsid w:val="008C266C"/>
    <w:rsid w:val="008C26F6"/>
    <w:rsid w:val="008C4786"/>
    <w:rsid w:val="008C4DC2"/>
    <w:rsid w:val="008C507C"/>
    <w:rsid w:val="008C51DB"/>
    <w:rsid w:val="008C56B8"/>
    <w:rsid w:val="008C5A1E"/>
    <w:rsid w:val="008C68F2"/>
    <w:rsid w:val="008D0600"/>
    <w:rsid w:val="008D0765"/>
    <w:rsid w:val="008D0F4C"/>
    <w:rsid w:val="008D13EA"/>
    <w:rsid w:val="008D1A29"/>
    <w:rsid w:val="008D3939"/>
    <w:rsid w:val="008D3CD5"/>
    <w:rsid w:val="008D4A73"/>
    <w:rsid w:val="008D4BC3"/>
    <w:rsid w:val="008D4C6A"/>
    <w:rsid w:val="008D4D67"/>
    <w:rsid w:val="008D51F7"/>
    <w:rsid w:val="008D6C13"/>
    <w:rsid w:val="008D7021"/>
    <w:rsid w:val="008D7B86"/>
    <w:rsid w:val="008E070C"/>
    <w:rsid w:val="008E0C2D"/>
    <w:rsid w:val="008E178B"/>
    <w:rsid w:val="008E1C60"/>
    <w:rsid w:val="008E1FD3"/>
    <w:rsid w:val="008E223B"/>
    <w:rsid w:val="008E244E"/>
    <w:rsid w:val="008E29A1"/>
    <w:rsid w:val="008E2B04"/>
    <w:rsid w:val="008E4393"/>
    <w:rsid w:val="008E4BBE"/>
    <w:rsid w:val="008E5651"/>
    <w:rsid w:val="008E61AA"/>
    <w:rsid w:val="008E66CC"/>
    <w:rsid w:val="008E66D5"/>
    <w:rsid w:val="008E6749"/>
    <w:rsid w:val="008E74A9"/>
    <w:rsid w:val="008E7501"/>
    <w:rsid w:val="008F0C23"/>
    <w:rsid w:val="008F18A8"/>
    <w:rsid w:val="008F213A"/>
    <w:rsid w:val="008F2522"/>
    <w:rsid w:val="008F3519"/>
    <w:rsid w:val="008F3A75"/>
    <w:rsid w:val="008F476B"/>
    <w:rsid w:val="008F56DD"/>
    <w:rsid w:val="008F651F"/>
    <w:rsid w:val="008F6E9E"/>
    <w:rsid w:val="00900E37"/>
    <w:rsid w:val="00900FF7"/>
    <w:rsid w:val="009010A8"/>
    <w:rsid w:val="009011C1"/>
    <w:rsid w:val="00901DA1"/>
    <w:rsid w:val="00903E13"/>
    <w:rsid w:val="009041D7"/>
    <w:rsid w:val="009047F0"/>
    <w:rsid w:val="00904983"/>
    <w:rsid w:val="00904C80"/>
    <w:rsid w:val="009107D4"/>
    <w:rsid w:val="009112BF"/>
    <w:rsid w:val="009122B8"/>
    <w:rsid w:val="00912477"/>
    <w:rsid w:val="0091365C"/>
    <w:rsid w:val="00913F32"/>
    <w:rsid w:val="00914408"/>
    <w:rsid w:val="00915264"/>
    <w:rsid w:val="009155A5"/>
    <w:rsid w:val="00915AB1"/>
    <w:rsid w:val="00915B86"/>
    <w:rsid w:val="00916CB3"/>
    <w:rsid w:val="00917047"/>
    <w:rsid w:val="00917367"/>
    <w:rsid w:val="009176D9"/>
    <w:rsid w:val="00917BEB"/>
    <w:rsid w:val="009201D4"/>
    <w:rsid w:val="00920BED"/>
    <w:rsid w:val="00921351"/>
    <w:rsid w:val="00922D0B"/>
    <w:rsid w:val="00922DB0"/>
    <w:rsid w:val="009232F2"/>
    <w:rsid w:val="00923510"/>
    <w:rsid w:val="0092382D"/>
    <w:rsid w:val="009243E6"/>
    <w:rsid w:val="00924CDB"/>
    <w:rsid w:val="00926502"/>
    <w:rsid w:val="00926513"/>
    <w:rsid w:val="0092733F"/>
    <w:rsid w:val="0092737C"/>
    <w:rsid w:val="00927DC9"/>
    <w:rsid w:val="00927E44"/>
    <w:rsid w:val="0093185B"/>
    <w:rsid w:val="0093207A"/>
    <w:rsid w:val="009325B7"/>
    <w:rsid w:val="00932C11"/>
    <w:rsid w:val="00934DDF"/>
    <w:rsid w:val="00935F7C"/>
    <w:rsid w:val="009367FE"/>
    <w:rsid w:val="0093723D"/>
    <w:rsid w:val="00937514"/>
    <w:rsid w:val="0094104B"/>
    <w:rsid w:val="00941E35"/>
    <w:rsid w:val="00941EAB"/>
    <w:rsid w:val="00941EC9"/>
    <w:rsid w:val="00942A57"/>
    <w:rsid w:val="00943931"/>
    <w:rsid w:val="00944339"/>
    <w:rsid w:val="00944457"/>
    <w:rsid w:val="00944D70"/>
    <w:rsid w:val="00945BA5"/>
    <w:rsid w:val="00945BE9"/>
    <w:rsid w:val="009462E9"/>
    <w:rsid w:val="009465AA"/>
    <w:rsid w:val="00946E75"/>
    <w:rsid w:val="009508FD"/>
    <w:rsid w:val="00950D28"/>
    <w:rsid w:val="0095115F"/>
    <w:rsid w:val="00951838"/>
    <w:rsid w:val="00951D50"/>
    <w:rsid w:val="00953F3F"/>
    <w:rsid w:val="0095630D"/>
    <w:rsid w:val="00956312"/>
    <w:rsid w:val="009569DA"/>
    <w:rsid w:val="009570CA"/>
    <w:rsid w:val="009575F0"/>
    <w:rsid w:val="00957930"/>
    <w:rsid w:val="00957BF3"/>
    <w:rsid w:val="00960983"/>
    <w:rsid w:val="00961CFE"/>
    <w:rsid w:val="00962503"/>
    <w:rsid w:val="00962BB7"/>
    <w:rsid w:val="00962D5A"/>
    <w:rsid w:val="009637EF"/>
    <w:rsid w:val="0096398C"/>
    <w:rsid w:val="00964618"/>
    <w:rsid w:val="009648B3"/>
    <w:rsid w:val="009649B5"/>
    <w:rsid w:val="00964A24"/>
    <w:rsid w:val="009651C6"/>
    <w:rsid w:val="00965823"/>
    <w:rsid w:val="00966C7C"/>
    <w:rsid w:val="0097001C"/>
    <w:rsid w:val="0097123B"/>
    <w:rsid w:val="0097148D"/>
    <w:rsid w:val="00971699"/>
    <w:rsid w:val="00971985"/>
    <w:rsid w:val="00971A20"/>
    <w:rsid w:val="0097312C"/>
    <w:rsid w:val="009737DE"/>
    <w:rsid w:val="00973B81"/>
    <w:rsid w:val="00973E5C"/>
    <w:rsid w:val="00974663"/>
    <w:rsid w:val="009748E0"/>
    <w:rsid w:val="00974E97"/>
    <w:rsid w:val="00975EA2"/>
    <w:rsid w:val="0097639D"/>
    <w:rsid w:val="0097658D"/>
    <w:rsid w:val="0097737F"/>
    <w:rsid w:val="009803C8"/>
    <w:rsid w:val="00980629"/>
    <w:rsid w:val="0098154A"/>
    <w:rsid w:val="00982279"/>
    <w:rsid w:val="009826D3"/>
    <w:rsid w:val="009829D2"/>
    <w:rsid w:val="00982EF1"/>
    <w:rsid w:val="00983057"/>
    <w:rsid w:val="00983301"/>
    <w:rsid w:val="00983322"/>
    <w:rsid w:val="0098386E"/>
    <w:rsid w:val="00983CFD"/>
    <w:rsid w:val="00983D0B"/>
    <w:rsid w:val="0098501A"/>
    <w:rsid w:val="009856B2"/>
    <w:rsid w:val="0098634C"/>
    <w:rsid w:val="00987095"/>
    <w:rsid w:val="009871A4"/>
    <w:rsid w:val="009875D5"/>
    <w:rsid w:val="009904FB"/>
    <w:rsid w:val="009913C8"/>
    <w:rsid w:val="00992BEB"/>
    <w:rsid w:val="00992F1E"/>
    <w:rsid w:val="00993983"/>
    <w:rsid w:val="00993FD3"/>
    <w:rsid w:val="00994942"/>
    <w:rsid w:val="00995090"/>
    <w:rsid w:val="00995398"/>
    <w:rsid w:val="00995500"/>
    <w:rsid w:val="0099649A"/>
    <w:rsid w:val="009966BC"/>
    <w:rsid w:val="00996918"/>
    <w:rsid w:val="00996A23"/>
    <w:rsid w:val="009A066F"/>
    <w:rsid w:val="009A11CE"/>
    <w:rsid w:val="009A1279"/>
    <w:rsid w:val="009A1444"/>
    <w:rsid w:val="009A1F45"/>
    <w:rsid w:val="009A224A"/>
    <w:rsid w:val="009A22FD"/>
    <w:rsid w:val="009A3527"/>
    <w:rsid w:val="009A3733"/>
    <w:rsid w:val="009A408F"/>
    <w:rsid w:val="009A53F8"/>
    <w:rsid w:val="009A5488"/>
    <w:rsid w:val="009A5CE7"/>
    <w:rsid w:val="009A5CF2"/>
    <w:rsid w:val="009A5DF3"/>
    <w:rsid w:val="009A60FE"/>
    <w:rsid w:val="009B0608"/>
    <w:rsid w:val="009B34AA"/>
    <w:rsid w:val="009B35B6"/>
    <w:rsid w:val="009B38EA"/>
    <w:rsid w:val="009B3983"/>
    <w:rsid w:val="009B4EB8"/>
    <w:rsid w:val="009B4F06"/>
    <w:rsid w:val="009B5C39"/>
    <w:rsid w:val="009B6F6D"/>
    <w:rsid w:val="009B70AB"/>
    <w:rsid w:val="009B7E2E"/>
    <w:rsid w:val="009C000B"/>
    <w:rsid w:val="009C02F4"/>
    <w:rsid w:val="009C0C80"/>
    <w:rsid w:val="009C17D5"/>
    <w:rsid w:val="009C1CDB"/>
    <w:rsid w:val="009C2289"/>
    <w:rsid w:val="009C4278"/>
    <w:rsid w:val="009C6191"/>
    <w:rsid w:val="009C698A"/>
    <w:rsid w:val="009C73AD"/>
    <w:rsid w:val="009D0A13"/>
    <w:rsid w:val="009D0A38"/>
    <w:rsid w:val="009D0DCA"/>
    <w:rsid w:val="009D1841"/>
    <w:rsid w:val="009D1BDE"/>
    <w:rsid w:val="009D1F2C"/>
    <w:rsid w:val="009D1FDB"/>
    <w:rsid w:val="009D26A9"/>
    <w:rsid w:val="009D304F"/>
    <w:rsid w:val="009D34B9"/>
    <w:rsid w:val="009D376D"/>
    <w:rsid w:val="009D3AB2"/>
    <w:rsid w:val="009D43AB"/>
    <w:rsid w:val="009D43B4"/>
    <w:rsid w:val="009D4D95"/>
    <w:rsid w:val="009E1CC8"/>
    <w:rsid w:val="009E1CEE"/>
    <w:rsid w:val="009E2301"/>
    <w:rsid w:val="009E2B54"/>
    <w:rsid w:val="009E3A9C"/>
    <w:rsid w:val="009E4B90"/>
    <w:rsid w:val="009E4E3C"/>
    <w:rsid w:val="009E5B5D"/>
    <w:rsid w:val="009E5C4A"/>
    <w:rsid w:val="009E66BB"/>
    <w:rsid w:val="009E66BC"/>
    <w:rsid w:val="009E6844"/>
    <w:rsid w:val="009E73EC"/>
    <w:rsid w:val="009F0C9F"/>
    <w:rsid w:val="009F1063"/>
    <w:rsid w:val="009F1323"/>
    <w:rsid w:val="009F1344"/>
    <w:rsid w:val="009F1591"/>
    <w:rsid w:val="009F1D02"/>
    <w:rsid w:val="009F3344"/>
    <w:rsid w:val="009F342F"/>
    <w:rsid w:val="009F5C03"/>
    <w:rsid w:val="00A008FF"/>
    <w:rsid w:val="00A00A35"/>
    <w:rsid w:val="00A011A8"/>
    <w:rsid w:val="00A01C4C"/>
    <w:rsid w:val="00A01D05"/>
    <w:rsid w:val="00A0219C"/>
    <w:rsid w:val="00A02317"/>
    <w:rsid w:val="00A027EA"/>
    <w:rsid w:val="00A0337D"/>
    <w:rsid w:val="00A034A3"/>
    <w:rsid w:val="00A03520"/>
    <w:rsid w:val="00A04753"/>
    <w:rsid w:val="00A047E9"/>
    <w:rsid w:val="00A04C0F"/>
    <w:rsid w:val="00A05BFA"/>
    <w:rsid w:val="00A06909"/>
    <w:rsid w:val="00A10023"/>
    <w:rsid w:val="00A1112D"/>
    <w:rsid w:val="00A1115C"/>
    <w:rsid w:val="00A11A18"/>
    <w:rsid w:val="00A12283"/>
    <w:rsid w:val="00A12963"/>
    <w:rsid w:val="00A13821"/>
    <w:rsid w:val="00A138A6"/>
    <w:rsid w:val="00A14E4E"/>
    <w:rsid w:val="00A15972"/>
    <w:rsid w:val="00A173A7"/>
    <w:rsid w:val="00A2015A"/>
    <w:rsid w:val="00A20410"/>
    <w:rsid w:val="00A23464"/>
    <w:rsid w:val="00A244F1"/>
    <w:rsid w:val="00A2520A"/>
    <w:rsid w:val="00A25296"/>
    <w:rsid w:val="00A25366"/>
    <w:rsid w:val="00A2588B"/>
    <w:rsid w:val="00A26BB9"/>
    <w:rsid w:val="00A26CD2"/>
    <w:rsid w:val="00A27806"/>
    <w:rsid w:val="00A30026"/>
    <w:rsid w:val="00A30E35"/>
    <w:rsid w:val="00A3127C"/>
    <w:rsid w:val="00A31CD0"/>
    <w:rsid w:val="00A322E0"/>
    <w:rsid w:val="00A33A0A"/>
    <w:rsid w:val="00A34B56"/>
    <w:rsid w:val="00A35EAF"/>
    <w:rsid w:val="00A36009"/>
    <w:rsid w:val="00A368E3"/>
    <w:rsid w:val="00A37AE1"/>
    <w:rsid w:val="00A40366"/>
    <w:rsid w:val="00A40666"/>
    <w:rsid w:val="00A40DAC"/>
    <w:rsid w:val="00A41ABB"/>
    <w:rsid w:val="00A41DF6"/>
    <w:rsid w:val="00A41E99"/>
    <w:rsid w:val="00A42A61"/>
    <w:rsid w:val="00A43018"/>
    <w:rsid w:val="00A4303C"/>
    <w:rsid w:val="00A43D50"/>
    <w:rsid w:val="00A442C7"/>
    <w:rsid w:val="00A449B4"/>
    <w:rsid w:val="00A45158"/>
    <w:rsid w:val="00A4520A"/>
    <w:rsid w:val="00A454F8"/>
    <w:rsid w:val="00A458DC"/>
    <w:rsid w:val="00A45BE2"/>
    <w:rsid w:val="00A45C4A"/>
    <w:rsid w:val="00A467E0"/>
    <w:rsid w:val="00A46ADA"/>
    <w:rsid w:val="00A4720C"/>
    <w:rsid w:val="00A51D2A"/>
    <w:rsid w:val="00A52D7A"/>
    <w:rsid w:val="00A53060"/>
    <w:rsid w:val="00A53543"/>
    <w:rsid w:val="00A55293"/>
    <w:rsid w:val="00A55327"/>
    <w:rsid w:val="00A553EB"/>
    <w:rsid w:val="00A55C61"/>
    <w:rsid w:val="00A55F14"/>
    <w:rsid w:val="00A56663"/>
    <w:rsid w:val="00A56E28"/>
    <w:rsid w:val="00A602A7"/>
    <w:rsid w:val="00A61EB0"/>
    <w:rsid w:val="00A6301D"/>
    <w:rsid w:val="00A6342F"/>
    <w:rsid w:val="00A648BD"/>
    <w:rsid w:val="00A649AA"/>
    <w:rsid w:val="00A6636F"/>
    <w:rsid w:val="00A666A9"/>
    <w:rsid w:val="00A6680B"/>
    <w:rsid w:val="00A66A69"/>
    <w:rsid w:val="00A66B05"/>
    <w:rsid w:val="00A6750F"/>
    <w:rsid w:val="00A707D2"/>
    <w:rsid w:val="00A713C8"/>
    <w:rsid w:val="00A7144F"/>
    <w:rsid w:val="00A717BF"/>
    <w:rsid w:val="00A725FC"/>
    <w:rsid w:val="00A72B3A"/>
    <w:rsid w:val="00A72E12"/>
    <w:rsid w:val="00A72FAC"/>
    <w:rsid w:val="00A73FBB"/>
    <w:rsid w:val="00A7417E"/>
    <w:rsid w:val="00A74C90"/>
    <w:rsid w:val="00A74CA7"/>
    <w:rsid w:val="00A74FE4"/>
    <w:rsid w:val="00A7519F"/>
    <w:rsid w:val="00A763F4"/>
    <w:rsid w:val="00A7672C"/>
    <w:rsid w:val="00A7687F"/>
    <w:rsid w:val="00A76F08"/>
    <w:rsid w:val="00A76F44"/>
    <w:rsid w:val="00A8008C"/>
    <w:rsid w:val="00A803EA"/>
    <w:rsid w:val="00A80DCD"/>
    <w:rsid w:val="00A8116C"/>
    <w:rsid w:val="00A814EA"/>
    <w:rsid w:val="00A82839"/>
    <w:rsid w:val="00A82F50"/>
    <w:rsid w:val="00A83687"/>
    <w:rsid w:val="00A83D75"/>
    <w:rsid w:val="00A83FAA"/>
    <w:rsid w:val="00A8430F"/>
    <w:rsid w:val="00A84D4B"/>
    <w:rsid w:val="00A856BC"/>
    <w:rsid w:val="00A85A3F"/>
    <w:rsid w:val="00A85A84"/>
    <w:rsid w:val="00A86451"/>
    <w:rsid w:val="00A86AF4"/>
    <w:rsid w:val="00A877B1"/>
    <w:rsid w:val="00A900F7"/>
    <w:rsid w:val="00A90A29"/>
    <w:rsid w:val="00A91AA5"/>
    <w:rsid w:val="00A91BD3"/>
    <w:rsid w:val="00A91DB2"/>
    <w:rsid w:val="00A9232E"/>
    <w:rsid w:val="00A92FA7"/>
    <w:rsid w:val="00A92FC6"/>
    <w:rsid w:val="00A93F0F"/>
    <w:rsid w:val="00A948DC"/>
    <w:rsid w:val="00A9619E"/>
    <w:rsid w:val="00A96253"/>
    <w:rsid w:val="00A965C9"/>
    <w:rsid w:val="00A97043"/>
    <w:rsid w:val="00A97A6D"/>
    <w:rsid w:val="00A97D34"/>
    <w:rsid w:val="00A97F54"/>
    <w:rsid w:val="00AA147D"/>
    <w:rsid w:val="00AA1515"/>
    <w:rsid w:val="00AA1A40"/>
    <w:rsid w:val="00AA2DC0"/>
    <w:rsid w:val="00AA4024"/>
    <w:rsid w:val="00AA4918"/>
    <w:rsid w:val="00AA4E84"/>
    <w:rsid w:val="00AA6284"/>
    <w:rsid w:val="00AA6755"/>
    <w:rsid w:val="00AA7310"/>
    <w:rsid w:val="00AB06BB"/>
    <w:rsid w:val="00AB0719"/>
    <w:rsid w:val="00AB1069"/>
    <w:rsid w:val="00AB2469"/>
    <w:rsid w:val="00AB246C"/>
    <w:rsid w:val="00AB3921"/>
    <w:rsid w:val="00AB50C8"/>
    <w:rsid w:val="00AB5367"/>
    <w:rsid w:val="00AB556A"/>
    <w:rsid w:val="00AB593C"/>
    <w:rsid w:val="00AB613E"/>
    <w:rsid w:val="00AB6D4E"/>
    <w:rsid w:val="00AB6E7A"/>
    <w:rsid w:val="00AB71F8"/>
    <w:rsid w:val="00AC017A"/>
    <w:rsid w:val="00AC0CFB"/>
    <w:rsid w:val="00AC321B"/>
    <w:rsid w:val="00AC336E"/>
    <w:rsid w:val="00AC3F8B"/>
    <w:rsid w:val="00AC438C"/>
    <w:rsid w:val="00AC4754"/>
    <w:rsid w:val="00AC4C8F"/>
    <w:rsid w:val="00AC4E51"/>
    <w:rsid w:val="00AC58F8"/>
    <w:rsid w:val="00AC60EB"/>
    <w:rsid w:val="00AC6424"/>
    <w:rsid w:val="00AC69B9"/>
    <w:rsid w:val="00AD01C5"/>
    <w:rsid w:val="00AD01EA"/>
    <w:rsid w:val="00AD0799"/>
    <w:rsid w:val="00AD0A79"/>
    <w:rsid w:val="00AD1BE0"/>
    <w:rsid w:val="00AD2FA2"/>
    <w:rsid w:val="00AD42E0"/>
    <w:rsid w:val="00AD52AE"/>
    <w:rsid w:val="00AD58C1"/>
    <w:rsid w:val="00AD59F1"/>
    <w:rsid w:val="00AD5C3D"/>
    <w:rsid w:val="00AD65A2"/>
    <w:rsid w:val="00AD682C"/>
    <w:rsid w:val="00AD6ABA"/>
    <w:rsid w:val="00AD7491"/>
    <w:rsid w:val="00AD74EF"/>
    <w:rsid w:val="00AD79F6"/>
    <w:rsid w:val="00AD7C7D"/>
    <w:rsid w:val="00AD7EF0"/>
    <w:rsid w:val="00AE09EB"/>
    <w:rsid w:val="00AE0B22"/>
    <w:rsid w:val="00AE154F"/>
    <w:rsid w:val="00AE16E5"/>
    <w:rsid w:val="00AE1A11"/>
    <w:rsid w:val="00AE24CC"/>
    <w:rsid w:val="00AE25DC"/>
    <w:rsid w:val="00AE2C2E"/>
    <w:rsid w:val="00AE3A1B"/>
    <w:rsid w:val="00AE3CD7"/>
    <w:rsid w:val="00AE40A8"/>
    <w:rsid w:val="00AE46CA"/>
    <w:rsid w:val="00AE47D3"/>
    <w:rsid w:val="00AE4DAC"/>
    <w:rsid w:val="00AE5C7A"/>
    <w:rsid w:val="00AE668F"/>
    <w:rsid w:val="00AE6711"/>
    <w:rsid w:val="00AE690C"/>
    <w:rsid w:val="00AE6FBE"/>
    <w:rsid w:val="00AE741B"/>
    <w:rsid w:val="00AE7F03"/>
    <w:rsid w:val="00AF015F"/>
    <w:rsid w:val="00AF06ED"/>
    <w:rsid w:val="00AF07A1"/>
    <w:rsid w:val="00AF0AF5"/>
    <w:rsid w:val="00AF1685"/>
    <w:rsid w:val="00AF1AEA"/>
    <w:rsid w:val="00AF3184"/>
    <w:rsid w:val="00AF34EC"/>
    <w:rsid w:val="00AF3851"/>
    <w:rsid w:val="00AF3E32"/>
    <w:rsid w:val="00AF4561"/>
    <w:rsid w:val="00AF471C"/>
    <w:rsid w:val="00AF4EA9"/>
    <w:rsid w:val="00AF5486"/>
    <w:rsid w:val="00AF5F6E"/>
    <w:rsid w:val="00AF6044"/>
    <w:rsid w:val="00AF62A3"/>
    <w:rsid w:val="00AF7698"/>
    <w:rsid w:val="00B01069"/>
    <w:rsid w:val="00B025FB"/>
    <w:rsid w:val="00B027A8"/>
    <w:rsid w:val="00B02A3D"/>
    <w:rsid w:val="00B03B6B"/>
    <w:rsid w:val="00B044CC"/>
    <w:rsid w:val="00B049A1"/>
    <w:rsid w:val="00B04A6C"/>
    <w:rsid w:val="00B05073"/>
    <w:rsid w:val="00B05D62"/>
    <w:rsid w:val="00B07C62"/>
    <w:rsid w:val="00B1010D"/>
    <w:rsid w:val="00B104BA"/>
    <w:rsid w:val="00B1066D"/>
    <w:rsid w:val="00B10A5D"/>
    <w:rsid w:val="00B11858"/>
    <w:rsid w:val="00B1278F"/>
    <w:rsid w:val="00B12E5B"/>
    <w:rsid w:val="00B140D4"/>
    <w:rsid w:val="00B1425A"/>
    <w:rsid w:val="00B14DF0"/>
    <w:rsid w:val="00B151FD"/>
    <w:rsid w:val="00B207E0"/>
    <w:rsid w:val="00B2147F"/>
    <w:rsid w:val="00B217C4"/>
    <w:rsid w:val="00B21B71"/>
    <w:rsid w:val="00B2206D"/>
    <w:rsid w:val="00B220CC"/>
    <w:rsid w:val="00B22E86"/>
    <w:rsid w:val="00B24203"/>
    <w:rsid w:val="00B24D8F"/>
    <w:rsid w:val="00B24FDD"/>
    <w:rsid w:val="00B251B9"/>
    <w:rsid w:val="00B25B26"/>
    <w:rsid w:val="00B26477"/>
    <w:rsid w:val="00B26A1E"/>
    <w:rsid w:val="00B2740B"/>
    <w:rsid w:val="00B27C5F"/>
    <w:rsid w:val="00B305FB"/>
    <w:rsid w:val="00B30BE9"/>
    <w:rsid w:val="00B316A7"/>
    <w:rsid w:val="00B31B46"/>
    <w:rsid w:val="00B31CB4"/>
    <w:rsid w:val="00B335B1"/>
    <w:rsid w:val="00B338F3"/>
    <w:rsid w:val="00B34334"/>
    <w:rsid w:val="00B34677"/>
    <w:rsid w:val="00B34B3E"/>
    <w:rsid w:val="00B34F45"/>
    <w:rsid w:val="00B354FC"/>
    <w:rsid w:val="00B360DD"/>
    <w:rsid w:val="00B3666C"/>
    <w:rsid w:val="00B36C5C"/>
    <w:rsid w:val="00B3727E"/>
    <w:rsid w:val="00B4026C"/>
    <w:rsid w:val="00B40446"/>
    <w:rsid w:val="00B418C7"/>
    <w:rsid w:val="00B4295B"/>
    <w:rsid w:val="00B42A10"/>
    <w:rsid w:val="00B43E7A"/>
    <w:rsid w:val="00B4495A"/>
    <w:rsid w:val="00B452DD"/>
    <w:rsid w:val="00B456C6"/>
    <w:rsid w:val="00B46601"/>
    <w:rsid w:val="00B47208"/>
    <w:rsid w:val="00B47C5B"/>
    <w:rsid w:val="00B47EA9"/>
    <w:rsid w:val="00B47F8F"/>
    <w:rsid w:val="00B50580"/>
    <w:rsid w:val="00B509E2"/>
    <w:rsid w:val="00B51652"/>
    <w:rsid w:val="00B51DA6"/>
    <w:rsid w:val="00B51F88"/>
    <w:rsid w:val="00B52927"/>
    <w:rsid w:val="00B53FCF"/>
    <w:rsid w:val="00B54C7D"/>
    <w:rsid w:val="00B54C9F"/>
    <w:rsid w:val="00B54DF5"/>
    <w:rsid w:val="00B550A4"/>
    <w:rsid w:val="00B5598F"/>
    <w:rsid w:val="00B5677E"/>
    <w:rsid w:val="00B56D0C"/>
    <w:rsid w:val="00B57450"/>
    <w:rsid w:val="00B57733"/>
    <w:rsid w:val="00B607EA"/>
    <w:rsid w:val="00B60A46"/>
    <w:rsid w:val="00B61238"/>
    <w:rsid w:val="00B6165F"/>
    <w:rsid w:val="00B61870"/>
    <w:rsid w:val="00B62036"/>
    <w:rsid w:val="00B6209C"/>
    <w:rsid w:val="00B6225F"/>
    <w:rsid w:val="00B63510"/>
    <w:rsid w:val="00B63BA9"/>
    <w:rsid w:val="00B63CB7"/>
    <w:rsid w:val="00B63D60"/>
    <w:rsid w:val="00B6472E"/>
    <w:rsid w:val="00B6693F"/>
    <w:rsid w:val="00B673AA"/>
    <w:rsid w:val="00B67976"/>
    <w:rsid w:val="00B70301"/>
    <w:rsid w:val="00B70E31"/>
    <w:rsid w:val="00B70FE7"/>
    <w:rsid w:val="00B713F2"/>
    <w:rsid w:val="00B717AB"/>
    <w:rsid w:val="00B71CB0"/>
    <w:rsid w:val="00B72238"/>
    <w:rsid w:val="00B72B66"/>
    <w:rsid w:val="00B72B7C"/>
    <w:rsid w:val="00B74569"/>
    <w:rsid w:val="00B74A8A"/>
    <w:rsid w:val="00B76501"/>
    <w:rsid w:val="00B767A0"/>
    <w:rsid w:val="00B81656"/>
    <w:rsid w:val="00B81C37"/>
    <w:rsid w:val="00B81C68"/>
    <w:rsid w:val="00B81CB0"/>
    <w:rsid w:val="00B821C0"/>
    <w:rsid w:val="00B82C76"/>
    <w:rsid w:val="00B82F90"/>
    <w:rsid w:val="00B831F6"/>
    <w:rsid w:val="00B842A8"/>
    <w:rsid w:val="00B850DA"/>
    <w:rsid w:val="00B85130"/>
    <w:rsid w:val="00B8597A"/>
    <w:rsid w:val="00B87A13"/>
    <w:rsid w:val="00B90337"/>
    <w:rsid w:val="00B90558"/>
    <w:rsid w:val="00B9076F"/>
    <w:rsid w:val="00B90B43"/>
    <w:rsid w:val="00B9186F"/>
    <w:rsid w:val="00B926A1"/>
    <w:rsid w:val="00B92E57"/>
    <w:rsid w:val="00B93E36"/>
    <w:rsid w:val="00B94151"/>
    <w:rsid w:val="00B94666"/>
    <w:rsid w:val="00B95C19"/>
    <w:rsid w:val="00B9602E"/>
    <w:rsid w:val="00B96039"/>
    <w:rsid w:val="00B9618B"/>
    <w:rsid w:val="00B96669"/>
    <w:rsid w:val="00B975C4"/>
    <w:rsid w:val="00BA0320"/>
    <w:rsid w:val="00BA064D"/>
    <w:rsid w:val="00BA1896"/>
    <w:rsid w:val="00BA4A72"/>
    <w:rsid w:val="00BA55ED"/>
    <w:rsid w:val="00BA5CB9"/>
    <w:rsid w:val="00BA6226"/>
    <w:rsid w:val="00BA6431"/>
    <w:rsid w:val="00BA6F76"/>
    <w:rsid w:val="00BA710D"/>
    <w:rsid w:val="00BA724A"/>
    <w:rsid w:val="00BA7696"/>
    <w:rsid w:val="00BA79A2"/>
    <w:rsid w:val="00BB1369"/>
    <w:rsid w:val="00BB1B3D"/>
    <w:rsid w:val="00BB1E5D"/>
    <w:rsid w:val="00BB202D"/>
    <w:rsid w:val="00BB24B8"/>
    <w:rsid w:val="00BB24D8"/>
    <w:rsid w:val="00BB4B64"/>
    <w:rsid w:val="00BB51C5"/>
    <w:rsid w:val="00BB5AC6"/>
    <w:rsid w:val="00BB79AB"/>
    <w:rsid w:val="00BC06D6"/>
    <w:rsid w:val="00BC07DB"/>
    <w:rsid w:val="00BC091D"/>
    <w:rsid w:val="00BC1FDF"/>
    <w:rsid w:val="00BC260F"/>
    <w:rsid w:val="00BC34AA"/>
    <w:rsid w:val="00BC385A"/>
    <w:rsid w:val="00BC3FB1"/>
    <w:rsid w:val="00BC470E"/>
    <w:rsid w:val="00BC5805"/>
    <w:rsid w:val="00BC73C1"/>
    <w:rsid w:val="00BC73C3"/>
    <w:rsid w:val="00BC73DC"/>
    <w:rsid w:val="00BC78B6"/>
    <w:rsid w:val="00BD021A"/>
    <w:rsid w:val="00BD09D6"/>
    <w:rsid w:val="00BD0FC7"/>
    <w:rsid w:val="00BD1410"/>
    <w:rsid w:val="00BD1EC2"/>
    <w:rsid w:val="00BD23D1"/>
    <w:rsid w:val="00BD279F"/>
    <w:rsid w:val="00BD319A"/>
    <w:rsid w:val="00BD36D8"/>
    <w:rsid w:val="00BD39F4"/>
    <w:rsid w:val="00BD3F6B"/>
    <w:rsid w:val="00BD4617"/>
    <w:rsid w:val="00BD4817"/>
    <w:rsid w:val="00BD5028"/>
    <w:rsid w:val="00BD5314"/>
    <w:rsid w:val="00BD5465"/>
    <w:rsid w:val="00BD59E1"/>
    <w:rsid w:val="00BD6C7F"/>
    <w:rsid w:val="00BD7946"/>
    <w:rsid w:val="00BE03AB"/>
    <w:rsid w:val="00BE0AFE"/>
    <w:rsid w:val="00BE122D"/>
    <w:rsid w:val="00BE1FF1"/>
    <w:rsid w:val="00BE269C"/>
    <w:rsid w:val="00BE291E"/>
    <w:rsid w:val="00BE2979"/>
    <w:rsid w:val="00BE42D2"/>
    <w:rsid w:val="00BE45A0"/>
    <w:rsid w:val="00BE524D"/>
    <w:rsid w:val="00BE557D"/>
    <w:rsid w:val="00BE658F"/>
    <w:rsid w:val="00BE6815"/>
    <w:rsid w:val="00BE6927"/>
    <w:rsid w:val="00BE6AAC"/>
    <w:rsid w:val="00BE75A2"/>
    <w:rsid w:val="00BE7852"/>
    <w:rsid w:val="00BE7D8D"/>
    <w:rsid w:val="00BE7FA1"/>
    <w:rsid w:val="00BF05D3"/>
    <w:rsid w:val="00BF2B42"/>
    <w:rsid w:val="00BF326E"/>
    <w:rsid w:val="00BF3F52"/>
    <w:rsid w:val="00BF46CF"/>
    <w:rsid w:val="00BF5341"/>
    <w:rsid w:val="00BF5906"/>
    <w:rsid w:val="00BF5A63"/>
    <w:rsid w:val="00BF5E00"/>
    <w:rsid w:val="00BF5F78"/>
    <w:rsid w:val="00BF61B2"/>
    <w:rsid w:val="00BF7FCB"/>
    <w:rsid w:val="00C001DE"/>
    <w:rsid w:val="00C00AB3"/>
    <w:rsid w:val="00C01112"/>
    <w:rsid w:val="00C016D3"/>
    <w:rsid w:val="00C018A2"/>
    <w:rsid w:val="00C0240E"/>
    <w:rsid w:val="00C02ACB"/>
    <w:rsid w:val="00C0412D"/>
    <w:rsid w:val="00C04C9B"/>
    <w:rsid w:val="00C05585"/>
    <w:rsid w:val="00C058D1"/>
    <w:rsid w:val="00C066DB"/>
    <w:rsid w:val="00C06941"/>
    <w:rsid w:val="00C06E77"/>
    <w:rsid w:val="00C07120"/>
    <w:rsid w:val="00C078F9"/>
    <w:rsid w:val="00C07A99"/>
    <w:rsid w:val="00C1031D"/>
    <w:rsid w:val="00C11411"/>
    <w:rsid w:val="00C116D7"/>
    <w:rsid w:val="00C11EE4"/>
    <w:rsid w:val="00C13617"/>
    <w:rsid w:val="00C13680"/>
    <w:rsid w:val="00C146FF"/>
    <w:rsid w:val="00C1545D"/>
    <w:rsid w:val="00C15934"/>
    <w:rsid w:val="00C15EEC"/>
    <w:rsid w:val="00C16C91"/>
    <w:rsid w:val="00C21B2B"/>
    <w:rsid w:val="00C21E75"/>
    <w:rsid w:val="00C22D6A"/>
    <w:rsid w:val="00C237FD"/>
    <w:rsid w:val="00C23D73"/>
    <w:rsid w:val="00C25948"/>
    <w:rsid w:val="00C26383"/>
    <w:rsid w:val="00C26B69"/>
    <w:rsid w:val="00C26C36"/>
    <w:rsid w:val="00C27592"/>
    <w:rsid w:val="00C31A11"/>
    <w:rsid w:val="00C329A1"/>
    <w:rsid w:val="00C34080"/>
    <w:rsid w:val="00C34FE3"/>
    <w:rsid w:val="00C35622"/>
    <w:rsid w:val="00C35657"/>
    <w:rsid w:val="00C35699"/>
    <w:rsid w:val="00C35910"/>
    <w:rsid w:val="00C35BA9"/>
    <w:rsid w:val="00C36473"/>
    <w:rsid w:val="00C36E4C"/>
    <w:rsid w:val="00C37D9D"/>
    <w:rsid w:val="00C413AE"/>
    <w:rsid w:val="00C41582"/>
    <w:rsid w:val="00C41A88"/>
    <w:rsid w:val="00C422E6"/>
    <w:rsid w:val="00C434A7"/>
    <w:rsid w:val="00C435EC"/>
    <w:rsid w:val="00C435F6"/>
    <w:rsid w:val="00C43A20"/>
    <w:rsid w:val="00C44730"/>
    <w:rsid w:val="00C44989"/>
    <w:rsid w:val="00C45394"/>
    <w:rsid w:val="00C45795"/>
    <w:rsid w:val="00C46134"/>
    <w:rsid w:val="00C4635F"/>
    <w:rsid w:val="00C466BB"/>
    <w:rsid w:val="00C46C19"/>
    <w:rsid w:val="00C474EF"/>
    <w:rsid w:val="00C5126A"/>
    <w:rsid w:val="00C51B03"/>
    <w:rsid w:val="00C51F0F"/>
    <w:rsid w:val="00C521A5"/>
    <w:rsid w:val="00C52F69"/>
    <w:rsid w:val="00C550FB"/>
    <w:rsid w:val="00C55395"/>
    <w:rsid w:val="00C5695A"/>
    <w:rsid w:val="00C56E0C"/>
    <w:rsid w:val="00C56E11"/>
    <w:rsid w:val="00C5759E"/>
    <w:rsid w:val="00C57A52"/>
    <w:rsid w:val="00C57CC3"/>
    <w:rsid w:val="00C60084"/>
    <w:rsid w:val="00C61829"/>
    <w:rsid w:val="00C62832"/>
    <w:rsid w:val="00C62BED"/>
    <w:rsid w:val="00C62E31"/>
    <w:rsid w:val="00C63CC2"/>
    <w:rsid w:val="00C64345"/>
    <w:rsid w:val="00C64780"/>
    <w:rsid w:val="00C648E2"/>
    <w:rsid w:val="00C6618B"/>
    <w:rsid w:val="00C66315"/>
    <w:rsid w:val="00C667BA"/>
    <w:rsid w:val="00C66E0A"/>
    <w:rsid w:val="00C672B7"/>
    <w:rsid w:val="00C675C0"/>
    <w:rsid w:val="00C678D7"/>
    <w:rsid w:val="00C71657"/>
    <w:rsid w:val="00C719DF"/>
    <w:rsid w:val="00C741B5"/>
    <w:rsid w:val="00C7471A"/>
    <w:rsid w:val="00C74AFA"/>
    <w:rsid w:val="00C74E96"/>
    <w:rsid w:val="00C75B3B"/>
    <w:rsid w:val="00C75CB4"/>
    <w:rsid w:val="00C762C7"/>
    <w:rsid w:val="00C77512"/>
    <w:rsid w:val="00C80D44"/>
    <w:rsid w:val="00C814C8"/>
    <w:rsid w:val="00C8196B"/>
    <w:rsid w:val="00C81B0D"/>
    <w:rsid w:val="00C81CCB"/>
    <w:rsid w:val="00C82CF8"/>
    <w:rsid w:val="00C833FB"/>
    <w:rsid w:val="00C83478"/>
    <w:rsid w:val="00C83F59"/>
    <w:rsid w:val="00C84D3E"/>
    <w:rsid w:val="00C85703"/>
    <w:rsid w:val="00C86060"/>
    <w:rsid w:val="00C8647D"/>
    <w:rsid w:val="00C8665E"/>
    <w:rsid w:val="00C8780A"/>
    <w:rsid w:val="00C87829"/>
    <w:rsid w:val="00C87A45"/>
    <w:rsid w:val="00C90DFB"/>
    <w:rsid w:val="00C918D7"/>
    <w:rsid w:val="00C918F2"/>
    <w:rsid w:val="00C92B67"/>
    <w:rsid w:val="00C932C8"/>
    <w:rsid w:val="00C934D2"/>
    <w:rsid w:val="00C94168"/>
    <w:rsid w:val="00C95478"/>
    <w:rsid w:val="00C95F9C"/>
    <w:rsid w:val="00C962B9"/>
    <w:rsid w:val="00C972FD"/>
    <w:rsid w:val="00C97FF7"/>
    <w:rsid w:val="00CA1B23"/>
    <w:rsid w:val="00CA203F"/>
    <w:rsid w:val="00CA2835"/>
    <w:rsid w:val="00CA36FD"/>
    <w:rsid w:val="00CA5096"/>
    <w:rsid w:val="00CA5CFD"/>
    <w:rsid w:val="00CA6844"/>
    <w:rsid w:val="00CA7076"/>
    <w:rsid w:val="00CA70DE"/>
    <w:rsid w:val="00CA7BCB"/>
    <w:rsid w:val="00CA7D93"/>
    <w:rsid w:val="00CB0500"/>
    <w:rsid w:val="00CB06A6"/>
    <w:rsid w:val="00CB0C80"/>
    <w:rsid w:val="00CB0DA0"/>
    <w:rsid w:val="00CB13B7"/>
    <w:rsid w:val="00CB15EE"/>
    <w:rsid w:val="00CB1BB1"/>
    <w:rsid w:val="00CB2A4B"/>
    <w:rsid w:val="00CB32CF"/>
    <w:rsid w:val="00CB37CE"/>
    <w:rsid w:val="00CB3C25"/>
    <w:rsid w:val="00CB3FBA"/>
    <w:rsid w:val="00CB7E4C"/>
    <w:rsid w:val="00CB7EC8"/>
    <w:rsid w:val="00CC053F"/>
    <w:rsid w:val="00CC08D1"/>
    <w:rsid w:val="00CC0F39"/>
    <w:rsid w:val="00CC1341"/>
    <w:rsid w:val="00CC1579"/>
    <w:rsid w:val="00CC167C"/>
    <w:rsid w:val="00CC17C9"/>
    <w:rsid w:val="00CC200E"/>
    <w:rsid w:val="00CC20AA"/>
    <w:rsid w:val="00CC37DC"/>
    <w:rsid w:val="00CC39B7"/>
    <w:rsid w:val="00CC3FF3"/>
    <w:rsid w:val="00CC4006"/>
    <w:rsid w:val="00CC4BD9"/>
    <w:rsid w:val="00CC52DD"/>
    <w:rsid w:val="00CC545E"/>
    <w:rsid w:val="00CC55EA"/>
    <w:rsid w:val="00CC5D2E"/>
    <w:rsid w:val="00CC6471"/>
    <w:rsid w:val="00CC6694"/>
    <w:rsid w:val="00CC72B2"/>
    <w:rsid w:val="00CD0588"/>
    <w:rsid w:val="00CD05D1"/>
    <w:rsid w:val="00CD05D3"/>
    <w:rsid w:val="00CD068F"/>
    <w:rsid w:val="00CD06FB"/>
    <w:rsid w:val="00CD0992"/>
    <w:rsid w:val="00CD0BD3"/>
    <w:rsid w:val="00CD0CD9"/>
    <w:rsid w:val="00CD1EE3"/>
    <w:rsid w:val="00CD238F"/>
    <w:rsid w:val="00CD2500"/>
    <w:rsid w:val="00CD3F7E"/>
    <w:rsid w:val="00CD4332"/>
    <w:rsid w:val="00CD4F64"/>
    <w:rsid w:val="00CD5882"/>
    <w:rsid w:val="00CD59F8"/>
    <w:rsid w:val="00CD6B53"/>
    <w:rsid w:val="00CD6E52"/>
    <w:rsid w:val="00CD7118"/>
    <w:rsid w:val="00CD73E9"/>
    <w:rsid w:val="00CD7788"/>
    <w:rsid w:val="00CD79A7"/>
    <w:rsid w:val="00CD79BE"/>
    <w:rsid w:val="00CE1934"/>
    <w:rsid w:val="00CE220E"/>
    <w:rsid w:val="00CE2BAE"/>
    <w:rsid w:val="00CE390F"/>
    <w:rsid w:val="00CE3AEA"/>
    <w:rsid w:val="00CE4347"/>
    <w:rsid w:val="00CE49C9"/>
    <w:rsid w:val="00CE4A42"/>
    <w:rsid w:val="00CE5C07"/>
    <w:rsid w:val="00CE670B"/>
    <w:rsid w:val="00CE681B"/>
    <w:rsid w:val="00CE6FD5"/>
    <w:rsid w:val="00CE7DBC"/>
    <w:rsid w:val="00CF14E3"/>
    <w:rsid w:val="00CF14E9"/>
    <w:rsid w:val="00CF1AFB"/>
    <w:rsid w:val="00CF216E"/>
    <w:rsid w:val="00CF31CD"/>
    <w:rsid w:val="00CF40A2"/>
    <w:rsid w:val="00CF4225"/>
    <w:rsid w:val="00CF42C5"/>
    <w:rsid w:val="00CF43E7"/>
    <w:rsid w:val="00CF63BF"/>
    <w:rsid w:val="00CF6870"/>
    <w:rsid w:val="00CF7229"/>
    <w:rsid w:val="00CF7A4A"/>
    <w:rsid w:val="00CF7C32"/>
    <w:rsid w:val="00D002F8"/>
    <w:rsid w:val="00D0097E"/>
    <w:rsid w:val="00D0165F"/>
    <w:rsid w:val="00D01D6E"/>
    <w:rsid w:val="00D023AD"/>
    <w:rsid w:val="00D028CF"/>
    <w:rsid w:val="00D03691"/>
    <w:rsid w:val="00D0398F"/>
    <w:rsid w:val="00D03A56"/>
    <w:rsid w:val="00D04705"/>
    <w:rsid w:val="00D04F87"/>
    <w:rsid w:val="00D04FC0"/>
    <w:rsid w:val="00D05321"/>
    <w:rsid w:val="00D05771"/>
    <w:rsid w:val="00D05FD6"/>
    <w:rsid w:val="00D064FC"/>
    <w:rsid w:val="00D068D8"/>
    <w:rsid w:val="00D11009"/>
    <w:rsid w:val="00D140C7"/>
    <w:rsid w:val="00D1476C"/>
    <w:rsid w:val="00D1478B"/>
    <w:rsid w:val="00D14905"/>
    <w:rsid w:val="00D14C15"/>
    <w:rsid w:val="00D1541B"/>
    <w:rsid w:val="00D15556"/>
    <w:rsid w:val="00D16BC5"/>
    <w:rsid w:val="00D16E0F"/>
    <w:rsid w:val="00D16FDC"/>
    <w:rsid w:val="00D1780B"/>
    <w:rsid w:val="00D17D36"/>
    <w:rsid w:val="00D17ECF"/>
    <w:rsid w:val="00D17FD3"/>
    <w:rsid w:val="00D20119"/>
    <w:rsid w:val="00D21FA6"/>
    <w:rsid w:val="00D22BD1"/>
    <w:rsid w:val="00D232A6"/>
    <w:rsid w:val="00D23FF4"/>
    <w:rsid w:val="00D24272"/>
    <w:rsid w:val="00D2521A"/>
    <w:rsid w:val="00D253A5"/>
    <w:rsid w:val="00D25503"/>
    <w:rsid w:val="00D25A4C"/>
    <w:rsid w:val="00D26499"/>
    <w:rsid w:val="00D2655C"/>
    <w:rsid w:val="00D272EA"/>
    <w:rsid w:val="00D27A46"/>
    <w:rsid w:val="00D27DA7"/>
    <w:rsid w:val="00D27E18"/>
    <w:rsid w:val="00D30C0D"/>
    <w:rsid w:val="00D317FD"/>
    <w:rsid w:val="00D31835"/>
    <w:rsid w:val="00D328E1"/>
    <w:rsid w:val="00D32E78"/>
    <w:rsid w:val="00D33748"/>
    <w:rsid w:val="00D33DB6"/>
    <w:rsid w:val="00D3479D"/>
    <w:rsid w:val="00D35789"/>
    <w:rsid w:val="00D35921"/>
    <w:rsid w:val="00D35B24"/>
    <w:rsid w:val="00D35D8C"/>
    <w:rsid w:val="00D367A7"/>
    <w:rsid w:val="00D36E32"/>
    <w:rsid w:val="00D37EB2"/>
    <w:rsid w:val="00D40174"/>
    <w:rsid w:val="00D40465"/>
    <w:rsid w:val="00D40695"/>
    <w:rsid w:val="00D4131B"/>
    <w:rsid w:val="00D42350"/>
    <w:rsid w:val="00D4382E"/>
    <w:rsid w:val="00D439A1"/>
    <w:rsid w:val="00D43B59"/>
    <w:rsid w:val="00D442B3"/>
    <w:rsid w:val="00D445AD"/>
    <w:rsid w:val="00D4467E"/>
    <w:rsid w:val="00D44910"/>
    <w:rsid w:val="00D44FA9"/>
    <w:rsid w:val="00D450C2"/>
    <w:rsid w:val="00D455C1"/>
    <w:rsid w:val="00D45BA4"/>
    <w:rsid w:val="00D4623C"/>
    <w:rsid w:val="00D479D6"/>
    <w:rsid w:val="00D47F7C"/>
    <w:rsid w:val="00D50946"/>
    <w:rsid w:val="00D50E46"/>
    <w:rsid w:val="00D5174A"/>
    <w:rsid w:val="00D5219E"/>
    <w:rsid w:val="00D521EE"/>
    <w:rsid w:val="00D543D6"/>
    <w:rsid w:val="00D55AF9"/>
    <w:rsid w:val="00D56428"/>
    <w:rsid w:val="00D56990"/>
    <w:rsid w:val="00D573FD"/>
    <w:rsid w:val="00D5790D"/>
    <w:rsid w:val="00D57AD5"/>
    <w:rsid w:val="00D607C9"/>
    <w:rsid w:val="00D61D77"/>
    <w:rsid w:val="00D620F6"/>
    <w:rsid w:val="00D621B8"/>
    <w:rsid w:val="00D628DA"/>
    <w:rsid w:val="00D630E3"/>
    <w:rsid w:val="00D658A6"/>
    <w:rsid w:val="00D65AE8"/>
    <w:rsid w:val="00D65D32"/>
    <w:rsid w:val="00D67669"/>
    <w:rsid w:val="00D67A0F"/>
    <w:rsid w:val="00D67C7E"/>
    <w:rsid w:val="00D706F6"/>
    <w:rsid w:val="00D70C9B"/>
    <w:rsid w:val="00D70E2C"/>
    <w:rsid w:val="00D7114A"/>
    <w:rsid w:val="00D72330"/>
    <w:rsid w:val="00D72728"/>
    <w:rsid w:val="00D72E8C"/>
    <w:rsid w:val="00D73EEC"/>
    <w:rsid w:val="00D740AF"/>
    <w:rsid w:val="00D74877"/>
    <w:rsid w:val="00D755BD"/>
    <w:rsid w:val="00D76283"/>
    <w:rsid w:val="00D764DD"/>
    <w:rsid w:val="00D7658A"/>
    <w:rsid w:val="00D801D1"/>
    <w:rsid w:val="00D808A2"/>
    <w:rsid w:val="00D812B0"/>
    <w:rsid w:val="00D819CB"/>
    <w:rsid w:val="00D81E01"/>
    <w:rsid w:val="00D8261C"/>
    <w:rsid w:val="00D829B6"/>
    <w:rsid w:val="00D830E5"/>
    <w:rsid w:val="00D8388F"/>
    <w:rsid w:val="00D84345"/>
    <w:rsid w:val="00D844EE"/>
    <w:rsid w:val="00D846D7"/>
    <w:rsid w:val="00D866BC"/>
    <w:rsid w:val="00D8702D"/>
    <w:rsid w:val="00D902B1"/>
    <w:rsid w:val="00D90A8D"/>
    <w:rsid w:val="00D920B5"/>
    <w:rsid w:val="00D92642"/>
    <w:rsid w:val="00D92CDB"/>
    <w:rsid w:val="00D93EF6"/>
    <w:rsid w:val="00D940C2"/>
    <w:rsid w:val="00D95AD2"/>
    <w:rsid w:val="00D97A15"/>
    <w:rsid w:val="00D97E40"/>
    <w:rsid w:val="00DA1424"/>
    <w:rsid w:val="00DA1558"/>
    <w:rsid w:val="00DA243B"/>
    <w:rsid w:val="00DA36FF"/>
    <w:rsid w:val="00DA3915"/>
    <w:rsid w:val="00DA3AD3"/>
    <w:rsid w:val="00DA42D7"/>
    <w:rsid w:val="00DA4E01"/>
    <w:rsid w:val="00DA549A"/>
    <w:rsid w:val="00DA5558"/>
    <w:rsid w:val="00DA57F8"/>
    <w:rsid w:val="00DA6162"/>
    <w:rsid w:val="00DA64B0"/>
    <w:rsid w:val="00DB015E"/>
    <w:rsid w:val="00DB0C59"/>
    <w:rsid w:val="00DB0F98"/>
    <w:rsid w:val="00DB1171"/>
    <w:rsid w:val="00DB1CAC"/>
    <w:rsid w:val="00DB2831"/>
    <w:rsid w:val="00DB2EFB"/>
    <w:rsid w:val="00DB378C"/>
    <w:rsid w:val="00DB382E"/>
    <w:rsid w:val="00DB4E26"/>
    <w:rsid w:val="00DB5BD3"/>
    <w:rsid w:val="00DB6257"/>
    <w:rsid w:val="00DB73EB"/>
    <w:rsid w:val="00DB7679"/>
    <w:rsid w:val="00DC11B3"/>
    <w:rsid w:val="00DC16F9"/>
    <w:rsid w:val="00DC2860"/>
    <w:rsid w:val="00DC2FB5"/>
    <w:rsid w:val="00DC36FC"/>
    <w:rsid w:val="00DC5019"/>
    <w:rsid w:val="00DC6E3B"/>
    <w:rsid w:val="00DC74D5"/>
    <w:rsid w:val="00DC7912"/>
    <w:rsid w:val="00DC7BB8"/>
    <w:rsid w:val="00DD0359"/>
    <w:rsid w:val="00DD05E3"/>
    <w:rsid w:val="00DD0B05"/>
    <w:rsid w:val="00DD1DF2"/>
    <w:rsid w:val="00DD20C6"/>
    <w:rsid w:val="00DD215D"/>
    <w:rsid w:val="00DD2263"/>
    <w:rsid w:val="00DD29DE"/>
    <w:rsid w:val="00DD3C5E"/>
    <w:rsid w:val="00DD407B"/>
    <w:rsid w:val="00DD4522"/>
    <w:rsid w:val="00DD552E"/>
    <w:rsid w:val="00DD564C"/>
    <w:rsid w:val="00DD5857"/>
    <w:rsid w:val="00DD5B89"/>
    <w:rsid w:val="00DD676C"/>
    <w:rsid w:val="00DD79DA"/>
    <w:rsid w:val="00DD7D8F"/>
    <w:rsid w:val="00DD7EF6"/>
    <w:rsid w:val="00DE0886"/>
    <w:rsid w:val="00DE0F94"/>
    <w:rsid w:val="00DE17A7"/>
    <w:rsid w:val="00DE2139"/>
    <w:rsid w:val="00DE28E1"/>
    <w:rsid w:val="00DE324A"/>
    <w:rsid w:val="00DE3A37"/>
    <w:rsid w:val="00DE4688"/>
    <w:rsid w:val="00DE4749"/>
    <w:rsid w:val="00DE5951"/>
    <w:rsid w:val="00DE5A25"/>
    <w:rsid w:val="00DE5A4E"/>
    <w:rsid w:val="00DE62B2"/>
    <w:rsid w:val="00DE66E7"/>
    <w:rsid w:val="00DE6930"/>
    <w:rsid w:val="00DE6BD6"/>
    <w:rsid w:val="00DE7D34"/>
    <w:rsid w:val="00DF11F4"/>
    <w:rsid w:val="00DF12A1"/>
    <w:rsid w:val="00DF29FC"/>
    <w:rsid w:val="00DF35AC"/>
    <w:rsid w:val="00DF3DDB"/>
    <w:rsid w:val="00DF4C9E"/>
    <w:rsid w:val="00DF58E0"/>
    <w:rsid w:val="00DF5DAE"/>
    <w:rsid w:val="00DF7A82"/>
    <w:rsid w:val="00DF7AFC"/>
    <w:rsid w:val="00DF7D73"/>
    <w:rsid w:val="00E009AC"/>
    <w:rsid w:val="00E00AE6"/>
    <w:rsid w:val="00E00E71"/>
    <w:rsid w:val="00E01BE9"/>
    <w:rsid w:val="00E01EA4"/>
    <w:rsid w:val="00E023C3"/>
    <w:rsid w:val="00E02615"/>
    <w:rsid w:val="00E04A1B"/>
    <w:rsid w:val="00E04C37"/>
    <w:rsid w:val="00E04CCB"/>
    <w:rsid w:val="00E05D84"/>
    <w:rsid w:val="00E061E0"/>
    <w:rsid w:val="00E0649B"/>
    <w:rsid w:val="00E066FC"/>
    <w:rsid w:val="00E06D63"/>
    <w:rsid w:val="00E06F91"/>
    <w:rsid w:val="00E074C0"/>
    <w:rsid w:val="00E07ECF"/>
    <w:rsid w:val="00E100DC"/>
    <w:rsid w:val="00E117F7"/>
    <w:rsid w:val="00E11F53"/>
    <w:rsid w:val="00E12E0B"/>
    <w:rsid w:val="00E13058"/>
    <w:rsid w:val="00E13E15"/>
    <w:rsid w:val="00E14C33"/>
    <w:rsid w:val="00E151EC"/>
    <w:rsid w:val="00E15A31"/>
    <w:rsid w:val="00E15A52"/>
    <w:rsid w:val="00E16FAC"/>
    <w:rsid w:val="00E1738D"/>
    <w:rsid w:val="00E20D7B"/>
    <w:rsid w:val="00E217D8"/>
    <w:rsid w:val="00E21E83"/>
    <w:rsid w:val="00E2200D"/>
    <w:rsid w:val="00E22370"/>
    <w:rsid w:val="00E228E8"/>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5E9"/>
    <w:rsid w:val="00E30BFA"/>
    <w:rsid w:val="00E30EAE"/>
    <w:rsid w:val="00E314C5"/>
    <w:rsid w:val="00E3164A"/>
    <w:rsid w:val="00E3249C"/>
    <w:rsid w:val="00E3254A"/>
    <w:rsid w:val="00E336C1"/>
    <w:rsid w:val="00E33937"/>
    <w:rsid w:val="00E33F08"/>
    <w:rsid w:val="00E35704"/>
    <w:rsid w:val="00E35895"/>
    <w:rsid w:val="00E35D98"/>
    <w:rsid w:val="00E365B9"/>
    <w:rsid w:val="00E36DF0"/>
    <w:rsid w:val="00E40A35"/>
    <w:rsid w:val="00E413A2"/>
    <w:rsid w:val="00E41EB2"/>
    <w:rsid w:val="00E41F10"/>
    <w:rsid w:val="00E4208F"/>
    <w:rsid w:val="00E42834"/>
    <w:rsid w:val="00E42A9B"/>
    <w:rsid w:val="00E42B3E"/>
    <w:rsid w:val="00E43A74"/>
    <w:rsid w:val="00E43B2C"/>
    <w:rsid w:val="00E441E9"/>
    <w:rsid w:val="00E442CB"/>
    <w:rsid w:val="00E44C69"/>
    <w:rsid w:val="00E453BE"/>
    <w:rsid w:val="00E45751"/>
    <w:rsid w:val="00E4698E"/>
    <w:rsid w:val="00E46ADC"/>
    <w:rsid w:val="00E47658"/>
    <w:rsid w:val="00E47CE9"/>
    <w:rsid w:val="00E5013D"/>
    <w:rsid w:val="00E520B3"/>
    <w:rsid w:val="00E52DF3"/>
    <w:rsid w:val="00E531ED"/>
    <w:rsid w:val="00E5432A"/>
    <w:rsid w:val="00E547A0"/>
    <w:rsid w:val="00E548E9"/>
    <w:rsid w:val="00E55268"/>
    <w:rsid w:val="00E553F8"/>
    <w:rsid w:val="00E55A2C"/>
    <w:rsid w:val="00E56053"/>
    <w:rsid w:val="00E56D97"/>
    <w:rsid w:val="00E604A9"/>
    <w:rsid w:val="00E60C12"/>
    <w:rsid w:val="00E6166A"/>
    <w:rsid w:val="00E61D63"/>
    <w:rsid w:val="00E61E86"/>
    <w:rsid w:val="00E625E9"/>
    <w:rsid w:val="00E62EDB"/>
    <w:rsid w:val="00E636C2"/>
    <w:rsid w:val="00E655F0"/>
    <w:rsid w:val="00E657FE"/>
    <w:rsid w:val="00E662C3"/>
    <w:rsid w:val="00E66893"/>
    <w:rsid w:val="00E66EA3"/>
    <w:rsid w:val="00E673AB"/>
    <w:rsid w:val="00E70576"/>
    <w:rsid w:val="00E71289"/>
    <w:rsid w:val="00E71425"/>
    <w:rsid w:val="00E728BA"/>
    <w:rsid w:val="00E72B9B"/>
    <w:rsid w:val="00E72F6B"/>
    <w:rsid w:val="00E73361"/>
    <w:rsid w:val="00E739CC"/>
    <w:rsid w:val="00E74175"/>
    <w:rsid w:val="00E748C6"/>
    <w:rsid w:val="00E748CB"/>
    <w:rsid w:val="00E74D27"/>
    <w:rsid w:val="00E750BE"/>
    <w:rsid w:val="00E75E30"/>
    <w:rsid w:val="00E76C1B"/>
    <w:rsid w:val="00E77837"/>
    <w:rsid w:val="00E811FC"/>
    <w:rsid w:val="00E81606"/>
    <w:rsid w:val="00E82818"/>
    <w:rsid w:val="00E82D00"/>
    <w:rsid w:val="00E8399C"/>
    <w:rsid w:val="00E83D9F"/>
    <w:rsid w:val="00E840DF"/>
    <w:rsid w:val="00E848DB"/>
    <w:rsid w:val="00E87BAF"/>
    <w:rsid w:val="00E90072"/>
    <w:rsid w:val="00E900F7"/>
    <w:rsid w:val="00E90159"/>
    <w:rsid w:val="00E905DF"/>
    <w:rsid w:val="00E9079D"/>
    <w:rsid w:val="00E90D6B"/>
    <w:rsid w:val="00E90F12"/>
    <w:rsid w:val="00E914CD"/>
    <w:rsid w:val="00E92033"/>
    <w:rsid w:val="00E92454"/>
    <w:rsid w:val="00E92B4E"/>
    <w:rsid w:val="00E92FA1"/>
    <w:rsid w:val="00E936AB"/>
    <w:rsid w:val="00E93856"/>
    <w:rsid w:val="00E93F57"/>
    <w:rsid w:val="00EA148E"/>
    <w:rsid w:val="00EA1EB9"/>
    <w:rsid w:val="00EA3369"/>
    <w:rsid w:val="00EA352B"/>
    <w:rsid w:val="00EA3C1D"/>
    <w:rsid w:val="00EA3F5E"/>
    <w:rsid w:val="00EA4D3B"/>
    <w:rsid w:val="00EA5FD0"/>
    <w:rsid w:val="00EA61B0"/>
    <w:rsid w:val="00EA62D6"/>
    <w:rsid w:val="00EA7333"/>
    <w:rsid w:val="00EA74B2"/>
    <w:rsid w:val="00EA77E1"/>
    <w:rsid w:val="00EA79F5"/>
    <w:rsid w:val="00EB0CB9"/>
    <w:rsid w:val="00EB17D2"/>
    <w:rsid w:val="00EB206F"/>
    <w:rsid w:val="00EB2A83"/>
    <w:rsid w:val="00EB2A8B"/>
    <w:rsid w:val="00EB321E"/>
    <w:rsid w:val="00EB358E"/>
    <w:rsid w:val="00EB38CC"/>
    <w:rsid w:val="00EB4106"/>
    <w:rsid w:val="00EB43A9"/>
    <w:rsid w:val="00EB4763"/>
    <w:rsid w:val="00EB4954"/>
    <w:rsid w:val="00EB4D24"/>
    <w:rsid w:val="00EB586A"/>
    <w:rsid w:val="00EB5E38"/>
    <w:rsid w:val="00EB5E3A"/>
    <w:rsid w:val="00EB5EAE"/>
    <w:rsid w:val="00EB652E"/>
    <w:rsid w:val="00EB774B"/>
    <w:rsid w:val="00EB782C"/>
    <w:rsid w:val="00EB7DE9"/>
    <w:rsid w:val="00EC0112"/>
    <w:rsid w:val="00EC0684"/>
    <w:rsid w:val="00EC1E72"/>
    <w:rsid w:val="00EC1FD5"/>
    <w:rsid w:val="00EC214A"/>
    <w:rsid w:val="00EC246A"/>
    <w:rsid w:val="00EC40A9"/>
    <w:rsid w:val="00EC4E44"/>
    <w:rsid w:val="00EC6633"/>
    <w:rsid w:val="00ED008D"/>
    <w:rsid w:val="00ED0A6C"/>
    <w:rsid w:val="00ED0DB2"/>
    <w:rsid w:val="00ED0E33"/>
    <w:rsid w:val="00ED1136"/>
    <w:rsid w:val="00ED12CB"/>
    <w:rsid w:val="00ED16F2"/>
    <w:rsid w:val="00ED1CAB"/>
    <w:rsid w:val="00ED1F0D"/>
    <w:rsid w:val="00ED2415"/>
    <w:rsid w:val="00ED2757"/>
    <w:rsid w:val="00ED38DE"/>
    <w:rsid w:val="00ED3DE3"/>
    <w:rsid w:val="00ED4933"/>
    <w:rsid w:val="00ED4FE1"/>
    <w:rsid w:val="00ED5756"/>
    <w:rsid w:val="00ED5912"/>
    <w:rsid w:val="00ED5FFB"/>
    <w:rsid w:val="00ED6078"/>
    <w:rsid w:val="00ED6273"/>
    <w:rsid w:val="00ED640A"/>
    <w:rsid w:val="00ED70A4"/>
    <w:rsid w:val="00EE0415"/>
    <w:rsid w:val="00EE0CEB"/>
    <w:rsid w:val="00EE0E2F"/>
    <w:rsid w:val="00EE15D4"/>
    <w:rsid w:val="00EE1C6F"/>
    <w:rsid w:val="00EE20C2"/>
    <w:rsid w:val="00EE2A8D"/>
    <w:rsid w:val="00EE2AB0"/>
    <w:rsid w:val="00EE2F9A"/>
    <w:rsid w:val="00EE3BC0"/>
    <w:rsid w:val="00EE4939"/>
    <w:rsid w:val="00EE4D3E"/>
    <w:rsid w:val="00EE5643"/>
    <w:rsid w:val="00EE56D9"/>
    <w:rsid w:val="00EE742A"/>
    <w:rsid w:val="00EE7C6B"/>
    <w:rsid w:val="00EF0F1F"/>
    <w:rsid w:val="00EF10F0"/>
    <w:rsid w:val="00EF18A5"/>
    <w:rsid w:val="00EF1B6C"/>
    <w:rsid w:val="00EF5A3B"/>
    <w:rsid w:val="00EF732F"/>
    <w:rsid w:val="00EF7381"/>
    <w:rsid w:val="00F0078B"/>
    <w:rsid w:val="00F01033"/>
    <w:rsid w:val="00F018B1"/>
    <w:rsid w:val="00F0393C"/>
    <w:rsid w:val="00F04516"/>
    <w:rsid w:val="00F061AC"/>
    <w:rsid w:val="00F06760"/>
    <w:rsid w:val="00F06A22"/>
    <w:rsid w:val="00F072D6"/>
    <w:rsid w:val="00F07318"/>
    <w:rsid w:val="00F10419"/>
    <w:rsid w:val="00F1115E"/>
    <w:rsid w:val="00F12287"/>
    <w:rsid w:val="00F1253C"/>
    <w:rsid w:val="00F12F24"/>
    <w:rsid w:val="00F12F73"/>
    <w:rsid w:val="00F13046"/>
    <w:rsid w:val="00F131D0"/>
    <w:rsid w:val="00F132D9"/>
    <w:rsid w:val="00F13AC0"/>
    <w:rsid w:val="00F13C65"/>
    <w:rsid w:val="00F13D03"/>
    <w:rsid w:val="00F13E97"/>
    <w:rsid w:val="00F144D0"/>
    <w:rsid w:val="00F14A5A"/>
    <w:rsid w:val="00F1537C"/>
    <w:rsid w:val="00F16940"/>
    <w:rsid w:val="00F1785C"/>
    <w:rsid w:val="00F2063B"/>
    <w:rsid w:val="00F21235"/>
    <w:rsid w:val="00F22DCB"/>
    <w:rsid w:val="00F25124"/>
    <w:rsid w:val="00F25DB9"/>
    <w:rsid w:val="00F26669"/>
    <w:rsid w:val="00F26F5B"/>
    <w:rsid w:val="00F2759D"/>
    <w:rsid w:val="00F27607"/>
    <w:rsid w:val="00F27FB9"/>
    <w:rsid w:val="00F30217"/>
    <w:rsid w:val="00F30D58"/>
    <w:rsid w:val="00F31491"/>
    <w:rsid w:val="00F3154A"/>
    <w:rsid w:val="00F319DC"/>
    <w:rsid w:val="00F31D5A"/>
    <w:rsid w:val="00F32335"/>
    <w:rsid w:val="00F32757"/>
    <w:rsid w:val="00F32D8B"/>
    <w:rsid w:val="00F330C2"/>
    <w:rsid w:val="00F330D3"/>
    <w:rsid w:val="00F33329"/>
    <w:rsid w:val="00F34074"/>
    <w:rsid w:val="00F340A7"/>
    <w:rsid w:val="00F35531"/>
    <w:rsid w:val="00F355E1"/>
    <w:rsid w:val="00F356CC"/>
    <w:rsid w:val="00F35C24"/>
    <w:rsid w:val="00F3660B"/>
    <w:rsid w:val="00F36F2A"/>
    <w:rsid w:val="00F37D4C"/>
    <w:rsid w:val="00F40A41"/>
    <w:rsid w:val="00F40BB7"/>
    <w:rsid w:val="00F4381A"/>
    <w:rsid w:val="00F4391F"/>
    <w:rsid w:val="00F43EC6"/>
    <w:rsid w:val="00F44CCB"/>
    <w:rsid w:val="00F45F68"/>
    <w:rsid w:val="00F46DF4"/>
    <w:rsid w:val="00F479C6"/>
    <w:rsid w:val="00F50017"/>
    <w:rsid w:val="00F50D17"/>
    <w:rsid w:val="00F51831"/>
    <w:rsid w:val="00F51878"/>
    <w:rsid w:val="00F51CDD"/>
    <w:rsid w:val="00F53024"/>
    <w:rsid w:val="00F531FB"/>
    <w:rsid w:val="00F53889"/>
    <w:rsid w:val="00F54648"/>
    <w:rsid w:val="00F55FFC"/>
    <w:rsid w:val="00F57BED"/>
    <w:rsid w:val="00F57C58"/>
    <w:rsid w:val="00F604D7"/>
    <w:rsid w:val="00F61A72"/>
    <w:rsid w:val="00F63019"/>
    <w:rsid w:val="00F63BA0"/>
    <w:rsid w:val="00F63F78"/>
    <w:rsid w:val="00F64575"/>
    <w:rsid w:val="00F648C2"/>
    <w:rsid w:val="00F64B83"/>
    <w:rsid w:val="00F65A80"/>
    <w:rsid w:val="00F67058"/>
    <w:rsid w:val="00F6735D"/>
    <w:rsid w:val="00F6776A"/>
    <w:rsid w:val="00F6792D"/>
    <w:rsid w:val="00F719CE"/>
    <w:rsid w:val="00F726A6"/>
    <w:rsid w:val="00F73737"/>
    <w:rsid w:val="00F74DDD"/>
    <w:rsid w:val="00F7698B"/>
    <w:rsid w:val="00F769BB"/>
    <w:rsid w:val="00F77C4D"/>
    <w:rsid w:val="00F77D74"/>
    <w:rsid w:val="00F80144"/>
    <w:rsid w:val="00F80C6E"/>
    <w:rsid w:val="00F80F74"/>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5A6"/>
    <w:rsid w:val="00F87832"/>
    <w:rsid w:val="00F87E3F"/>
    <w:rsid w:val="00F87EC6"/>
    <w:rsid w:val="00F87FE1"/>
    <w:rsid w:val="00F90E5F"/>
    <w:rsid w:val="00F9139E"/>
    <w:rsid w:val="00F913F0"/>
    <w:rsid w:val="00F926CE"/>
    <w:rsid w:val="00F9348F"/>
    <w:rsid w:val="00F936B5"/>
    <w:rsid w:val="00F940F4"/>
    <w:rsid w:val="00F94683"/>
    <w:rsid w:val="00F97750"/>
    <w:rsid w:val="00F97F0D"/>
    <w:rsid w:val="00FA00CC"/>
    <w:rsid w:val="00FA01E7"/>
    <w:rsid w:val="00FA0687"/>
    <w:rsid w:val="00FA19F8"/>
    <w:rsid w:val="00FA1FD5"/>
    <w:rsid w:val="00FA26DF"/>
    <w:rsid w:val="00FA37EB"/>
    <w:rsid w:val="00FA3D06"/>
    <w:rsid w:val="00FA4383"/>
    <w:rsid w:val="00FA45F1"/>
    <w:rsid w:val="00FA4E1D"/>
    <w:rsid w:val="00FA5460"/>
    <w:rsid w:val="00FA7F1E"/>
    <w:rsid w:val="00FB00CC"/>
    <w:rsid w:val="00FB035F"/>
    <w:rsid w:val="00FB0CD3"/>
    <w:rsid w:val="00FB0FE4"/>
    <w:rsid w:val="00FB2F48"/>
    <w:rsid w:val="00FB372A"/>
    <w:rsid w:val="00FB3762"/>
    <w:rsid w:val="00FB382C"/>
    <w:rsid w:val="00FB4095"/>
    <w:rsid w:val="00FB41C1"/>
    <w:rsid w:val="00FB4A83"/>
    <w:rsid w:val="00FB6998"/>
    <w:rsid w:val="00FB6A12"/>
    <w:rsid w:val="00FB6A30"/>
    <w:rsid w:val="00FB6E12"/>
    <w:rsid w:val="00FB7A8F"/>
    <w:rsid w:val="00FB7E27"/>
    <w:rsid w:val="00FC0189"/>
    <w:rsid w:val="00FC04DD"/>
    <w:rsid w:val="00FC188A"/>
    <w:rsid w:val="00FC380F"/>
    <w:rsid w:val="00FC3FDE"/>
    <w:rsid w:val="00FC42DF"/>
    <w:rsid w:val="00FC4EAF"/>
    <w:rsid w:val="00FC51CA"/>
    <w:rsid w:val="00FC5740"/>
    <w:rsid w:val="00FC6DC8"/>
    <w:rsid w:val="00FC6FF2"/>
    <w:rsid w:val="00FD04D5"/>
    <w:rsid w:val="00FD0566"/>
    <w:rsid w:val="00FD193A"/>
    <w:rsid w:val="00FD1949"/>
    <w:rsid w:val="00FD24DD"/>
    <w:rsid w:val="00FD26F6"/>
    <w:rsid w:val="00FD3AD6"/>
    <w:rsid w:val="00FD43CC"/>
    <w:rsid w:val="00FD481D"/>
    <w:rsid w:val="00FD5A9C"/>
    <w:rsid w:val="00FD5C6C"/>
    <w:rsid w:val="00FD6963"/>
    <w:rsid w:val="00FD7012"/>
    <w:rsid w:val="00FD7123"/>
    <w:rsid w:val="00FD783A"/>
    <w:rsid w:val="00FE0893"/>
    <w:rsid w:val="00FE0969"/>
    <w:rsid w:val="00FE2082"/>
    <w:rsid w:val="00FE2358"/>
    <w:rsid w:val="00FE2446"/>
    <w:rsid w:val="00FE252E"/>
    <w:rsid w:val="00FE2A5C"/>
    <w:rsid w:val="00FE4C68"/>
    <w:rsid w:val="00FE4F05"/>
    <w:rsid w:val="00FE509A"/>
    <w:rsid w:val="00FE6433"/>
    <w:rsid w:val="00FE7284"/>
    <w:rsid w:val="00FE73F7"/>
    <w:rsid w:val="00FE757B"/>
    <w:rsid w:val="00FE7E92"/>
    <w:rsid w:val="00FF0609"/>
    <w:rsid w:val="00FF142F"/>
    <w:rsid w:val="00FF1556"/>
    <w:rsid w:val="00FF16C8"/>
    <w:rsid w:val="00FF1D60"/>
    <w:rsid w:val="00FF1F6C"/>
    <w:rsid w:val="00FF2455"/>
    <w:rsid w:val="00FF249C"/>
    <w:rsid w:val="00FF34DF"/>
    <w:rsid w:val="00FF409A"/>
    <w:rsid w:val="00FF4E6B"/>
    <w:rsid w:val="00FF558B"/>
    <w:rsid w:val="00FF5C24"/>
    <w:rsid w:val="00FF6066"/>
    <w:rsid w:val="00FF7055"/>
    <w:rsid w:val="00FF72E6"/>
    <w:rsid w:val="00FF72EF"/>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5657"/>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6"/>
      </w:numPr>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6"/>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6"/>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6"/>
      </w:num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6"/>
      </w:num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6"/>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image" Target="media/image3.jpeg"/><Relationship Id="rId42" Type="http://schemas.openxmlformats.org/officeDocument/2006/relationships/oleObject" Target="embeddings/oleObject10.bin"/><Relationship Id="rId63" Type="http://schemas.openxmlformats.org/officeDocument/2006/relationships/image" Target="media/image25.png"/><Relationship Id="rId84" Type="http://schemas.openxmlformats.org/officeDocument/2006/relationships/image" Target="media/image46.png"/><Relationship Id="rId138" Type="http://schemas.openxmlformats.org/officeDocument/2006/relationships/image" Target="media/image100.png"/><Relationship Id="rId159" Type="http://schemas.openxmlformats.org/officeDocument/2006/relationships/image" Target="media/image121.png"/><Relationship Id="rId170" Type="http://schemas.openxmlformats.org/officeDocument/2006/relationships/image" Target="media/image132.png"/><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image" Target="media/image19.png"/><Relationship Id="rId74" Type="http://schemas.openxmlformats.org/officeDocument/2006/relationships/image" Target="media/image36.png"/><Relationship Id="rId128" Type="http://schemas.openxmlformats.org/officeDocument/2006/relationships/image" Target="media/image90.png"/><Relationship Id="rId149" Type="http://schemas.openxmlformats.org/officeDocument/2006/relationships/image" Target="media/image111.png"/><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122.png"/><Relationship Id="rId22" Type="http://schemas.openxmlformats.org/officeDocument/2006/relationships/image" Target="media/image4.png"/><Relationship Id="rId43" Type="http://schemas.openxmlformats.org/officeDocument/2006/relationships/image" Target="media/image13.wmf"/><Relationship Id="rId64" Type="http://schemas.openxmlformats.org/officeDocument/2006/relationships/image" Target="media/image26.png"/><Relationship Id="rId118" Type="http://schemas.openxmlformats.org/officeDocument/2006/relationships/image" Target="media/image80.png"/><Relationship Id="rId139" Type="http://schemas.openxmlformats.org/officeDocument/2006/relationships/image" Target="media/image101.png"/><Relationship Id="rId85" Type="http://schemas.openxmlformats.org/officeDocument/2006/relationships/image" Target="media/image47.png"/><Relationship Id="rId150" Type="http://schemas.openxmlformats.org/officeDocument/2006/relationships/image" Target="media/image112.png"/><Relationship Id="rId171" Type="http://schemas.openxmlformats.org/officeDocument/2006/relationships/image" Target="media/image133.png"/><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0.png"/><Relationship Id="rId129" Type="http://schemas.openxmlformats.org/officeDocument/2006/relationships/image" Target="media/image91.png"/><Relationship Id="rId54" Type="http://schemas.openxmlformats.org/officeDocument/2006/relationships/image" Target="media/image20.png"/><Relationship Id="rId75" Type="http://schemas.openxmlformats.org/officeDocument/2006/relationships/image" Target="media/image37.png"/><Relationship Id="rId96" Type="http://schemas.openxmlformats.org/officeDocument/2006/relationships/image" Target="media/image58.png"/><Relationship Id="rId140" Type="http://schemas.openxmlformats.org/officeDocument/2006/relationships/image" Target="media/image102.png"/><Relationship Id="rId161" Type="http://schemas.openxmlformats.org/officeDocument/2006/relationships/image" Target="media/image123.png"/><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image" Target="media/image7.wmf"/><Relationship Id="rId49" Type="http://schemas.openxmlformats.org/officeDocument/2006/relationships/image" Target="media/image16.png"/><Relationship Id="rId114" Type="http://schemas.openxmlformats.org/officeDocument/2006/relationships/image" Target="media/image76.png"/><Relationship Id="rId119" Type="http://schemas.openxmlformats.org/officeDocument/2006/relationships/image" Target="media/image81.png"/><Relationship Id="rId44" Type="http://schemas.openxmlformats.org/officeDocument/2006/relationships/oleObject" Target="embeddings/oleObject11.bin"/><Relationship Id="rId60" Type="http://schemas.openxmlformats.org/officeDocument/2006/relationships/image" Target="media/image22.jpeg"/><Relationship Id="rId65" Type="http://schemas.openxmlformats.org/officeDocument/2006/relationships/image" Target="media/image27.png"/><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image" Target="media/image92.png"/><Relationship Id="rId135" Type="http://schemas.openxmlformats.org/officeDocument/2006/relationships/image" Target="media/image97.png"/><Relationship Id="rId151" Type="http://schemas.openxmlformats.org/officeDocument/2006/relationships/image" Target="media/image113.png"/><Relationship Id="rId156" Type="http://schemas.openxmlformats.org/officeDocument/2006/relationships/image" Target="media/image118.png"/><Relationship Id="rId177" Type="http://schemas.openxmlformats.org/officeDocument/2006/relationships/footer" Target="footer8.xml"/><Relationship Id="rId172" Type="http://schemas.openxmlformats.org/officeDocument/2006/relationships/image" Target="media/image134.png"/><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1.wmf"/><Relationship Id="rId109" Type="http://schemas.openxmlformats.org/officeDocument/2006/relationships/image" Target="media/image71.png"/><Relationship Id="rId34" Type="http://schemas.openxmlformats.org/officeDocument/2006/relationships/oleObject" Target="embeddings/oleObject5.bin"/><Relationship Id="rId50" Type="http://schemas.openxmlformats.org/officeDocument/2006/relationships/image" Target="media/image17.png"/><Relationship Id="rId55" Type="http://schemas.openxmlformats.org/officeDocument/2006/relationships/image" Target="media/image21.png"/><Relationship Id="rId76" Type="http://schemas.openxmlformats.org/officeDocument/2006/relationships/image" Target="media/image38.png"/><Relationship Id="rId97" Type="http://schemas.openxmlformats.org/officeDocument/2006/relationships/image" Target="media/image59.png"/><Relationship Id="rId104" Type="http://schemas.openxmlformats.org/officeDocument/2006/relationships/image" Target="media/image66.png"/><Relationship Id="rId120" Type="http://schemas.openxmlformats.org/officeDocument/2006/relationships/image" Target="media/image82.png"/><Relationship Id="rId125" Type="http://schemas.openxmlformats.org/officeDocument/2006/relationships/image" Target="media/image87.png"/><Relationship Id="rId141" Type="http://schemas.openxmlformats.org/officeDocument/2006/relationships/image" Target="media/image103.png"/><Relationship Id="rId146" Type="http://schemas.openxmlformats.org/officeDocument/2006/relationships/image" Target="media/image108.png"/><Relationship Id="rId167" Type="http://schemas.openxmlformats.org/officeDocument/2006/relationships/image" Target="media/image129.png"/><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image" Target="media/image54.png"/><Relationship Id="rId162" Type="http://schemas.openxmlformats.org/officeDocument/2006/relationships/image" Target="media/image124.png"/><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comments" Target="comments.xml"/><Relationship Id="rId40" Type="http://schemas.openxmlformats.org/officeDocument/2006/relationships/oleObject" Target="embeddings/oleObject9.bin"/><Relationship Id="rId45" Type="http://schemas.openxmlformats.org/officeDocument/2006/relationships/header" Target="header7.xml"/><Relationship Id="rId66" Type="http://schemas.openxmlformats.org/officeDocument/2006/relationships/image" Target="media/image28.png"/><Relationship Id="rId87" Type="http://schemas.openxmlformats.org/officeDocument/2006/relationships/image" Target="media/image49.png"/><Relationship Id="rId110" Type="http://schemas.openxmlformats.org/officeDocument/2006/relationships/image" Target="media/image72.png"/><Relationship Id="rId115" Type="http://schemas.openxmlformats.org/officeDocument/2006/relationships/image" Target="media/image77.png"/><Relationship Id="rId131" Type="http://schemas.openxmlformats.org/officeDocument/2006/relationships/image" Target="media/image93.png"/><Relationship Id="rId136" Type="http://schemas.openxmlformats.org/officeDocument/2006/relationships/image" Target="media/image98.png"/><Relationship Id="rId157" Type="http://schemas.openxmlformats.org/officeDocument/2006/relationships/image" Target="media/image119.png"/><Relationship Id="rId178" Type="http://schemas.openxmlformats.org/officeDocument/2006/relationships/fontTable" Target="fontTable.xml"/><Relationship Id="rId61" Type="http://schemas.openxmlformats.org/officeDocument/2006/relationships/image" Target="media/image23.png"/><Relationship Id="rId82" Type="http://schemas.openxmlformats.org/officeDocument/2006/relationships/image" Target="media/image44.png"/><Relationship Id="rId152" Type="http://schemas.openxmlformats.org/officeDocument/2006/relationships/image" Target="media/image114.png"/><Relationship Id="rId173" Type="http://schemas.openxmlformats.org/officeDocument/2006/relationships/header" Target="header12.xml"/><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6.bin"/><Relationship Id="rId56" Type="http://schemas.openxmlformats.org/officeDocument/2006/relationships/header" Target="header9.xml"/><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image" Target="media/image88.png"/><Relationship Id="rId147" Type="http://schemas.openxmlformats.org/officeDocument/2006/relationships/image" Target="media/image109.png"/><Relationship Id="rId168"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83.png"/><Relationship Id="rId142" Type="http://schemas.openxmlformats.org/officeDocument/2006/relationships/image" Target="media/image104.png"/><Relationship Id="rId163" Type="http://schemas.openxmlformats.org/officeDocument/2006/relationships/image" Target="media/image125.png"/><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footer" Target="footer6.xml"/><Relationship Id="rId67" Type="http://schemas.openxmlformats.org/officeDocument/2006/relationships/image" Target="media/image29.png"/><Relationship Id="rId116" Type="http://schemas.openxmlformats.org/officeDocument/2006/relationships/image" Target="media/image78.png"/><Relationship Id="rId137" Type="http://schemas.openxmlformats.org/officeDocument/2006/relationships/image" Target="media/image99.png"/><Relationship Id="rId158" Type="http://schemas.openxmlformats.org/officeDocument/2006/relationships/image" Target="media/image120.png"/><Relationship Id="rId20" Type="http://schemas.openxmlformats.org/officeDocument/2006/relationships/image" Target="media/image2.png"/><Relationship Id="rId41" Type="http://schemas.openxmlformats.org/officeDocument/2006/relationships/image" Target="media/image12.wmf"/><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image" Target="media/image73.png"/><Relationship Id="rId132" Type="http://schemas.openxmlformats.org/officeDocument/2006/relationships/image" Target="media/image94.png"/><Relationship Id="rId153" Type="http://schemas.openxmlformats.org/officeDocument/2006/relationships/image" Target="media/image115.png"/><Relationship Id="rId174" Type="http://schemas.openxmlformats.org/officeDocument/2006/relationships/header" Target="header13.xml"/><Relationship Id="rId179" Type="http://schemas.microsoft.com/office/2011/relationships/people" Target="people.xml"/><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header" Target="header10.xml"/><Relationship Id="rId106" Type="http://schemas.openxmlformats.org/officeDocument/2006/relationships/image" Target="media/image68.png"/><Relationship Id="rId127" Type="http://schemas.openxmlformats.org/officeDocument/2006/relationships/image" Target="media/image89.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8.xml"/><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4.png"/><Relationship Id="rId143" Type="http://schemas.openxmlformats.org/officeDocument/2006/relationships/image" Target="media/image105.png"/><Relationship Id="rId148" Type="http://schemas.openxmlformats.org/officeDocument/2006/relationships/image" Target="media/image110.png"/><Relationship Id="rId164" Type="http://schemas.openxmlformats.org/officeDocument/2006/relationships/image" Target="media/image126.png"/><Relationship Id="rId169" Type="http://schemas.openxmlformats.org/officeDocument/2006/relationships/image" Target="media/image131.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theme" Target="theme/theme1.xml"/><Relationship Id="rId26" Type="http://schemas.openxmlformats.org/officeDocument/2006/relationships/image" Target="media/image6.wmf"/><Relationship Id="rId47" Type="http://schemas.openxmlformats.org/officeDocument/2006/relationships/image" Target="media/image14.png"/><Relationship Id="rId68" Type="http://schemas.openxmlformats.org/officeDocument/2006/relationships/image" Target="media/image30.png"/><Relationship Id="rId89" Type="http://schemas.openxmlformats.org/officeDocument/2006/relationships/image" Target="media/image51.png"/><Relationship Id="rId112" Type="http://schemas.openxmlformats.org/officeDocument/2006/relationships/image" Target="media/image74.png"/><Relationship Id="rId133" Type="http://schemas.openxmlformats.org/officeDocument/2006/relationships/image" Target="media/image95.png"/><Relationship Id="rId154" Type="http://schemas.openxmlformats.org/officeDocument/2006/relationships/image" Target="media/image116.png"/><Relationship Id="rId175" Type="http://schemas.openxmlformats.org/officeDocument/2006/relationships/header" Target="header14.xml"/><Relationship Id="rId16" Type="http://schemas.openxmlformats.org/officeDocument/2006/relationships/header" Target="header5.xml"/><Relationship Id="rId37" Type="http://schemas.openxmlformats.org/officeDocument/2006/relationships/oleObject" Target="embeddings/oleObject7.bin"/><Relationship Id="rId58" Type="http://schemas.openxmlformats.org/officeDocument/2006/relationships/header" Target="header11.xml"/><Relationship Id="rId79" Type="http://schemas.openxmlformats.org/officeDocument/2006/relationships/image" Target="media/image41.png"/><Relationship Id="rId102" Type="http://schemas.openxmlformats.org/officeDocument/2006/relationships/image" Target="media/image64.png"/><Relationship Id="rId123" Type="http://schemas.openxmlformats.org/officeDocument/2006/relationships/image" Target="media/image85.png"/><Relationship Id="rId144" Type="http://schemas.openxmlformats.org/officeDocument/2006/relationships/image" Target="media/image106.png"/><Relationship Id="rId90" Type="http://schemas.openxmlformats.org/officeDocument/2006/relationships/image" Target="media/image52.png"/><Relationship Id="rId165" Type="http://schemas.openxmlformats.org/officeDocument/2006/relationships/image" Target="media/image127.png"/><Relationship Id="rId27" Type="http://schemas.openxmlformats.org/officeDocument/2006/relationships/oleObject" Target="embeddings/oleObject1.bin"/><Relationship Id="rId48" Type="http://schemas.openxmlformats.org/officeDocument/2006/relationships/image" Target="media/image15.png"/><Relationship Id="rId69" Type="http://schemas.openxmlformats.org/officeDocument/2006/relationships/image" Target="media/image31.png"/><Relationship Id="rId113" Type="http://schemas.openxmlformats.org/officeDocument/2006/relationships/image" Target="media/image75.png"/><Relationship Id="rId134" Type="http://schemas.openxmlformats.org/officeDocument/2006/relationships/image" Target="media/image96.png"/><Relationship Id="rId80" Type="http://schemas.openxmlformats.org/officeDocument/2006/relationships/image" Target="media/image42.png"/><Relationship Id="rId155" Type="http://schemas.openxmlformats.org/officeDocument/2006/relationships/image" Target="media/image117.png"/><Relationship Id="rId176" Type="http://schemas.openxmlformats.org/officeDocument/2006/relationships/header" Target="header15.xml"/><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footer" Target="footer7.xml"/><Relationship Id="rId103" Type="http://schemas.openxmlformats.org/officeDocument/2006/relationships/image" Target="media/image65.png"/><Relationship Id="rId124" Type="http://schemas.openxmlformats.org/officeDocument/2006/relationships/image" Target="media/image86.png"/><Relationship Id="rId70" Type="http://schemas.openxmlformats.org/officeDocument/2006/relationships/image" Target="media/image32.png"/><Relationship Id="rId91" Type="http://schemas.openxmlformats.org/officeDocument/2006/relationships/image" Target="media/image53.png"/><Relationship Id="rId145" Type="http://schemas.openxmlformats.org/officeDocument/2006/relationships/image" Target="media/image107.png"/><Relationship Id="rId166" Type="http://schemas.openxmlformats.org/officeDocument/2006/relationships/image" Target="media/image128.png"/><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117A7-5CA7-4660-9FE8-F082785E2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8</TotalTime>
  <Pages>61</Pages>
  <Words>13985</Words>
  <Characters>79720</Characters>
  <Application>Microsoft Office Word</Application>
  <DocSecurity>0</DocSecurity>
  <Lines>664</Lines>
  <Paragraphs>187</Paragraphs>
  <ScaleCrop>false</ScaleCrop>
  <Company/>
  <LinksUpToDate>false</LinksUpToDate>
  <CharactersWithSpaces>9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879</cp:revision>
  <cp:lastPrinted>2017-06-09T06:18:00Z</cp:lastPrinted>
  <dcterms:created xsi:type="dcterms:W3CDTF">2017-06-09T06:08:00Z</dcterms:created>
  <dcterms:modified xsi:type="dcterms:W3CDTF">2018-03-3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